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3F57BE" w14:textId="1682625C" w:rsidR="009A04B2" w:rsidRPr="009143CE" w:rsidRDefault="00500589" w:rsidP="009143CE">
      <w:pPr>
        <w:jc w:val="center"/>
        <w:rPr>
          <w:rFonts w:ascii="Helvetica" w:hAnsi="Helvetica"/>
          <w:b/>
          <w:sz w:val="32"/>
          <w:szCs w:val="32"/>
        </w:rPr>
      </w:pPr>
      <w:r w:rsidRPr="00500589">
        <w:rPr>
          <w:rFonts w:ascii="Helvetica" w:hAnsi="Helvetica"/>
          <w:b/>
          <w:sz w:val="32"/>
          <w:szCs w:val="32"/>
        </w:rPr>
        <w:t>Chapter 1: Targeting kinases for cancer treatment</w:t>
      </w:r>
      <w:r w:rsidR="009A04B2" w:rsidRPr="00956C0D">
        <w:rPr>
          <w:rFonts w:ascii="Helvetica" w:hAnsi="Helvetica"/>
          <w:b/>
        </w:rPr>
        <w:br w:type="page"/>
      </w:r>
    </w:p>
    <w:p w14:paraId="5F160457" w14:textId="77777777" w:rsidR="009A04B2" w:rsidRPr="00956C0D" w:rsidRDefault="009A04B2" w:rsidP="009A04B2">
      <w:pPr>
        <w:rPr>
          <w:rFonts w:ascii="Helvetica" w:hAnsi="Helvetica"/>
          <w:b/>
        </w:rPr>
        <w:sectPr w:rsidR="009A04B2" w:rsidRPr="00956C0D" w:rsidSect="007F2D5A">
          <w:footerReference w:type="even" r:id="rId9"/>
          <w:footerReference w:type="default" r:id="rId10"/>
          <w:pgSz w:w="12240" w:h="15840"/>
          <w:pgMar w:top="1440" w:right="1440" w:bottom="1440" w:left="1440" w:header="720" w:footer="720" w:gutter="0"/>
          <w:cols w:space="720"/>
          <w:vAlign w:val="center"/>
          <w:titlePg/>
          <w:docGrid w:linePitch="360"/>
        </w:sectPr>
      </w:pPr>
    </w:p>
    <w:p w14:paraId="6AB1623B" w14:textId="10FAB921" w:rsidR="009A04B2" w:rsidRPr="005C45D5" w:rsidRDefault="00A5056E" w:rsidP="00A27DB0">
      <w:pPr>
        <w:pStyle w:val="ListParagraph"/>
        <w:numPr>
          <w:ilvl w:val="1"/>
          <w:numId w:val="1"/>
        </w:numPr>
        <w:spacing w:line="480" w:lineRule="auto"/>
        <w:rPr>
          <w:rFonts w:ascii="Helvetica" w:hAnsi="Helvetica"/>
          <w:b/>
          <w:sz w:val="22"/>
          <w:szCs w:val="22"/>
        </w:rPr>
      </w:pPr>
      <w:r w:rsidRPr="005C45D5">
        <w:rPr>
          <w:rFonts w:ascii="Helvetica" w:hAnsi="Helvetica"/>
          <w:b/>
          <w:sz w:val="22"/>
          <w:szCs w:val="22"/>
        </w:rPr>
        <w:lastRenderedPageBreak/>
        <w:t xml:space="preserve">History of kinase inhibition </w:t>
      </w:r>
      <w:r w:rsidR="00086EA8" w:rsidRPr="005C45D5">
        <w:rPr>
          <w:rFonts w:ascii="Helvetica" w:hAnsi="Helvetica"/>
          <w:b/>
          <w:sz w:val="22"/>
          <w:szCs w:val="22"/>
        </w:rPr>
        <w:t>for</w:t>
      </w:r>
      <w:r w:rsidRPr="005C45D5">
        <w:rPr>
          <w:rFonts w:ascii="Helvetica" w:hAnsi="Helvetica"/>
          <w:b/>
          <w:sz w:val="22"/>
          <w:szCs w:val="22"/>
        </w:rPr>
        <w:t xml:space="preserve"> cancer treatment</w:t>
      </w:r>
    </w:p>
    <w:p w14:paraId="32126F77" w14:textId="0791D0B4" w:rsidR="007F2234" w:rsidRPr="005C45D5" w:rsidRDefault="009A04B2" w:rsidP="00EB036E">
      <w:pPr>
        <w:pStyle w:val="ListParagraph"/>
        <w:spacing w:line="480" w:lineRule="auto"/>
        <w:ind w:left="0" w:firstLine="720"/>
        <w:jc w:val="both"/>
        <w:rPr>
          <w:rFonts w:ascii="Helvetica" w:hAnsi="Helvetica"/>
          <w:sz w:val="22"/>
          <w:szCs w:val="22"/>
        </w:rPr>
      </w:pPr>
      <w:r w:rsidRPr="005C45D5">
        <w:rPr>
          <w:rFonts w:ascii="Helvetica" w:hAnsi="Helvetica"/>
          <w:sz w:val="22"/>
          <w:szCs w:val="22"/>
        </w:rPr>
        <w:t xml:space="preserve">Protein kinases are enzymes that utilize adenosine triphosphate (ATP) as a co-factor to </w:t>
      </w:r>
      <w:r w:rsidR="00D03F33" w:rsidRPr="005C45D5">
        <w:rPr>
          <w:rFonts w:ascii="Helvetica" w:hAnsi="Helvetica"/>
          <w:sz w:val="22"/>
          <w:szCs w:val="22"/>
        </w:rPr>
        <w:t xml:space="preserve">transfer </w:t>
      </w:r>
      <w:r w:rsidR="00FF4A71" w:rsidRPr="005C45D5">
        <w:rPr>
          <w:rFonts w:ascii="Helvetica" w:hAnsi="Helvetica"/>
          <w:sz w:val="22"/>
          <w:szCs w:val="22"/>
        </w:rPr>
        <w:t>phosphoryl group</w:t>
      </w:r>
      <w:r w:rsidR="00D03F33" w:rsidRPr="005C45D5">
        <w:rPr>
          <w:rFonts w:ascii="Helvetica" w:hAnsi="Helvetica"/>
          <w:sz w:val="22"/>
          <w:szCs w:val="22"/>
        </w:rPr>
        <w:t>s</w:t>
      </w:r>
      <w:r w:rsidRPr="005C45D5">
        <w:rPr>
          <w:rFonts w:ascii="Helvetica" w:hAnsi="Helvetica"/>
          <w:sz w:val="22"/>
          <w:szCs w:val="22"/>
        </w:rPr>
        <w:t xml:space="preserve"> </w:t>
      </w:r>
      <w:r w:rsidR="00FF4A71" w:rsidRPr="005C45D5">
        <w:rPr>
          <w:rFonts w:ascii="Helvetica" w:hAnsi="Helvetica"/>
          <w:sz w:val="22"/>
          <w:szCs w:val="22"/>
        </w:rPr>
        <w:t xml:space="preserve">onto other protein substrates, primarily on serine, threonine </w:t>
      </w:r>
      <w:r w:rsidR="00D03F33" w:rsidRPr="005C45D5">
        <w:rPr>
          <w:rFonts w:ascii="Helvetica" w:hAnsi="Helvetica"/>
          <w:sz w:val="22"/>
          <w:szCs w:val="22"/>
        </w:rPr>
        <w:t>or</w:t>
      </w:r>
      <w:r w:rsidR="00FF4A71" w:rsidRPr="005C45D5">
        <w:rPr>
          <w:rFonts w:ascii="Helvetica" w:hAnsi="Helvetica"/>
          <w:sz w:val="22"/>
          <w:szCs w:val="22"/>
        </w:rPr>
        <w:t xml:space="preserve"> tyrosine residues.</w:t>
      </w:r>
      <w:r w:rsidRPr="005C45D5">
        <w:rPr>
          <w:rFonts w:ascii="Helvetica" w:hAnsi="Helvetica"/>
          <w:sz w:val="22"/>
          <w:szCs w:val="22"/>
        </w:rPr>
        <w:t xml:space="preserve"> </w:t>
      </w:r>
      <w:r w:rsidR="00A27DB0" w:rsidRPr="005C45D5">
        <w:rPr>
          <w:rFonts w:ascii="Helvetica" w:hAnsi="Helvetica"/>
          <w:sz w:val="22"/>
          <w:szCs w:val="22"/>
        </w:rPr>
        <w:t xml:space="preserve">Like </w:t>
      </w:r>
      <w:r w:rsidR="001243D4" w:rsidRPr="005C45D5">
        <w:rPr>
          <w:rFonts w:ascii="Helvetica" w:hAnsi="Helvetica"/>
          <w:sz w:val="22"/>
          <w:szCs w:val="22"/>
        </w:rPr>
        <w:t>other</w:t>
      </w:r>
      <w:r w:rsidR="00EB036E" w:rsidRPr="005C45D5">
        <w:rPr>
          <w:rFonts w:ascii="Helvetica" w:hAnsi="Helvetica"/>
          <w:sz w:val="22"/>
          <w:szCs w:val="22"/>
        </w:rPr>
        <w:t xml:space="preserve"> </w:t>
      </w:r>
      <w:r w:rsidR="00A27DB0" w:rsidRPr="005C45D5">
        <w:rPr>
          <w:rFonts w:ascii="Helvetica" w:hAnsi="Helvetica"/>
          <w:sz w:val="22"/>
          <w:szCs w:val="22"/>
        </w:rPr>
        <w:t xml:space="preserve">post-translational modifications, </w:t>
      </w:r>
      <w:r w:rsidR="00FF4A71" w:rsidRPr="005C45D5">
        <w:rPr>
          <w:rFonts w:ascii="Helvetica" w:hAnsi="Helvetica"/>
          <w:sz w:val="22"/>
          <w:szCs w:val="22"/>
        </w:rPr>
        <w:t>the addition of a phosphoryl group</w:t>
      </w:r>
      <w:r w:rsidR="00A27DB0" w:rsidRPr="005C45D5">
        <w:rPr>
          <w:rFonts w:ascii="Helvetica" w:hAnsi="Helvetica"/>
          <w:sz w:val="22"/>
          <w:szCs w:val="22"/>
        </w:rPr>
        <w:t xml:space="preserve"> </w:t>
      </w:r>
      <w:r w:rsidR="00FF4A71" w:rsidRPr="005C45D5">
        <w:rPr>
          <w:rFonts w:ascii="Helvetica" w:hAnsi="Helvetica"/>
          <w:sz w:val="22"/>
          <w:szCs w:val="22"/>
        </w:rPr>
        <w:t xml:space="preserve">can </w:t>
      </w:r>
      <w:r w:rsidR="00D03F33" w:rsidRPr="005C45D5">
        <w:rPr>
          <w:rFonts w:ascii="Helvetica" w:hAnsi="Helvetica"/>
          <w:sz w:val="22"/>
          <w:szCs w:val="22"/>
        </w:rPr>
        <w:t xml:space="preserve">induce changes in </w:t>
      </w:r>
      <w:r w:rsidR="00EB036E" w:rsidRPr="005C45D5">
        <w:rPr>
          <w:rFonts w:ascii="Helvetica" w:hAnsi="Helvetica"/>
          <w:sz w:val="22"/>
          <w:szCs w:val="22"/>
        </w:rPr>
        <w:t xml:space="preserve">protein structure, </w:t>
      </w:r>
      <w:r w:rsidRPr="005C45D5">
        <w:rPr>
          <w:rFonts w:ascii="Helvetica" w:hAnsi="Helvetica"/>
          <w:sz w:val="22"/>
          <w:szCs w:val="22"/>
        </w:rPr>
        <w:t>cellular localizati</w:t>
      </w:r>
      <w:r w:rsidR="00C56F34" w:rsidRPr="005C45D5">
        <w:rPr>
          <w:rFonts w:ascii="Helvetica" w:hAnsi="Helvetica"/>
          <w:sz w:val="22"/>
          <w:szCs w:val="22"/>
        </w:rPr>
        <w:t>on, protein-protein interaction</w:t>
      </w:r>
      <w:r w:rsidR="00D03F33" w:rsidRPr="005C45D5">
        <w:rPr>
          <w:rFonts w:ascii="Helvetica" w:hAnsi="Helvetica"/>
          <w:sz w:val="22"/>
          <w:szCs w:val="22"/>
        </w:rPr>
        <w:t>s</w:t>
      </w:r>
      <w:r w:rsidRPr="005C45D5">
        <w:rPr>
          <w:rFonts w:ascii="Helvetica" w:hAnsi="Helvetica"/>
          <w:sz w:val="22"/>
          <w:szCs w:val="22"/>
        </w:rPr>
        <w:t xml:space="preserve"> </w:t>
      </w:r>
      <w:r w:rsidR="00A27DB0" w:rsidRPr="005C45D5">
        <w:rPr>
          <w:rFonts w:ascii="Helvetica" w:hAnsi="Helvetica"/>
          <w:sz w:val="22"/>
          <w:szCs w:val="22"/>
        </w:rPr>
        <w:t>and</w:t>
      </w:r>
      <w:r w:rsidR="00D03F33" w:rsidRPr="005C45D5">
        <w:rPr>
          <w:rFonts w:ascii="Helvetica" w:hAnsi="Helvetica"/>
          <w:sz w:val="22"/>
          <w:szCs w:val="22"/>
        </w:rPr>
        <w:t>/or</w:t>
      </w:r>
      <w:r w:rsidR="00A27DB0" w:rsidRPr="005C45D5">
        <w:rPr>
          <w:rFonts w:ascii="Helvetica" w:hAnsi="Helvetica"/>
          <w:sz w:val="22"/>
          <w:szCs w:val="22"/>
        </w:rPr>
        <w:t xml:space="preserve"> </w:t>
      </w:r>
      <w:r w:rsidR="00D03F33" w:rsidRPr="005C45D5">
        <w:rPr>
          <w:rFonts w:ascii="Helvetica" w:hAnsi="Helvetica"/>
          <w:sz w:val="22"/>
          <w:szCs w:val="22"/>
        </w:rPr>
        <w:t>enzymatic activities</w:t>
      </w:r>
      <w:r w:rsidR="00E10330" w:rsidRPr="005C45D5">
        <w:rPr>
          <w:rFonts w:ascii="Helvetica" w:hAnsi="Helvetica"/>
          <w:sz w:val="22"/>
          <w:szCs w:val="22"/>
        </w:rPr>
        <w:t>.</w:t>
      </w:r>
    </w:p>
    <w:p w14:paraId="084AEFA4" w14:textId="000041A8" w:rsidR="007F2234" w:rsidRPr="005C45D5" w:rsidRDefault="00D03F33" w:rsidP="002A0833">
      <w:pPr>
        <w:pStyle w:val="ListParagraph"/>
        <w:spacing w:line="480" w:lineRule="auto"/>
        <w:ind w:left="0" w:firstLine="720"/>
        <w:jc w:val="both"/>
        <w:rPr>
          <w:rFonts w:ascii="Helvetica" w:hAnsi="Helvetica"/>
          <w:sz w:val="22"/>
          <w:szCs w:val="22"/>
        </w:rPr>
      </w:pPr>
      <w:r w:rsidRPr="005C45D5">
        <w:rPr>
          <w:rFonts w:ascii="Helvetica" w:hAnsi="Helvetica"/>
          <w:sz w:val="22"/>
          <w:szCs w:val="22"/>
        </w:rPr>
        <w:t>T</w:t>
      </w:r>
      <w:r w:rsidR="008A7824" w:rsidRPr="005C45D5">
        <w:rPr>
          <w:rFonts w:ascii="Helvetica" w:hAnsi="Helvetica"/>
          <w:sz w:val="22"/>
          <w:szCs w:val="22"/>
        </w:rPr>
        <w:t xml:space="preserve">he first descriptions of protein phosphorylation </w:t>
      </w:r>
      <w:r w:rsidRPr="005C45D5">
        <w:rPr>
          <w:rFonts w:ascii="Helvetica" w:hAnsi="Helvetica"/>
          <w:sz w:val="22"/>
          <w:szCs w:val="22"/>
        </w:rPr>
        <w:t xml:space="preserve">occurred </w:t>
      </w:r>
      <w:r w:rsidR="008A7824" w:rsidRPr="005C45D5">
        <w:rPr>
          <w:rFonts w:ascii="Helvetica" w:hAnsi="Helvetica"/>
          <w:sz w:val="22"/>
          <w:szCs w:val="22"/>
        </w:rPr>
        <w:t>in the mid-1950s</w:t>
      </w:r>
      <w:r w:rsidR="00A5056E" w:rsidRPr="005C45D5">
        <w:rPr>
          <w:rFonts w:ascii="Helvetica" w:hAnsi="Helvetica"/>
          <w:sz w:val="22"/>
          <w:szCs w:val="22"/>
        </w:rPr>
        <w:fldChar w:fldCharType="begin">
          <w:fldData xml:space="preserve">PEVuZE5vdGU+PENpdGU+PEF1dGhvcj5GaXNjaGVyPC9BdXRob3I+PFllYXI+MTk1NTwvWWVhcj48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=
</w:fldData>
        </w:fldChar>
      </w:r>
      <w:r w:rsidR="009057EF" w:rsidRPr="005C45D5">
        <w:rPr>
          <w:rFonts w:ascii="Helvetica" w:hAnsi="Helvetica"/>
          <w:sz w:val="22"/>
          <w:szCs w:val="22"/>
        </w:rPr>
        <w:instrText xml:space="preserve"> ADDIN EN.CITE </w:instrText>
      </w:r>
      <w:r w:rsidR="009057EF" w:rsidRPr="005C45D5">
        <w:rPr>
          <w:rFonts w:ascii="Helvetica" w:hAnsi="Helvetica"/>
          <w:sz w:val="22"/>
          <w:szCs w:val="22"/>
        </w:rPr>
        <w:fldChar w:fldCharType="begin">
          <w:fldData xml:space="preserve">PEVuZE5vdGU+PENpdGU+PEF1dGhvcj5GaXNjaGVyPC9BdXRob3I+PFllYXI+MTk1NTwvWWVhcj48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=
</w:fldData>
        </w:fldChar>
      </w:r>
      <w:r w:rsidR="009057EF" w:rsidRPr="005C45D5">
        <w:rPr>
          <w:rFonts w:ascii="Helvetica" w:hAnsi="Helvetica"/>
          <w:sz w:val="22"/>
          <w:szCs w:val="22"/>
        </w:rPr>
        <w:instrText xml:space="preserve"> ADDIN EN.CITE.DATA </w:instrText>
      </w:r>
      <w:r w:rsidR="009057EF" w:rsidRPr="005C45D5">
        <w:rPr>
          <w:rFonts w:ascii="Helvetica" w:hAnsi="Helvetica"/>
          <w:sz w:val="22"/>
          <w:szCs w:val="22"/>
        </w:rPr>
      </w:r>
      <w:r w:rsidR="009057EF" w:rsidRPr="005C45D5">
        <w:rPr>
          <w:rFonts w:ascii="Helvetica" w:hAnsi="Helvetica"/>
          <w:sz w:val="22"/>
          <w:szCs w:val="22"/>
        </w:rPr>
        <w:fldChar w:fldCharType="end"/>
      </w:r>
      <w:r w:rsidR="00A5056E" w:rsidRPr="005C45D5">
        <w:rPr>
          <w:rFonts w:ascii="Helvetica" w:hAnsi="Helvetica"/>
          <w:sz w:val="22"/>
          <w:szCs w:val="22"/>
        </w:rPr>
      </w:r>
      <w:r w:rsidR="00A5056E" w:rsidRPr="005C45D5">
        <w:rPr>
          <w:rFonts w:ascii="Helvetica" w:hAnsi="Helvetica"/>
          <w:sz w:val="22"/>
          <w:szCs w:val="22"/>
        </w:rPr>
        <w:fldChar w:fldCharType="separate"/>
      </w:r>
      <w:r w:rsidR="009057EF" w:rsidRPr="005C45D5">
        <w:rPr>
          <w:rFonts w:ascii="Helvetica" w:hAnsi="Helvetica"/>
          <w:noProof/>
          <w:sz w:val="22"/>
          <w:szCs w:val="22"/>
          <w:vertAlign w:val="superscript"/>
        </w:rPr>
        <w:t>1, 2</w:t>
      </w:r>
      <w:r w:rsidR="00A5056E" w:rsidRPr="005C45D5">
        <w:rPr>
          <w:rFonts w:ascii="Helvetica" w:hAnsi="Helvetica"/>
          <w:sz w:val="22"/>
          <w:szCs w:val="22"/>
        </w:rPr>
        <w:fldChar w:fldCharType="end"/>
      </w:r>
      <w:r w:rsidR="008A7824" w:rsidRPr="005C45D5">
        <w:rPr>
          <w:rFonts w:ascii="Helvetica" w:hAnsi="Helvetica"/>
          <w:sz w:val="22"/>
          <w:szCs w:val="22"/>
        </w:rPr>
        <w:t xml:space="preserve">, </w:t>
      </w:r>
      <w:r w:rsidR="002B6738" w:rsidRPr="005C45D5">
        <w:rPr>
          <w:rFonts w:ascii="Helvetica" w:hAnsi="Helvetica"/>
          <w:sz w:val="22"/>
          <w:szCs w:val="22"/>
        </w:rPr>
        <w:t xml:space="preserve">in which </w:t>
      </w:r>
      <w:r w:rsidR="00EE2E5C" w:rsidRPr="005C45D5">
        <w:rPr>
          <w:rFonts w:ascii="Helvetica" w:hAnsi="Helvetica"/>
          <w:sz w:val="22"/>
          <w:szCs w:val="22"/>
        </w:rPr>
        <w:t xml:space="preserve">the activity of </w:t>
      </w:r>
      <w:r w:rsidR="008A7824" w:rsidRPr="005C45D5">
        <w:rPr>
          <w:rFonts w:ascii="Helvetica" w:hAnsi="Helvetica"/>
          <w:sz w:val="22"/>
          <w:szCs w:val="22"/>
        </w:rPr>
        <w:t xml:space="preserve">glycogen phosphorylase </w:t>
      </w:r>
      <w:r w:rsidRPr="005C45D5">
        <w:rPr>
          <w:rFonts w:ascii="Helvetica" w:hAnsi="Helvetica"/>
          <w:sz w:val="22"/>
          <w:szCs w:val="22"/>
        </w:rPr>
        <w:t>was found to be</w:t>
      </w:r>
      <w:r w:rsidR="00EE2E5C" w:rsidRPr="005C45D5">
        <w:rPr>
          <w:rFonts w:ascii="Helvetica" w:hAnsi="Helvetica"/>
          <w:sz w:val="22"/>
          <w:szCs w:val="22"/>
        </w:rPr>
        <w:t xml:space="preserve"> modulated by </w:t>
      </w:r>
      <w:r w:rsidR="00E10330" w:rsidRPr="005C45D5">
        <w:rPr>
          <w:rFonts w:ascii="Helvetica" w:hAnsi="Helvetica"/>
          <w:sz w:val="22"/>
          <w:szCs w:val="22"/>
        </w:rPr>
        <w:t xml:space="preserve">glycogen </w:t>
      </w:r>
      <w:r w:rsidR="00317A69" w:rsidRPr="005C45D5">
        <w:rPr>
          <w:rFonts w:ascii="Helvetica" w:hAnsi="Helvetica"/>
          <w:sz w:val="22"/>
          <w:szCs w:val="22"/>
        </w:rPr>
        <w:t xml:space="preserve">phosphorylase </w:t>
      </w:r>
      <w:r w:rsidR="002A69E8" w:rsidRPr="005C45D5">
        <w:rPr>
          <w:rFonts w:ascii="Helvetica" w:hAnsi="Helvetica"/>
          <w:sz w:val="22"/>
          <w:szCs w:val="22"/>
        </w:rPr>
        <w:t>kinase</w:t>
      </w:r>
      <w:r w:rsidRPr="005C45D5">
        <w:rPr>
          <w:rFonts w:ascii="Helvetica" w:hAnsi="Helvetica"/>
          <w:sz w:val="22"/>
          <w:szCs w:val="22"/>
        </w:rPr>
        <w:t>. Although that was initially considered to be an isolated example,</w:t>
      </w:r>
      <w:r w:rsidR="00EE2E5C" w:rsidRPr="005C45D5">
        <w:rPr>
          <w:rFonts w:ascii="Helvetica" w:hAnsi="Helvetica"/>
          <w:sz w:val="22"/>
          <w:szCs w:val="22"/>
        </w:rPr>
        <w:t xml:space="preserve"> </w:t>
      </w:r>
      <w:r w:rsidR="002A0833" w:rsidRPr="005C45D5">
        <w:rPr>
          <w:rFonts w:ascii="Helvetica" w:hAnsi="Helvetica"/>
          <w:sz w:val="22"/>
          <w:szCs w:val="22"/>
        </w:rPr>
        <w:t>protein phosphorylation</w:t>
      </w:r>
      <w:r w:rsidR="008A7824" w:rsidRPr="005C45D5">
        <w:rPr>
          <w:rFonts w:ascii="Helvetica" w:hAnsi="Helvetica"/>
          <w:sz w:val="22"/>
          <w:szCs w:val="22"/>
        </w:rPr>
        <w:t xml:space="preserve"> </w:t>
      </w:r>
      <w:r w:rsidRPr="005C45D5">
        <w:rPr>
          <w:rFonts w:ascii="Helvetica" w:hAnsi="Helvetica"/>
          <w:sz w:val="22"/>
          <w:szCs w:val="22"/>
        </w:rPr>
        <w:t>is now</w:t>
      </w:r>
      <w:r w:rsidR="008A7824" w:rsidRPr="005C45D5">
        <w:rPr>
          <w:rFonts w:ascii="Helvetica" w:hAnsi="Helvetica"/>
          <w:sz w:val="22"/>
          <w:szCs w:val="22"/>
        </w:rPr>
        <w:t xml:space="preserve"> </w:t>
      </w:r>
      <w:r w:rsidR="002A0833" w:rsidRPr="005C45D5">
        <w:rPr>
          <w:rFonts w:ascii="Helvetica" w:hAnsi="Helvetica"/>
          <w:sz w:val="22"/>
          <w:szCs w:val="22"/>
        </w:rPr>
        <w:t xml:space="preserve">widely accepted to be an </w:t>
      </w:r>
      <w:r w:rsidR="008F5B8D" w:rsidRPr="005C45D5">
        <w:rPr>
          <w:rFonts w:ascii="Helvetica" w:hAnsi="Helvetica"/>
          <w:sz w:val="22"/>
          <w:szCs w:val="22"/>
        </w:rPr>
        <w:t xml:space="preserve">integral </w:t>
      </w:r>
      <w:r w:rsidR="00D81B68" w:rsidRPr="005C45D5">
        <w:rPr>
          <w:rFonts w:ascii="Helvetica" w:hAnsi="Helvetica"/>
          <w:sz w:val="22"/>
          <w:szCs w:val="22"/>
        </w:rPr>
        <w:t>component</w:t>
      </w:r>
      <w:r w:rsidR="008F5B8D" w:rsidRPr="005C45D5">
        <w:rPr>
          <w:rFonts w:ascii="Helvetica" w:hAnsi="Helvetica"/>
          <w:sz w:val="22"/>
          <w:szCs w:val="22"/>
        </w:rPr>
        <w:t xml:space="preserve"> of all </w:t>
      </w:r>
      <w:r w:rsidR="002A0833" w:rsidRPr="005C45D5">
        <w:rPr>
          <w:rFonts w:ascii="Helvetica" w:hAnsi="Helvetica"/>
          <w:sz w:val="22"/>
          <w:szCs w:val="22"/>
        </w:rPr>
        <w:t>cell</w:t>
      </w:r>
      <w:r w:rsidR="008F5B8D" w:rsidRPr="005C45D5">
        <w:rPr>
          <w:rFonts w:ascii="Helvetica" w:hAnsi="Helvetica"/>
          <w:sz w:val="22"/>
          <w:szCs w:val="22"/>
        </w:rPr>
        <w:t>ular processes</w:t>
      </w:r>
      <w:r w:rsidR="00A5056E" w:rsidRPr="005C45D5">
        <w:rPr>
          <w:rFonts w:ascii="Helvetica" w:hAnsi="Helvetica"/>
          <w:sz w:val="22"/>
          <w:szCs w:val="22"/>
        </w:rPr>
        <w:fldChar w:fldCharType="begin"/>
      </w:r>
      <w:r w:rsidR="00A5056E" w:rsidRPr="005C45D5">
        <w:rPr>
          <w:rFonts w:ascii="Helvetica" w:hAnsi="Helvetica"/>
          <w:sz w:val="22"/>
          <w:szCs w:val="22"/>
        </w:rPr>
        <w:instrText xml:space="preserve"> ADDIN EN.CITE &lt;EndNote&gt;&lt;Cite&gt;&lt;Author&gt;Cohen&lt;/Author&gt;&lt;Year&gt;2002&lt;/Year&gt;&lt;RecNum&gt;4&lt;/RecNum&gt;&lt;DisplayText&gt;&lt;style face="superscript"&gt;3&lt;/style&gt;&lt;/DisplayText&gt;&lt;record&gt;&lt;rec-number&gt;4&lt;/rec-number&gt;&lt;foreign-keys&gt;&lt;key app="EN" db-id="a5afzapwgvd9fjewwew5zwvrxe09td5edw5r" timestamp="1501769646"&gt;4&lt;/key&gt;&lt;/foreign-keys&gt;&lt;ref-type name="Journal Article"&gt;17&lt;/ref-type&gt;&lt;contributors&gt;&lt;authors&gt;&lt;author&gt;Cohen, P.&lt;/author&gt;&lt;/authors&gt;&lt;/contributors&gt;&lt;auth-address&gt;MRC Protein Phosphorylation Unit, School of Life Sciences, University of Dundee, Scotland, UK. p.cohen@dundee.ac.uk&lt;/auth-address&gt;&lt;titles&gt;&lt;title&gt;The origins of protein phosphorylation&lt;/title&gt;&lt;secondary-title&gt;Nat Cell Biol&lt;/secondary-title&gt;&lt;/titles&gt;&lt;periodical&gt;&lt;full-title&gt;Nat Cell Biol&lt;/full-title&gt;&lt;/periodical&gt;&lt;pages&gt;E127-30&lt;/pages&gt;&lt;volume&gt;4&lt;/volume&gt;&lt;number&gt;5&lt;/number&gt;&lt;keywords&gt;&lt;keyword&gt;Animals&lt;/keyword&gt;&lt;keyword&gt;Cyclic AMP/history/metabolism&lt;/keyword&gt;&lt;keyword&gt;Glycogen/history/metabolism&lt;/keyword&gt;&lt;keyword&gt;History, 20th Century&lt;/keyword&gt;&lt;keyword&gt;History, 21st Century&lt;/keyword&gt;&lt;keyword&gt;Humans&lt;/keyword&gt;&lt;keyword&gt;Nobel Prize&lt;/keyword&gt;&lt;keyword&gt;Phosphorylation&lt;/keyword&gt;&lt;keyword&gt;Protein Kinases/*history/metabolism&lt;/keyword&gt;&lt;keyword&gt;Proteins/*history/metabolism&lt;/keyword&gt;&lt;/keywords&gt;&lt;dates&gt;&lt;year&gt;2002&lt;/year&gt;&lt;pub-dates&gt;&lt;date&gt;May&lt;/date&gt;&lt;/pub-dates&gt;&lt;/dates&gt;&lt;isbn&gt;1465-7392 (Print)&amp;#xD;1465-7392 (Linking)&lt;/isbn&gt;&lt;accession-num&gt;11988757&lt;/accession-num&gt;&lt;urls&gt;&lt;related-urls&gt;&lt;url&gt;https://www.ncbi.nlm.nih.gov/pubmed/11988757&lt;/url&gt;&lt;/related-urls&gt;&lt;/urls&gt;&lt;electronic-resource-num&gt;10.1038/ncb0502-e127&lt;/electronic-resource-num&gt;&lt;/record&gt;&lt;/Cite&gt;&lt;/EndNote&gt;</w:instrText>
      </w:r>
      <w:r w:rsidR="00A5056E" w:rsidRPr="005C45D5">
        <w:rPr>
          <w:rFonts w:ascii="Helvetica" w:hAnsi="Helvetica"/>
          <w:sz w:val="22"/>
          <w:szCs w:val="22"/>
        </w:rPr>
        <w:fldChar w:fldCharType="separate"/>
      </w:r>
      <w:r w:rsidR="00A5056E" w:rsidRPr="005C45D5">
        <w:rPr>
          <w:rFonts w:ascii="Helvetica" w:hAnsi="Helvetica"/>
          <w:noProof/>
          <w:sz w:val="22"/>
          <w:szCs w:val="22"/>
          <w:vertAlign w:val="superscript"/>
        </w:rPr>
        <w:t>3</w:t>
      </w:r>
      <w:r w:rsidR="00A5056E" w:rsidRPr="005C45D5">
        <w:rPr>
          <w:rFonts w:ascii="Helvetica" w:hAnsi="Helvetica"/>
          <w:sz w:val="22"/>
          <w:szCs w:val="22"/>
        </w:rPr>
        <w:fldChar w:fldCharType="end"/>
      </w:r>
      <w:r w:rsidR="002A0833" w:rsidRPr="005C45D5">
        <w:rPr>
          <w:rFonts w:ascii="Helvetica" w:hAnsi="Helvetica"/>
          <w:sz w:val="22"/>
          <w:szCs w:val="22"/>
        </w:rPr>
        <w:t xml:space="preserve">. </w:t>
      </w:r>
      <w:r w:rsidR="007F2234" w:rsidRPr="005C45D5">
        <w:rPr>
          <w:rFonts w:ascii="Helvetica" w:hAnsi="Helvetica"/>
          <w:sz w:val="22"/>
          <w:szCs w:val="22"/>
        </w:rPr>
        <w:t xml:space="preserve">The rapid and reversible </w:t>
      </w:r>
      <w:r w:rsidR="00C47A73" w:rsidRPr="005C45D5">
        <w:rPr>
          <w:rFonts w:ascii="Helvetica" w:hAnsi="Helvetica"/>
          <w:sz w:val="22"/>
          <w:szCs w:val="22"/>
        </w:rPr>
        <w:t>nature of protei</w:t>
      </w:r>
      <w:r w:rsidR="008A7824" w:rsidRPr="005C45D5">
        <w:rPr>
          <w:rFonts w:ascii="Helvetica" w:hAnsi="Helvetica"/>
          <w:sz w:val="22"/>
          <w:szCs w:val="22"/>
        </w:rPr>
        <w:t>n phosphorylation</w:t>
      </w:r>
      <w:r w:rsidRPr="005C45D5">
        <w:rPr>
          <w:rFonts w:ascii="Helvetica" w:hAnsi="Helvetica"/>
          <w:sz w:val="22"/>
          <w:szCs w:val="22"/>
        </w:rPr>
        <w:t>,</w:t>
      </w:r>
      <w:r w:rsidR="00F56286" w:rsidRPr="005C45D5">
        <w:rPr>
          <w:rFonts w:ascii="Helvetica" w:hAnsi="Helvetica"/>
          <w:sz w:val="22"/>
          <w:szCs w:val="22"/>
        </w:rPr>
        <w:t xml:space="preserve"> in </w:t>
      </w:r>
      <w:r w:rsidR="008A7824" w:rsidRPr="005C45D5">
        <w:rPr>
          <w:rFonts w:ascii="Helvetica" w:hAnsi="Helvetica"/>
          <w:sz w:val="22"/>
          <w:szCs w:val="22"/>
        </w:rPr>
        <w:t>addition to its ability to</w:t>
      </w:r>
      <w:r w:rsidR="002A69E8" w:rsidRPr="005C45D5">
        <w:rPr>
          <w:rFonts w:ascii="Helvetica" w:hAnsi="Helvetica"/>
          <w:sz w:val="22"/>
          <w:szCs w:val="22"/>
        </w:rPr>
        <w:t xml:space="preserve"> control protein functions</w:t>
      </w:r>
      <w:r w:rsidRPr="005C45D5">
        <w:rPr>
          <w:rFonts w:ascii="Helvetica" w:hAnsi="Helvetica"/>
          <w:sz w:val="22"/>
          <w:szCs w:val="22"/>
        </w:rPr>
        <w:t>,</w:t>
      </w:r>
      <w:r w:rsidR="002A69E8" w:rsidRPr="005C45D5">
        <w:rPr>
          <w:rFonts w:ascii="Helvetica" w:hAnsi="Helvetica"/>
          <w:sz w:val="22"/>
          <w:szCs w:val="22"/>
        </w:rPr>
        <w:t xml:space="preserve"> make</w:t>
      </w:r>
      <w:r w:rsidRPr="005C45D5">
        <w:rPr>
          <w:rFonts w:ascii="Helvetica" w:hAnsi="Helvetica"/>
          <w:sz w:val="22"/>
          <w:szCs w:val="22"/>
        </w:rPr>
        <w:t>s</w:t>
      </w:r>
      <w:r w:rsidR="008A7824" w:rsidRPr="005C45D5">
        <w:rPr>
          <w:rFonts w:ascii="Helvetica" w:hAnsi="Helvetica"/>
          <w:sz w:val="22"/>
          <w:szCs w:val="22"/>
        </w:rPr>
        <w:t xml:space="preserve"> </w:t>
      </w:r>
      <w:r w:rsidR="002A0833" w:rsidRPr="005C45D5">
        <w:rPr>
          <w:rFonts w:ascii="Helvetica" w:hAnsi="Helvetica"/>
          <w:sz w:val="22"/>
          <w:szCs w:val="22"/>
        </w:rPr>
        <w:t xml:space="preserve">it an ideal mechanism by which cells </w:t>
      </w:r>
      <w:r w:rsidRPr="005C45D5">
        <w:rPr>
          <w:rFonts w:ascii="Helvetica" w:hAnsi="Helvetica"/>
          <w:sz w:val="22"/>
          <w:szCs w:val="22"/>
        </w:rPr>
        <w:t xml:space="preserve">can </w:t>
      </w:r>
      <w:r w:rsidR="00421B17" w:rsidRPr="005C45D5">
        <w:rPr>
          <w:rFonts w:ascii="Helvetica" w:hAnsi="Helvetica"/>
          <w:sz w:val="22"/>
          <w:szCs w:val="22"/>
        </w:rPr>
        <w:t>control the states and amplitudes of signaling pathways in response</w:t>
      </w:r>
      <w:r w:rsidR="002A0833" w:rsidRPr="005C45D5">
        <w:rPr>
          <w:rFonts w:ascii="Helvetica" w:hAnsi="Helvetica"/>
          <w:sz w:val="22"/>
          <w:szCs w:val="22"/>
        </w:rPr>
        <w:t xml:space="preserve"> to i</w:t>
      </w:r>
      <w:r w:rsidR="00A5056E" w:rsidRPr="005C45D5">
        <w:rPr>
          <w:rFonts w:ascii="Helvetica" w:hAnsi="Helvetica"/>
          <w:sz w:val="22"/>
          <w:szCs w:val="22"/>
        </w:rPr>
        <w:t>nternal and external stimuli</w:t>
      </w:r>
      <w:r w:rsidR="001243D4" w:rsidRPr="005C45D5">
        <w:rPr>
          <w:rFonts w:ascii="Helvetica" w:hAnsi="Helvetica"/>
          <w:sz w:val="22"/>
          <w:szCs w:val="22"/>
        </w:rPr>
        <w:t>.</w:t>
      </w:r>
    </w:p>
    <w:p w14:paraId="3DD81E07" w14:textId="24E37E10" w:rsidR="00BD7BA7" w:rsidRPr="007C534C" w:rsidRDefault="00D03F33" w:rsidP="00927FD4">
      <w:pPr>
        <w:pStyle w:val="ListParagraph"/>
        <w:spacing w:line="480" w:lineRule="auto"/>
        <w:ind w:left="0" w:firstLine="720"/>
        <w:jc w:val="both"/>
        <w:rPr>
          <w:rFonts w:ascii="Helvetica" w:hAnsi="Helvetica"/>
          <w:sz w:val="22"/>
          <w:szCs w:val="22"/>
        </w:rPr>
      </w:pPr>
      <w:r w:rsidRPr="005C45D5">
        <w:rPr>
          <w:rFonts w:ascii="Helvetica" w:hAnsi="Helvetica"/>
          <w:sz w:val="22"/>
          <w:szCs w:val="22"/>
        </w:rPr>
        <w:t>Many d</w:t>
      </w:r>
      <w:r w:rsidR="002A0833" w:rsidRPr="005C45D5">
        <w:rPr>
          <w:rFonts w:ascii="Helvetica" w:hAnsi="Helvetica"/>
          <w:sz w:val="22"/>
          <w:szCs w:val="22"/>
        </w:rPr>
        <w:t xml:space="preserve">iseases, including cancer, </w:t>
      </w:r>
      <w:r w:rsidR="00CF76C3" w:rsidRPr="005C45D5">
        <w:rPr>
          <w:rFonts w:ascii="Helvetica" w:hAnsi="Helvetica"/>
          <w:sz w:val="22"/>
          <w:szCs w:val="22"/>
        </w:rPr>
        <w:t xml:space="preserve">are </w:t>
      </w:r>
      <w:r w:rsidR="00F25A96" w:rsidRPr="005C45D5">
        <w:rPr>
          <w:rFonts w:ascii="Helvetica" w:hAnsi="Helvetica"/>
          <w:sz w:val="22"/>
          <w:szCs w:val="22"/>
        </w:rPr>
        <w:t>caused by dysregul</w:t>
      </w:r>
      <w:r w:rsidRPr="005C45D5">
        <w:rPr>
          <w:rFonts w:ascii="Helvetica" w:hAnsi="Helvetica"/>
          <w:sz w:val="22"/>
          <w:szCs w:val="22"/>
        </w:rPr>
        <w:t xml:space="preserve">ated protein </w:t>
      </w:r>
      <w:r w:rsidR="00F95EDE" w:rsidRPr="005C45D5">
        <w:rPr>
          <w:rFonts w:ascii="Helvetica" w:hAnsi="Helvetica"/>
          <w:sz w:val="22"/>
          <w:szCs w:val="22"/>
        </w:rPr>
        <w:t>activities</w:t>
      </w:r>
      <w:r w:rsidR="00F25A96" w:rsidRPr="005C45D5">
        <w:rPr>
          <w:rFonts w:ascii="Helvetica" w:hAnsi="Helvetica"/>
          <w:sz w:val="22"/>
          <w:szCs w:val="22"/>
        </w:rPr>
        <w:t xml:space="preserve"> </w:t>
      </w:r>
      <w:r w:rsidR="00CF76C3" w:rsidRPr="005C45D5">
        <w:rPr>
          <w:rFonts w:ascii="Helvetica" w:hAnsi="Helvetica"/>
          <w:sz w:val="22"/>
          <w:szCs w:val="22"/>
        </w:rPr>
        <w:t>and</w:t>
      </w:r>
      <w:r w:rsidRPr="005C45D5">
        <w:rPr>
          <w:rFonts w:ascii="Helvetica" w:hAnsi="Helvetica"/>
          <w:sz w:val="22"/>
          <w:szCs w:val="22"/>
        </w:rPr>
        <w:t>/or</w:t>
      </w:r>
      <w:r w:rsidR="00CF76C3" w:rsidRPr="005C45D5">
        <w:rPr>
          <w:rFonts w:ascii="Helvetica" w:hAnsi="Helvetica"/>
          <w:sz w:val="22"/>
          <w:szCs w:val="22"/>
        </w:rPr>
        <w:t xml:space="preserve"> abnormal </w:t>
      </w:r>
      <w:r w:rsidRPr="005C45D5">
        <w:rPr>
          <w:rFonts w:ascii="Helvetica" w:hAnsi="Helvetica"/>
          <w:sz w:val="22"/>
          <w:szCs w:val="22"/>
        </w:rPr>
        <w:t>activation of signaling pathways</w:t>
      </w:r>
      <w:r w:rsidR="00CF76C3" w:rsidRPr="005C45D5">
        <w:rPr>
          <w:rFonts w:ascii="Helvetica" w:hAnsi="Helvetica"/>
          <w:sz w:val="22"/>
          <w:szCs w:val="22"/>
        </w:rPr>
        <w:t xml:space="preserve">. </w:t>
      </w:r>
      <w:r w:rsidRPr="005C45D5">
        <w:rPr>
          <w:rFonts w:ascii="Helvetica" w:hAnsi="Helvetica"/>
          <w:sz w:val="22"/>
          <w:szCs w:val="22"/>
        </w:rPr>
        <w:t xml:space="preserve">Although we now know that kinases </w:t>
      </w:r>
      <w:r w:rsidR="00D81B68" w:rsidRPr="005C45D5">
        <w:rPr>
          <w:rFonts w:ascii="Helvetica" w:hAnsi="Helvetica"/>
          <w:sz w:val="22"/>
          <w:szCs w:val="22"/>
        </w:rPr>
        <w:t>regulate</w:t>
      </w:r>
      <w:r w:rsidRPr="005C45D5">
        <w:rPr>
          <w:rFonts w:ascii="Helvetica" w:hAnsi="Helvetica"/>
          <w:sz w:val="22"/>
          <w:szCs w:val="22"/>
        </w:rPr>
        <w:t xml:space="preserve"> critical signaling pathways, and thus are good candidates as targets to ameliorate diseases, </w:t>
      </w:r>
      <w:r w:rsidR="00A065F2" w:rsidRPr="005C45D5">
        <w:rPr>
          <w:rFonts w:ascii="Helvetica" w:hAnsi="Helvetica"/>
          <w:sz w:val="22"/>
          <w:szCs w:val="22"/>
        </w:rPr>
        <w:t xml:space="preserve">it was not until 1978 when Ray Erikson identified the transforming factor of the Rous sarcoma virus (v-Src) </w:t>
      </w:r>
      <w:r w:rsidR="00C63168" w:rsidRPr="005C45D5">
        <w:rPr>
          <w:rFonts w:ascii="Helvetica" w:hAnsi="Helvetica"/>
          <w:sz w:val="22"/>
          <w:szCs w:val="22"/>
        </w:rPr>
        <w:t>as a</w:t>
      </w:r>
      <w:r w:rsidR="00A065F2" w:rsidRPr="005C45D5">
        <w:rPr>
          <w:rFonts w:ascii="Helvetica" w:hAnsi="Helvetica"/>
          <w:sz w:val="22"/>
          <w:szCs w:val="22"/>
        </w:rPr>
        <w:t xml:space="preserve"> </w:t>
      </w:r>
      <w:r w:rsidR="00C63168" w:rsidRPr="005C45D5">
        <w:rPr>
          <w:rFonts w:ascii="Helvetica" w:hAnsi="Helvetica"/>
          <w:sz w:val="22"/>
          <w:szCs w:val="22"/>
        </w:rPr>
        <w:t xml:space="preserve">protein </w:t>
      </w:r>
      <w:r w:rsidR="00A065F2" w:rsidRPr="005C45D5">
        <w:rPr>
          <w:rFonts w:ascii="Helvetica" w:hAnsi="Helvetica"/>
          <w:sz w:val="22"/>
          <w:szCs w:val="22"/>
        </w:rPr>
        <w:t>kinase</w:t>
      </w:r>
      <w:r w:rsidR="00927FD4" w:rsidRPr="005C45D5">
        <w:rPr>
          <w:rFonts w:ascii="Helvetica" w:hAnsi="Helvetica"/>
          <w:sz w:val="22"/>
          <w:szCs w:val="22"/>
        </w:rPr>
        <w:fldChar w:fldCharType="begin"/>
      </w:r>
      <w:r w:rsidR="00927FD4" w:rsidRPr="005C45D5">
        <w:rPr>
          <w:rFonts w:ascii="Helvetica" w:hAnsi="Helvetica"/>
          <w:sz w:val="22"/>
          <w:szCs w:val="22"/>
        </w:rPr>
        <w:instrText xml:space="preserve"> ADDIN EN.CITE &lt;EndNote&gt;&lt;Cite&gt;&lt;Author&gt;Collett&lt;/Author&gt;&lt;Year&gt;1978&lt;/Year&gt;&lt;RecNum&gt;5&lt;/RecNum&gt;&lt;DisplayText&gt;&lt;style face="superscript"&gt;4&lt;/style&gt;&lt;/DisplayText&gt;&lt;record&gt;&lt;rec-number&gt;5&lt;/rec-number&gt;&lt;foreign-keys&gt;&lt;key app="EN" db-id="a5afzapwgvd9fjewwew5zwvrxe09td5edw5r" timestamp="1501775707"&gt;5&lt;/key&gt;&lt;/foreign-keys&gt;&lt;ref-type name="Journal Article"&gt;17&lt;/ref-type&gt;&lt;contributors&gt;&lt;authors&gt;&lt;author&gt;Collett, M. S.&lt;/author&gt;&lt;author&gt;Erikson, R. L.&lt;/author&gt;&lt;/authors&gt;&lt;/contributors&gt;&lt;titles&gt;&lt;title&gt;Protein kinase activity associated with the avian sarcoma virus src gene product&lt;/title&gt;&lt;secondary-title&gt;Proc Natl Acad Sci U S A&lt;/secondary-title&gt;&lt;/titles&gt;&lt;periodical&gt;&lt;full-title&gt;Proc Natl Acad Sci U S A&lt;/full-title&gt;&lt;/periodical&gt;&lt;pages&gt;2021-4&lt;/pages&gt;&lt;volume&gt;75&lt;/volume&gt;&lt;number&gt;4&lt;/number&gt;&lt;keywords&gt;&lt;keyword&gt;Alpharetrovirus/enzymology/*genetics&lt;/keyword&gt;&lt;keyword&gt;Antigen-Antibody Reactions&lt;/keyword&gt;&lt;keyword&gt;Cell Transformation, Viral&lt;/keyword&gt;&lt;keyword&gt;*Genes, Viral&lt;/keyword&gt;&lt;keyword&gt;Mutation&lt;/keyword&gt;&lt;keyword&gt;Protein Kinases/*genetics/immunology&lt;/keyword&gt;&lt;keyword&gt;Temperature&lt;/keyword&gt;&lt;/keywords&gt;&lt;dates&gt;&lt;year&gt;1978&lt;/year&gt;&lt;pub-dates&gt;&lt;date&gt;Apr&lt;/date&gt;&lt;/pub-dates&gt;&lt;/dates&gt;&lt;isbn&gt;0027-8424 (Print)&amp;#xD;0027-8424 (Linking)&lt;/isbn&gt;&lt;accession-num&gt;205879&lt;/accession-num&gt;&lt;urls&gt;&lt;related-urls&gt;&lt;url&gt;https://www.ncbi.nlm.nih.gov/pubmed/205879&lt;/url&gt;&lt;/related-urls&gt;&lt;/urls&gt;&lt;custom2&gt;PMC392475&lt;/custom2&gt;&lt;/record&gt;&lt;/Cite&gt;&lt;/EndNote&gt;</w:instrText>
      </w:r>
      <w:r w:rsidR="00927FD4" w:rsidRPr="005C45D5">
        <w:rPr>
          <w:rFonts w:ascii="Helvetica" w:hAnsi="Helvetica"/>
          <w:sz w:val="22"/>
          <w:szCs w:val="22"/>
        </w:rPr>
        <w:fldChar w:fldCharType="separate"/>
      </w:r>
      <w:r w:rsidR="00927FD4" w:rsidRPr="005C45D5">
        <w:rPr>
          <w:rFonts w:ascii="Helvetica" w:hAnsi="Helvetica"/>
          <w:noProof/>
          <w:sz w:val="22"/>
          <w:szCs w:val="22"/>
          <w:vertAlign w:val="superscript"/>
        </w:rPr>
        <w:t>4</w:t>
      </w:r>
      <w:r w:rsidR="00927FD4" w:rsidRPr="005C45D5">
        <w:rPr>
          <w:rFonts w:ascii="Helvetica" w:hAnsi="Helvetica"/>
          <w:sz w:val="22"/>
          <w:szCs w:val="22"/>
        </w:rPr>
        <w:fldChar w:fldCharType="end"/>
      </w:r>
      <w:r w:rsidR="00A065F2" w:rsidRPr="005C45D5">
        <w:rPr>
          <w:rFonts w:ascii="Helvetica" w:hAnsi="Helvetica"/>
          <w:sz w:val="22"/>
          <w:szCs w:val="22"/>
        </w:rPr>
        <w:t xml:space="preserve"> that people </w:t>
      </w:r>
      <w:r w:rsidR="00F95EDE" w:rsidRPr="005C45D5">
        <w:rPr>
          <w:rFonts w:ascii="Helvetica" w:hAnsi="Helvetica"/>
          <w:sz w:val="22"/>
          <w:szCs w:val="22"/>
        </w:rPr>
        <w:t>began</w:t>
      </w:r>
      <w:r w:rsidR="00A065F2" w:rsidRPr="005C45D5">
        <w:rPr>
          <w:rFonts w:ascii="Helvetica" w:hAnsi="Helvetica"/>
          <w:sz w:val="22"/>
          <w:szCs w:val="22"/>
        </w:rPr>
        <w:t xml:space="preserve"> </w:t>
      </w:r>
      <w:r w:rsidR="00D81B68" w:rsidRPr="005C45D5">
        <w:rPr>
          <w:rFonts w:ascii="Helvetica" w:hAnsi="Helvetica"/>
          <w:sz w:val="22"/>
          <w:szCs w:val="22"/>
        </w:rPr>
        <w:t xml:space="preserve">to </w:t>
      </w:r>
      <w:r w:rsidR="00A065F2" w:rsidRPr="005C45D5">
        <w:rPr>
          <w:rFonts w:ascii="Helvetica" w:hAnsi="Helvetica"/>
          <w:sz w:val="22"/>
          <w:szCs w:val="22"/>
        </w:rPr>
        <w:t xml:space="preserve">appreciate the possibility that </w:t>
      </w:r>
      <w:r w:rsidR="00FF4A71" w:rsidRPr="005C45D5">
        <w:rPr>
          <w:rFonts w:ascii="Helvetica" w:hAnsi="Helvetica"/>
          <w:sz w:val="22"/>
          <w:szCs w:val="22"/>
        </w:rPr>
        <w:t xml:space="preserve">deregulated kinase activities could be the root cause of many </w:t>
      </w:r>
      <w:r w:rsidR="005F49D5" w:rsidRPr="005C45D5">
        <w:rPr>
          <w:rFonts w:ascii="Helvetica" w:hAnsi="Helvetica"/>
          <w:sz w:val="22"/>
          <w:szCs w:val="22"/>
        </w:rPr>
        <w:t>cancer</w:t>
      </w:r>
      <w:r w:rsidR="00FF4A71" w:rsidRPr="005C45D5">
        <w:rPr>
          <w:rFonts w:ascii="Helvetica" w:hAnsi="Helvetica"/>
          <w:sz w:val="22"/>
          <w:szCs w:val="22"/>
        </w:rPr>
        <w:t>s</w:t>
      </w:r>
      <w:r w:rsidR="005F49D5" w:rsidRPr="005C45D5">
        <w:rPr>
          <w:rFonts w:ascii="Helvetica" w:hAnsi="Helvetica"/>
          <w:sz w:val="22"/>
          <w:szCs w:val="22"/>
        </w:rPr>
        <w:t xml:space="preserve">. </w:t>
      </w:r>
      <w:r w:rsidR="00FF4A71" w:rsidRPr="005C45D5">
        <w:rPr>
          <w:rFonts w:ascii="Helvetica" w:hAnsi="Helvetica"/>
          <w:sz w:val="22"/>
          <w:szCs w:val="22"/>
        </w:rPr>
        <w:t xml:space="preserve">Subsequent discoveries </w:t>
      </w:r>
      <w:r w:rsidR="00F95EDE" w:rsidRPr="005C45D5">
        <w:rPr>
          <w:rFonts w:ascii="Helvetica" w:hAnsi="Helvetica"/>
          <w:sz w:val="22"/>
          <w:szCs w:val="22"/>
        </w:rPr>
        <w:t>uncovered</w:t>
      </w:r>
      <w:r w:rsidR="00C27FEE" w:rsidRPr="005C45D5">
        <w:rPr>
          <w:rFonts w:ascii="Helvetica" w:hAnsi="Helvetica"/>
          <w:sz w:val="22"/>
          <w:szCs w:val="22"/>
        </w:rPr>
        <w:t xml:space="preserve"> </w:t>
      </w:r>
      <w:r w:rsidR="005F49D5" w:rsidRPr="005C45D5">
        <w:rPr>
          <w:rFonts w:ascii="Helvetica" w:hAnsi="Helvetica"/>
          <w:sz w:val="22"/>
          <w:szCs w:val="22"/>
        </w:rPr>
        <w:t xml:space="preserve">many </w:t>
      </w:r>
      <w:r w:rsidR="00F95EDE" w:rsidRPr="005C45D5">
        <w:rPr>
          <w:rFonts w:ascii="Helvetica" w:hAnsi="Helvetica"/>
          <w:sz w:val="22"/>
          <w:szCs w:val="22"/>
        </w:rPr>
        <w:t xml:space="preserve">other crucial roles for kinases in tumorigenesis. For example, </w:t>
      </w:r>
      <w:r w:rsidR="00C27FEE" w:rsidRPr="005C45D5">
        <w:rPr>
          <w:rFonts w:ascii="Helvetica" w:hAnsi="Helvetica"/>
          <w:sz w:val="22"/>
          <w:szCs w:val="22"/>
        </w:rPr>
        <w:t xml:space="preserve">growth factor receptors, such as </w:t>
      </w:r>
      <w:r w:rsidR="00C27FEE" w:rsidRPr="007C534C">
        <w:rPr>
          <w:rFonts w:ascii="Helvetica" w:hAnsi="Helvetica"/>
          <w:sz w:val="22"/>
          <w:szCs w:val="22"/>
        </w:rPr>
        <w:t>th</w:t>
      </w:r>
      <w:r w:rsidR="00EF1D58" w:rsidRPr="007C534C">
        <w:rPr>
          <w:rFonts w:ascii="Helvetica" w:hAnsi="Helvetica"/>
          <w:sz w:val="22"/>
          <w:szCs w:val="22"/>
        </w:rPr>
        <w:t xml:space="preserve">e epidermal growth factor </w:t>
      </w:r>
      <w:r w:rsidR="00C27FEE" w:rsidRPr="007C534C">
        <w:rPr>
          <w:rFonts w:ascii="Helvetica" w:hAnsi="Helvetica"/>
          <w:sz w:val="22"/>
          <w:szCs w:val="22"/>
        </w:rPr>
        <w:t>receptor</w:t>
      </w:r>
      <w:r w:rsidR="00EF1D58" w:rsidRPr="007C534C">
        <w:rPr>
          <w:rFonts w:ascii="Helvetica" w:hAnsi="Helvetica"/>
          <w:sz w:val="22"/>
          <w:szCs w:val="22"/>
        </w:rPr>
        <w:t xml:space="preserve"> (EGFR)</w:t>
      </w:r>
      <w:r w:rsidR="00833B4E" w:rsidRPr="007C534C">
        <w:rPr>
          <w:rFonts w:ascii="Helvetica" w:hAnsi="Helvetica"/>
          <w:sz w:val="22"/>
          <w:szCs w:val="22"/>
        </w:rPr>
        <w:fldChar w:fldCharType="begin"/>
      </w:r>
      <w:r w:rsidR="00833B4E" w:rsidRPr="007C534C">
        <w:rPr>
          <w:rFonts w:ascii="Helvetica" w:hAnsi="Helvetica"/>
          <w:sz w:val="22"/>
          <w:szCs w:val="22"/>
        </w:rPr>
        <w:instrText xml:space="preserve"> ADDIN EN.CITE &lt;EndNote&gt;&lt;Cite&gt;&lt;Author&gt;Ushiro&lt;/Author&gt;&lt;Year&gt;1980&lt;/Year&gt;&lt;RecNum&gt;6&lt;/RecNum&gt;&lt;DisplayText&gt;&lt;style face="superscript"&gt;5&lt;/style&gt;&lt;/DisplayText&gt;&lt;record&gt;&lt;rec-number&gt;6&lt;/rec-number&gt;&lt;foreign-keys&gt;&lt;key app="EN" db-id="a5afzapwgvd9fjewwew5zwvrxe09td5edw5r" timestamp="1501775922"&gt;6&lt;/key&gt;&lt;/foreign-keys&gt;&lt;ref-type name="Journal Article"&gt;17&lt;/ref-type&gt;&lt;contributors&gt;&lt;authors&gt;&lt;author&gt;Ushiro, H.&lt;/author&gt;&lt;author&gt;Cohen, S.&lt;/author&gt;&lt;/authors&gt;&lt;/contributors&gt;&lt;titles&gt;&lt;title&gt;Identification of phosphotyrosine as a product of epidermal growth factor-activated protein kinase in A-431 cell membranes&lt;/title&gt;&lt;secondary-title&gt;J Biol Chem&lt;/secondary-title&gt;&lt;/titles&gt;&lt;periodical&gt;&lt;full-title&gt;J Biol Chem&lt;/full-title&gt;&lt;/periodical&gt;&lt;pages&gt;8363-5&lt;/pages&gt;&lt;volume&gt;255&lt;/volume&gt;&lt;number&gt;18&lt;/number&gt;&lt;keywords&gt;&lt;keyword&gt;Carcinoma, Squamous Cell&lt;/keyword&gt;&lt;keyword&gt;Cell Line&lt;/keyword&gt;&lt;keyword&gt;Cell Membrane/enzymology&lt;/keyword&gt;&lt;keyword&gt;Chromatography, Thin Layer&lt;/keyword&gt;&lt;keyword&gt;Electrophoresis, Paper&lt;/keyword&gt;&lt;keyword&gt;Enzyme Activation&lt;/keyword&gt;&lt;keyword&gt;Epidermal Growth Factor/*pharmacology&lt;/keyword&gt;&lt;keyword&gt;Humans&lt;/keyword&gt;&lt;keyword&gt;Membrane Proteins&lt;/keyword&gt;&lt;keyword&gt;Peptides/*pharmacology&lt;/keyword&gt;&lt;keyword&gt;Phosphotyrosine&lt;/keyword&gt;&lt;keyword&gt;Protein Kinases/*metabolism&lt;/keyword&gt;&lt;keyword&gt;Tyrosine/*analogs &amp;amp; derivatives/analysis&lt;/keyword&gt;&lt;/keywords&gt;&lt;dates&gt;&lt;year&gt;1980&lt;/year&gt;&lt;pub-dates&gt;&lt;date&gt;Sep 25&lt;/date&gt;&lt;/pub-dates&gt;&lt;/dates&gt;&lt;isbn&gt;0021-9258 (Print)&amp;#xD;0021-9258 (Linking)&lt;/isbn&gt;&lt;accession-num&gt;6157683&lt;/accession-num&gt;&lt;urls&gt;&lt;related-urls&gt;&lt;url&gt;https://www.ncbi.nlm.nih.gov/pubmed/6157683&lt;/url&gt;&lt;/related-urls&gt;&lt;/urls&gt;&lt;/record&gt;&lt;/Cite&gt;&lt;/EndNote&gt;</w:instrText>
      </w:r>
      <w:r w:rsidR="00833B4E" w:rsidRPr="007C534C">
        <w:rPr>
          <w:rFonts w:ascii="Helvetica" w:hAnsi="Helvetica"/>
          <w:sz w:val="22"/>
          <w:szCs w:val="22"/>
        </w:rPr>
        <w:fldChar w:fldCharType="separate"/>
      </w:r>
      <w:r w:rsidR="00833B4E" w:rsidRPr="007C534C">
        <w:rPr>
          <w:rFonts w:ascii="Helvetica" w:hAnsi="Helvetica"/>
          <w:noProof/>
          <w:sz w:val="22"/>
          <w:szCs w:val="22"/>
          <w:vertAlign w:val="superscript"/>
        </w:rPr>
        <w:t>5</w:t>
      </w:r>
      <w:r w:rsidR="00833B4E" w:rsidRPr="007C534C">
        <w:rPr>
          <w:rFonts w:ascii="Helvetica" w:hAnsi="Helvetica"/>
          <w:sz w:val="22"/>
          <w:szCs w:val="22"/>
        </w:rPr>
        <w:fldChar w:fldCharType="end"/>
      </w:r>
      <w:r w:rsidR="00C27FEE" w:rsidRPr="007C534C">
        <w:rPr>
          <w:rFonts w:ascii="Helvetica" w:hAnsi="Helvetica"/>
          <w:sz w:val="22"/>
          <w:szCs w:val="22"/>
        </w:rPr>
        <w:t xml:space="preserve">, </w:t>
      </w:r>
      <w:r w:rsidR="00833B4E" w:rsidRPr="007C534C">
        <w:rPr>
          <w:rFonts w:ascii="Helvetica" w:hAnsi="Helvetica"/>
          <w:sz w:val="22"/>
          <w:szCs w:val="22"/>
        </w:rPr>
        <w:t xml:space="preserve">contain intracellular </w:t>
      </w:r>
      <w:r w:rsidR="00892554" w:rsidRPr="007C534C">
        <w:rPr>
          <w:rFonts w:ascii="Helvetica" w:hAnsi="Helvetica"/>
          <w:sz w:val="22"/>
          <w:szCs w:val="22"/>
        </w:rPr>
        <w:t>tyrosine kinase</w:t>
      </w:r>
      <w:r w:rsidR="00833B4E" w:rsidRPr="007C534C">
        <w:rPr>
          <w:rFonts w:ascii="Helvetica" w:hAnsi="Helvetica"/>
          <w:sz w:val="22"/>
          <w:szCs w:val="22"/>
        </w:rPr>
        <w:t xml:space="preserve"> domains</w:t>
      </w:r>
      <w:r w:rsidR="00892554" w:rsidRPr="007C534C">
        <w:rPr>
          <w:rFonts w:ascii="Helvetica" w:hAnsi="Helvetica"/>
          <w:sz w:val="22"/>
          <w:szCs w:val="22"/>
        </w:rPr>
        <w:t xml:space="preserve"> </w:t>
      </w:r>
      <w:r w:rsidR="00833B4E" w:rsidRPr="007C534C">
        <w:rPr>
          <w:rFonts w:ascii="Helvetica" w:hAnsi="Helvetica"/>
          <w:sz w:val="22"/>
          <w:szCs w:val="22"/>
        </w:rPr>
        <w:t>that transmit</w:t>
      </w:r>
      <w:r w:rsidR="000C32D8" w:rsidRPr="007C534C">
        <w:rPr>
          <w:rFonts w:ascii="Helvetica" w:hAnsi="Helvetica"/>
          <w:sz w:val="22"/>
          <w:szCs w:val="22"/>
        </w:rPr>
        <w:t xml:space="preserve"> growth and differentiation signals </w:t>
      </w:r>
      <w:r w:rsidR="00833B4E" w:rsidRPr="007C534C">
        <w:rPr>
          <w:rFonts w:ascii="Helvetica" w:hAnsi="Helvetica"/>
          <w:sz w:val="22"/>
          <w:szCs w:val="22"/>
        </w:rPr>
        <w:t xml:space="preserve">across the membrane to downstream effectors, </w:t>
      </w:r>
      <w:r w:rsidR="00717AC5" w:rsidRPr="007C534C">
        <w:rPr>
          <w:rFonts w:ascii="Helvetica" w:hAnsi="Helvetica"/>
          <w:sz w:val="22"/>
          <w:szCs w:val="22"/>
        </w:rPr>
        <w:t xml:space="preserve">and </w:t>
      </w:r>
      <w:r w:rsidR="00185710" w:rsidRPr="007C534C">
        <w:rPr>
          <w:rFonts w:ascii="Helvetica" w:hAnsi="Helvetica"/>
          <w:sz w:val="22"/>
          <w:szCs w:val="22"/>
        </w:rPr>
        <w:t>constitutive activation</w:t>
      </w:r>
      <w:r w:rsidR="00717AC5" w:rsidRPr="007C534C">
        <w:rPr>
          <w:rFonts w:ascii="Helvetica" w:hAnsi="Helvetica"/>
          <w:sz w:val="22"/>
          <w:szCs w:val="22"/>
        </w:rPr>
        <w:t xml:space="preserve"> </w:t>
      </w:r>
      <w:r w:rsidR="00E10330" w:rsidRPr="007C534C">
        <w:rPr>
          <w:rFonts w:ascii="Helvetica" w:hAnsi="Helvetica"/>
          <w:sz w:val="22"/>
          <w:szCs w:val="22"/>
        </w:rPr>
        <w:t xml:space="preserve">of EGFR </w:t>
      </w:r>
      <w:r w:rsidR="00717AC5" w:rsidRPr="007C534C">
        <w:rPr>
          <w:rFonts w:ascii="Helvetica" w:hAnsi="Helvetica"/>
          <w:sz w:val="22"/>
          <w:szCs w:val="22"/>
        </w:rPr>
        <w:t xml:space="preserve">may lead to uncontrolled cellular growth. </w:t>
      </w:r>
      <w:r w:rsidR="00833B4E" w:rsidRPr="007C534C">
        <w:rPr>
          <w:rFonts w:ascii="Helvetica" w:hAnsi="Helvetica"/>
          <w:sz w:val="22"/>
          <w:szCs w:val="22"/>
        </w:rPr>
        <w:t>In addition, c</w:t>
      </w:r>
      <w:r w:rsidR="00600FA0" w:rsidRPr="007C534C">
        <w:rPr>
          <w:rFonts w:ascii="Helvetica" w:hAnsi="Helvetica"/>
          <w:sz w:val="22"/>
          <w:szCs w:val="22"/>
        </w:rPr>
        <w:t>ell cycle progression, another key a</w:t>
      </w:r>
      <w:r w:rsidR="008F5B8D" w:rsidRPr="007C534C">
        <w:rPr>
          <w:rFonts w:ascii="Helvetica" w:hAnsi="Helvetica"/>
          <w:sz w:val="22"/>
          <w:szCs w:val="22"/>
        </w:rPr>
        <w:t>spect of proli</w:t>
      </w:r>
      <w:r w:rsidR="00833B4E" w:rsidRPr="007C534C">
        <w:rPr>
          <w:rFonts w:ascii="Helvetica" w:hAnsi="Helvetica"/>
          <w:sz w:val="22"/>
          <w:szCs w:val="22"/>
        </w:rPr>
        <w:t xml:space="preserve">feration that is dysregulated in transformed cells, was </w:t>
      </w:r>
      <w:r w:rsidR="00600FA0" w:rsidRPr="007C534C">
        <w:rPr>
          <w:rFonts w:ascii="Helvetica" w:hAnsi="Helvetica"/>
          <w:sz w:val="22"/>
          <w:szCs w:val="22"/>
        </w:rPr>
        <w:t xml:space="preserve">found to be controlled by various kinases, </w:t>
      </w:r>
      <w:r w:rsidR="00717AC5" w:rsidRPr="007C534C">
        <w:rPr>
          <w:rFonts w:ascii="Helvetica" w:hAnsi="Helvetica"/>
          <w:sz w:val="22"/>
          <w:szCs w:val="22"/>
        </w:rPr>
        <w:t>including</w:t>
      </w:r>
      <w:r w:rsidR="00600FA0" w:rsidRPr="007C534C">
        <w:rPr>
          <w:rFonts w:ascii="Helvetica" w:hAnsi="Helvetica"/>
          <w:sz w:val="22"/>
          <w:szCs w:val="22"/>
        </w:rPr>
        <w:t xml:space="preserve"> the cyclin-dependent kinases (CDKs)</w:t>
      </w:r>
      <w:r w:rsidR="00F309F4" w:rsidRPr="007C534C">
        <w:rPr>
          <w:rFonts w:ascii="Helvetica" w:hAnsi="Helvetica"/>
          <w:sz w:val="22"/>
          <w:szCs w:val="22"/>
        </w:rPr>
        <w:fldChar w:fldCharType="begin"/>
      </w:r>
      <w:r w:rsidR="00F309F4" w:rsidRPr="007C534C">
        <w:rPr>
          <w:rFonts w:ascii="Helvetica" w:hAnsi="Helvetica"/>
          <w:sz w:val="22"/>
          <w:szCs w:val="22"/>
        </w:rPr>
        <w:instrText xml:space="preserve"> ADDIN EN.CITE &lt;EndNote&gt;&lt;Cite&gt;&lt;Author&gt;Lapenna&lt;/Author&gt;&lt;Year&gt;2009&lt;/Year&gt;&lt;RecNum&gt;7&lt;/RecNum&gt;&lt;DisplayText&gt;&lt;style face="superscript"&gt;6&lt;/style&gt;&lt;/DisplayText&gt;&lt;record&gt;&lt;rec-number&gt;7&lt;/rec-number&gt;&lt;foreign-keys&gt;&lt;key app="EN" db-id="a5afzapwgvd9fjewwew5zwvrxe09td5edw5r" timestamp="1501777331"&gt;7&lt;/key&gt;&lt;/foreign-keys&gt;&lt;ref-type name="Journal Article"&gt;17&lt;/ref-type&gt;&lt;contributors&gt;&lt;authors&gt;&lt;author&gt;Lapenna, S.&lt;/author&gt;&lt;author&gt;Giordano, A.&lt;/author&gt;&lt;/authors&gt;&lt;/contributors&gt;&lt;auth-address&gt;Oncology Research Centre of Mercogliano, Mercogliano, Avellino, Italy. slapenna@gmail.com&lt;/auth-address&gt;&lt;titles&gt;&lt;title&gt;Cell cycle kinases as therapeutic targets for cancer&lt;/title&gt;&lt;secondary-title&gt;Nat Rev Drug Discov&lt;/secondary-title&gt;&lt;/titles&gt;&lt;periodical&gt;&lt;full-title&gt;Nat Rev Drug Discov&lt;/full-title&gt;&lt;/periodical&gt;&lt;pages&gt;547-66&lt;/pages&gt;&lt;volume&gt;8&lt;/volume&gt;&lt;number&gt;7&lt;/number&gt;&lt;keywords&gt;&lt;keyword&gt;Animals&lt;/keyword&gt;&lt;keyword&gt;Aurora Kinases&lt;/keyword&gt;&lt;keyword&gt;Cell Cycle&lt;/keyword&gt;&lt;keyword&gt;Cell Cycle Proteins/antagonists &amp;amp; inhibitors/chemistry&lt;/keyword&gt;&lt;keyword&gt;Cyclin-Dependent Kinases/*antagonists &amp;amp; inhibitors&lt;/keyword&gt;&lt;keyword&gt;DNA Damage&lt;/keyword&gt;&lt;keyword&gt;Humans&lt;/keyword&gt;&lt;keyword&gt;Neoplasms/*drug therapy&lt;/keyword&gt;&lt;keyword&gt;Protein Kinase Inhibitors/*therapeutic use&lt;/keyword&gt;&lt;keyword&gt;Protein-Serine-Threonine Kinases/antagonists &amp;amp; inhibitors/chemistry&lt;/keyword&gt;&lt;keyword&gt;Proto-Oncogene Proteins/antagonists &amp;amp; inhibitors/chemistry&lt;/keyword&gt;&lt;keyword&gt;Retinoblastoma-Like Protein p130/physiology&lt;/keyword&gt;&lt;keyword&gt;Staurosporine/analogs &amp;amp; derivatives/therapeutic use&lt;/keyword&gt;&lt;/keywords&gt;&lt;dates&gt;&lt;year&gt;2009&lt;/year&gt;&lt;pub-dates&gt;&lt;date&gt;Jul&lt;/date&gt;&lt;/pub-dates&gt;&lt;/dates&gt;&lt;isbn&gt;1474-1784 (Electronic)&amp;#xD;1474-1776 (Linking)&lt;/isbn&gt;&lt;accession-num&gt;19568282&lt;/accession-num&gt;&lt;urls&gt;&lt;related-urls&gt;&lt;url&gt;https://www.ncbi.nlm.nih.gov/pubmed/19568282&lt;/url&gt;&lt;/related-urls&gt;&lt;/urls&gt;&lt;electronic-resource-num&gt;10.1038/nrd2907&lt;/electronic-resource-num&gt;&lt;/record&gt;&lt;/Cite&gt;&lt;/EndNote&gt;</w:instrText>
      </w:r>
      <w:r w:rsidR="00F309F4" w:rsidRPr="007C534C">
        <w:rPr>
          <w:rFonts w:ascii="Helvetica" w:hAnsi="Helvetica"/>
          <w:sz w:val="22"/>
          <w:szCs w:val="22"/>
        </w:rPr>
        <w:fldChar w:fldCharType="separate"/>
      </w:r>
      <w:r w:rsidR="00F309F4" w:rsidRPr="007C534C">
        <w:rPr>
          <w:rFonts w:ascii="Helvetica" w:hAnsi="Helvetica"/>
          <w:noProof/>
          <w:sz w:val="22"/>
          <w:szCs w:val="22"/>
          <w:vertAlign w:val="superscript"/>
        </w:rPr>
        <w:t>6</w:t>
      </w:r>
      <w:r w:rsidR="00F309F4" w:rsidRPr="007C534C">
        <w:rPr>
          <w:rFonts w:ascii="Helvetica" w:hAnsi="Helvetica"/>
          <w:sz w:val="22"/>
          <w:szCs w:val="22"/>
        </w:rPr>
        <w:fldChar w:fldCharType="end"/>
      </w:r>
      <w:r w:rsidR="00600FA0" w:rsidRPr="007C534C">
        <w:rPr>
          <w:rFonts w:ascii="Helvetica" w:hAnsi="Helvetica"/>
          <w:sz w:val="22"/>
          <w:szCs w:val="22"/>
        </w:rPr>
        <w:t xml:space="preserve">. </w:t>
      </w:r>
      <w:r w:rsidR="00717AC5" w:rsidRPr="007C534C">
        <w:rPr>
          <w:rFonts w:ascii="Helvetica" w:hAnsi="Helvetica"/>
          <w:sz w:val="22"/>
          <w:szCs w:val="22"/>
        </w:rPr>
        <w:t xml:space="preserve">As </w:t>
      </w:r>
      <w:r w:rsidR="00717AC5" w:rsidRPr="007C534C">
        <w:rPr>
          <w:rFonts w:ascii="Helvetica" w:hAnsi="Helvetica"/>
          <w:sz w:val="22"/>
          <w:szCs w:val="22"/>
        </w:rPr>
        <w:lastRenderedPageBreak/>
        <w:t xml:space="preserve">our </w:t>
      </w:r>
      <w:r w:rsidR="002A69E8" w:rsidRPr="007C534C">
        <w:rPr>
          <w:rFonts w:ascii="Helvetica" w:hAnsi="Helvetica"/>
          <w:sz w:val="22"/>
          <w:szCs w:val="22"/>
        </w:rPr>
        <w:t>u</w:t>
      </w:r>
      <w:r w:rsidR="00756143" w:rsidRPr="007C534C">
        <w:rPr>
          <w:rFonts w:ascii="Helvetica" w:hAnsi="Helvetica"/>
          <w:sz w:val="22"/>
          <w:szCs w:val="22"/>
        </w:rPr>
        <w:t xml:space="preserve">nderstanding of </w:t>
      </w:r>
      <w:r w:rsidR="00717AC5" w:rsidRPr="007C534C">
        <w:rPr>
          <w:rFonts w:ascii="Helvetica" w:hAnsi="Helvetica"/>
          <w:sz w:val="22"/>
          <w:szCs w:val="22"/>
        </w:rPr>
        <w:t>the role of kinases in promoting cellular transformation and tumorigenesis increased, s</w:t>
      </w:r>
      <w:r w:rsidR="00600FA0" w:rsidRPr="007C534C">
        <w:rPr>
          <w:rFonts w:ascii="Helvetica" w:hAnsi="Helvetica"/>
          <w:sz w:val="22"/>
          <w:szCs w:val="22"/>
        </w:rPr>
        <w:t>ma</w:t>
      </w:r>
      <w:r w:rsidR="002A69E8" w:rsidRPr="007C534C">
        <w:rPr>
          <w:rFonts w:ascii="Helvetica" w:hAnsi="Helvetica"/>
          <w:sz w:val="22"/>
          <w:szCs w:val="22"/>
        </w:rPr>
        <w:t>ll molecule</w:t>
      </w:r>
      <w:r w:rsidR="00717AC5" w:rsidRPr="007C534C">
        <w:rPr>
          <w:rFonts w:ascii="Helvetica" w:hAnsi="Helvetica"/>
          <w:sz w:val="22"/>
          <w:szCs w:val="22"/>
        </w:rPr>
        <w:t>s capable of inhibiting the activity of these oncogenic</w:t>
      </w:r>
      <w:r w:rsidR="002A69E8" w:rsidRPr="007C534C">
        <w:rPr>
          <w:rFonts w:ascii="Helvetica" w:hAnsi="Helvetica"/>
          <w:sz w:val="22"/>
          <w:szCs w:val="22"/>
        </w:rPr>
        <w:t xml:space="preserve"> kinase</w:t>
      </w:r>
      <w:r w:rsidR="00717AC5" w:rsidRPr="007C534C">
        <w:rPr>
          <w:rFonts w:ascii="Helvetica" w:hAnsi="Helvetica"/>
          <w:sz w:val="22"/>
          <w:szCs w:val="22"/>
        </w:rPr>
        <w:t xml:space="preserve">s were widely pursued as potential treatments for cancer, and now </w:t>
      </w:r>
      <w:r w:rsidR="00756143" w:rsidRPr="007C534C">
        <w:rPr>
          <w:rFonts w:ascii="Helvetica" w:hAnsi="Helvetica"/>
          <w:sz w:val="22"/>
          <w:szCs w:val="22"/>
        </w:rPr>
        <w:t xml:space="preserve">have become the largest class </w:t>
      </w:r>
      <w:r w:rsidR="00717AC5" w:rsidRPr="007C534C">
        <w:rPr>
          <w:rFonts w:ascii="Helvetica" w:hAnsi="Helvetica"/>
          <w:sz w:val="22"/>
          <w:szCs w:val="22"/>
        </w:rPr>
        <w:t xml:space="preserve">of drugs </w:t>
      </w:r>
      <w:r w:rsidR="00756143" w:rsidRPr="007C534C">
        <w:rPr>
          <w:rFonts w:ascii="Helvetica" w:hAnsi="Helvetica"/>
          <w:sz w:val="22"/>
          <w:szCs w:val="22"/>
        </w:rPr>
        <w:t>for oncology indications</w:t>
      </w:r>
      <w:r w:rsidR="00756143" w:rsidRPr="007C534C">
        <w:rPr>
          <w:rFonts w:ascii="Helvetica" w:hAnsi="Helvetica"/>
          <w:sz w:val="22"/>
          <w:szCs w:val="22"/>
        </w:rPr>
        <w:fldChar w:fldCharType="begin"/>
      </w:r>
      <w:r w:rsidR="00756143" w:rsidRPr="007C534C">
        <w:rPr>
          <w:rFonts w:ascii="Helvetica" w:hAnsi="Helvetica"/>
          <w:sz w:val="22"/>
          <w:szCs w:val="22"/>
        </w:rPr>
        <w:instrText xml:space="preserve"> ADDIN EN.CITE &lt;EndNote&gt;&lt;Cite&gt;&lt;Author&gt;Kinch&lt;/Author&gt;&lt;Year&gt;2014&lt;/Year&gt;&lt;RecNum&gt;8&lt;/RecNum&gt;&lt;DisplayText&gt;&lt;style face="superscript"&gt;7&lt;/style&gt;&lt;/DisplayText&gt;&lt;record&gt;&lt;rec-number&gt;8&lt;/rec-number&gt;&lt;foreign-keys&gt;&lt;key app="EN" db-id="a5afzapwgvd9fjewwew5zwvrxe09td5edw5r" timestamp="1501865345"&gt;8&lt;/key&gt;&lt;/foreign-keys&gt;&lt;ref-type name="Journal Article"&gt;17&lt;/ref-type&gt;&lt;contributors&gt;&lt;authors&gt;&lt;author&gt;Kinch, M. S.&lt;/author&gt;&lt;/authors&gt;&lt;/contributors&gt;&lt;auth-address&gt;Yale Center for Molecular Discovery, West Haven, CT 06516, USA. Electronic address: kinchm@gmail.com.&lt;/auth-address&gt;&lt;titles&gt;&lt;title&gt;An analysis of FDA-approved drugs for oncology&lt;/title&gt;&lt;secondary-title&gt;Drug Discov Today&lt;/secondary-title&gt;&lt;/titles&gt;&lt;periodical&gt;&lt;full-title&gt;Drug Discov Today&lt;/full-title&gt;&lt;/periodical&gt;&lt;pages&gt;1831-5&lt;/pages&gt;&lt;volume&gt;19&lt;/volume&gt;&lt;number&gt;12&lt;/number&gt;&lt;keywords&gt;&lt;keyword&gt;*Antineoplastic Agents/therapeutic use&lt;/keyword&gt;&lt;keyword&gt;Drug Approval&lt;/keyword&gt;&lt;keyword&gt;Humans&lt;/keyword&gt;&lt;keyword&gt;Industry&lt;/keyword&gt;&lt;keyword&gt;Neoplasms/drug therapy&lt;/keyword&gt;&lt;keyword&gt;United States&lt;/keyword&gt;&lt;keyword&gt;United States Food and Drug Administration&lt;/keyword&gt;&lt;keyword&gt;Universities&lt;/keyword&gt;&lt;/keywords&gt;&lt;dates&gt;&lt;year&gt;2014&lt;/year&gt;&lt;pub-dates&gt;&lt;date&gt;Dec&lt;/date&gt;&lt;/pub-dates&gt;&lt;/dates&gt;&lt;isbn&gt;1878-5832 (Electronic)&amp;#xD;1359-6446 (Linking)&lt;/isbn&gt;&lt;accession-num&gt;25172803&lt;/accession-num&gt;&lt;urls&gt;&lt;related-urls&gt;&lt;url&gt;https://www.ncbi.nlm.nih.gov/pubmed/25172803&lt;/url&gt;&lt;/related-urls&gt;&lt;/urls&gt;&lt;electronic-resource-num&gt;10.1016/j.drudis.2014.08.007&lt;/electronic-resource-num&gt;&lt;/record&gt;&lt;/Cite&gt;&lt;/EndNote&gt;</w:instrText>
      </w:r>
      <w:r w:rsidR="00756143" w:rsidRPr="007C534C">
        <w:rPr>
          <w:rFonts w:ascii="Helvetica" w:hAnsi="Helvetica"/>
          <w:sz w:val="22"/>
          <w:szCs w:val="22"/>
        </w:rPr>
        <w:fldChar w:fldCharType="separate"/>
      </w:r>
      <w:r w:rsidR="00756143" w:rsidRPr="007C534C">
        <w:rPr>
          <w:rFonts w:ascii="Helvetica" w:hAnsi="Helvetica"/>
          <w:noProof/>
          <w:sz w:val="22"/>
          <w:szCs w:val="22"/>
          <w:vertAlign w:val="superscript"/>
        </w:rPr>
        <w:t>7</w:t>
      </w:r>
      <w:r w:rsidR="00756143" w:rsidRPr="007C534C">
        <w:rPr>
          <w:rFonts w:ascii="Helvetica" w:hAnsi="Helvetica"/>
          <w:sz w:val="22"/>
          <w:szCs w:val="22"/>
        </w:rPr>
        <w:fldChar w:fldCharType="end"/>
      </w:r>
      <w:r w:rsidR="00756143" w:rsidRPr="007C534C">
        <w:rPr>
          <w:rFonts w:ascii="Helvetica" w:hAnsi="Helvetica"/>
          <w:sz w:val="22"/>
          <w:szCs w:val="22"/>
        </w:rPr>
        <w:t>.</w:t>
      </w:r>
      <w:r w:rsidR="002A69E8" w:rsidRPr="007C534C">
        <w:rPr>
          <w:rFonts w:ascii="Helvetica" w:hAnsi="Helvetica"/>
          <w:sz w:val="22"/>
          <w:szCs w:val="22"/>
        </w:rPr>
        <w:t xml:space="preserve"> </w:t>
      </w:r>
    </w:p>
    <w:p w14:paraId="2704B5E8" w14:textId="77777777" w:rsidR="00BD7BA7" w:rsidRPr="007C534C" w:rsidRDefault="00BD7BA7" w:rsidP="00927FD4">
      <w:pPr>
        <w:spacing w:line="480" w:lineRule="auto"/>
        <w:jc w:val="both"/>
        <w:rPr>
          <w:rFonts w:ascii="Helvetica" w:hAnsi="Helvetica"/>
          <w:sz w:val="22"/>
          <w:szCs w:val="22"/>
        </w:rPr>
      </w:pPr>
    </w:p>
    <w:p w14:paraId="7AC34411" w14:textId="1896DD03" w:rsidR="00A5056E" w:rsidRPr="007C534C" w:rsidRDefault="00A5056E" w:rsidP="00A5056E">
      <w:pPr>
        <w:pStyle w:val="ListParagraph"/>
        <w:numPr>
          <w:ilvl w:val="1"/>
          <w:numId w:val="1"/>
        </w:numPr>
        <w:spacing w:line="480" w:lineRule="auto"/>
        <w:rPr>
          <w:rFonts w:ascii="Helvetica" w:hAnsi="Helvetica"/>
          <w:b/>
          <w:sz w:val="22"/>
          <w:szCs w:val="22"/>
        </w:rPr>
      </w:pPr>
      <w:r w:rsidRPr="007C534C">
        <w:rPr>
          <w:rFonts w:ascii="Helvetica" w:hAnsi="Helvetica"/>
          <w:b/>
          <w:sz w:val="22"/>
          <w:szCs w:val="22"/>
        </w:rPr>
        <w:t xml:space="preserve">Current use of kinase inhibitors </w:t>
      </w:r>
      <w:r w:rsidR="00756143" w:rsidRPr="007C534C">
        <w:rPr>
          <w:rFonts w:ascii="Helvetica" w:hAnsi="Helvetica"/>
          <w:b/>
          <w:sz w:val="22"/>
          <w:szCs w:val="22"/>
        </w:rPr>
        <w:t>in</w:t>
      </w:r>
      <w:r w:rsidRPr="007C534C">
        <w:rPr>
          <w:rFonts w:ascii="Helvetica" w:hAnsi="Helvetica"/>
          <w:b/>
          <w:sz w:val="22"/>
          <w:szCs w:val="22"/>
        </w:rPr>
        <w:t xml:space="preserve"> oncology</w:t>
      </w:r>
    </w:p>
    <w:p w14:paraId="4AC23D66" w14:textId="6EA4CC31" w:rsidR="00DF47B6" w:rsidRPr="007C534C" w:rsidRDefault="009A36B5" w:rsidP="00DF47B6">
      <w:pPr>
        <w:spacing w:line="480" w:lineRule="auto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>In May 200</w:t>
      </w:r>
      <w:r w:rsidR="00514A66" w:rsidRPr="007C534C">
        <w:rPr>
          <w:rFonts w:ascii="Helvetica" w:hAnsi="Helvetica"/>
          <w:sz w:val="22"/>
          <w:szCs w:val="22"/>
        </w:rPr>
        <w:t>1,</w:t>
      </w:r>
      <w:r w:rsidR="00116B5A" w:rsidRPr="007C534C">
        <w:rPr>
          <w:rFonts w:ascii="Helvetica" w:hAnsi="Helvetica"/>
          <w:sz w:val="22"/>
          <w:szCs w:val="22"/>
        </w:rPr>
        <w:t xml:space="preserve"> imatinib</w:t>
      </w:r>
      <w:r w:rsidR="00484662" w:rsidRPr="007C534C">
        <w:rPr>
          <w:rFonts w:ascii="Helvetica" w:hAnsi="Helvetica"/>
          <w:sz w:val="22"/>
          <w:szCs w:val="22"/>
        </w:rPr>
        <w:t xml:space="preserve"> (Gleevec) was </w:t>
      </w:r>
      <w:r w:rsidR="00116B5A" w:rsidRPr="007C534C">
        <w:rPr>
          <w:rFonts w:ascii="Helvetica" w:hAnsi="Helvetica"/>
          <w:sz w:val="22"/>
          <w:szCs w:val="22"/>
        </w:rPr>
        <w:t>the first kinase inhibitor to gain Food and Drug Administration (FDA) approval</w:t>
      </w:r>
      <w:r w:rsidR="00514A66" w:rsidRPr="007C534C">
        <w:rPr>
          <w:rFonts w:ascii="Helvetica" w:hAnsi="Helvetica"/>
          <w:sz w:val="22"/>
          <w:szCs w:val="22"/>
        </w:rPr>
        <w:t>, specifically</w:t>
      </w:r>
      <w:r w:rsidR="00116B5A" w:rsidRPr="007C534C">
        <w:rPr>
          <w:rFonts w:ascii="Helvetica" w:hAnsi="Helvetica"/>
          <w:sz w:val="22"/>
          <w:szCs w:val="22"/>
        </w:rPr>
        <w:t xml:space="preserve"> </w:t>
      </w:r>
      <w:r w:rsidR="00484662" w:rsidRPr="007C534C">
        <w:rPr>
          <w:rFonts w:ascii="Helvetica" w:hAnsi="Helvetica"/>
          <w:sz w:val="22"/>
          <w:szCs w:val="22"/>
        </w:rPr>
        <w:t xml:space="preserve">for the treatment of </w:t>
      </w:r>
      <w:r w:rsidR="00116B5A" w:rsidRPr="007C534C">
        <w:rPr>
          <w:rFonts w:ascii="Helvetica" w:hAnsi="Helvetica"/>
          <w:sz w:val="22"/>
          <w:szCs w:val="22"/>
        </w:rPr>
        <w:t xml:space="preserve">patients with </w:t>
      </w:r>
      <w:r w:rsidR="008F5B8D" w:rsidRPr="007C534C">
        <w:rPr>
          <w:rFonts w:ascii="Helvetica" w:hAnsi="Helvetica"/>
          <w:sz w:val="22"/>
          <w:szCs w:val="22"/>
        </w:rPr>
        <w:t xml:space="preserve">Philadelphia chromosome-positive </w:t>
      </w:r>
      <w:r w:rsidR="00D36B5A" w:rsidRPr="007C534C">
        <w:rPr>
          <w:rFonts w:ascii="Helvetica" w:hAnsi="Helvetica"/>
          <w:sz w:val="22"/>
          <w:szCs w:val="22"/>
        </w:rPr>
        <w:t>chronic myelogenous leukemia (</w:t>
      </w:r>
      <w:r w:rsidR="00484662" w:rsidRPr="007C534C">
        <w:rPr>
          <w:rFonts w:ascii="Helvetica" w:hAnsi="Helvetica"/>
          <w:sz w:val="22"/>
          <w:szCs w:val="22"/>
        </w:rPr>
        <w:t>CML</w:t>
      </w:r>
      <w:r w:rsidR="00D36B5A" w:rsidRPr="007C534C">
        <w:rPr>
          <w:rFonts w:ascii="Helvetica" w:hAnsi="Helvetica"/>
          <w:sz w:val="22"/>
          <w:szCs w:val="22"/>
        </w:rPr>
        <w:t>) that</w:t>
      </w:r>
      <w:r w:rsidR="00484662" w:rsidRPr="007C534C">
        <w:rPr>
          <w:rFonts w:ascii="Helvetica" w:hAnsi="Helvetica"/>
          <w:sz w:val="22"/>
          <w:szCs w:val="22"/>
        </w:rPr>
        <w:t xml:space="preserve"> </w:t>
      </w:r>
      <w:r w:rsidR="00D158E2" w:rsidRPr="007C534C">
        <w:rPr>
          <w:rFonts w:ascii="Helvetica" w:hAnsi="Helvetica"/>
          <w:sz w:val="22"/>
          <w:szCs w:val="22"/>
        </w:rPr>
        <w:t>expresses</w:t>
      </w:r>
      <w:r w:rsidR="00484662" w:rsidRPr="007C534C">
        <w:rPr>
          <w:rFonts w:ascii="Helvetica" w:hAnsi="Helvetica"/>
          <w:sz w:val="22"/>
          <w:szCs w:val="22"/>
        </w:rPr>
        <w:t xml:space="preserve"> the </w:t>
      </w:r>
      <w:r w:rsidR="00D36B5A" w:rsidRPr="007C534C">
        <w:rPr>
          <w:rFonts w:ascii="Helvetica" w:hAnsi="Helvetica"/>
          <w:sz w:val="22"/>
          <w:szCs w:val="22"/>
        </w:rPr>
        <w:t>oncogenic break</w:t>
      </w:r>
      <w:r w:rsidR="00C316B4" w:rsidRPr="007C534C">
        <w:rPr>
          <w:rFonts w:ascii="Helvetica" w:hAnsi="Helvetica"/>
          <w:sz w:val="22"/>
          <w:szCs w:val="22"/>
        </w:rPr>
        <w:t>point cluster</w:t>
      </w:r>
      <w:r w:rsidR="00A023C6" w:rsidRPr="007C534C">
        <w:rPr>
          <w:rFonts w:ascii="Helvetica" w:hAnsi="Helvetica"/>
          <w:sz w:val="22"/>
          <w:szCs w:val="22"/>
        </w:rPr>
        <w:t xml:space="preserve"> region</w:t>
      </w:r>
      <w:r w:rsidR="00EF1D58" w:rsidRPr="007C534C">
        <w:rPr>
          <w:rFonts w:ascii="Helvetica" w:hAnsi="Helvetica"/>
          <w:sz w:val="22"/>
          <w:szCs w:val="22"/>
        </w:rPr>
        <w:t>-Abelson tyrosine kinase (BCR</w:t>
      </w:r>
      <w:r w:rsidR="00C316B4" w:rsidRPr="007C534C">
        <w:rPr>
          <w:rFonts w:ascii="Helvetica" w:hAnsi="Helvetica"/>
          <w:sz w:val="22"/>
          <w:szCs w:val="22"/>
        </w:rPr>
        <w:t>-ABL</w:t>
      </w:r>
      <w:r w:rsidR="00EF1D58" w:rsidRPr="007C534C">
        <w:rPr>
          <w:rFonts w:ascii="Helvetica" w:hAnsi="Helvetica"/>
          <w:sz w:val="22"/>
          <w:szCs w:val="22"/>
        </w:rPr>
        <w:t xml:space="preserve">) fusion </w:t>
      </w:r>
      <w:r w:rsidR="00D36B5A" w:rsidRPr="007C534C">
        <w:rPr>
          <w:rFonts w:ascii="Helvetica" w:hAnsi="Helvetica"/>
          <w:sz w:val="22"/>
          <w:szCs w:val="22"/>
        </w:rPr>
        <w:t>gene</w:t>
      </w:r>
      <w:r w:rsidR="00ED3AE0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cnVrZXI8L0F1dGhvcj48WWVhcj4yMDAxPC9ZZWFyPjxS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</w:fldData>
        </w:fldChar>
      </w:r>
      <w:r w:rsidR="00ED3AE0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ED3AE0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cnVrZXI8L0F1dGhvcj48WWVhcj4yMDAxPC9ZZWFyPjxS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</w:fldData>
        </w:fldChar>
      </w:r>
      <w:r w:rsidR="00ED3AE0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ED3AE0" w:rsidRPr="007C534C">
        <w:rPr>
          <w:rFonts w:ascii="Helvetica" w:hAnsi="Helvetica"/>
          <w:sz w:val="22"/>
          <w:szCs w:val="22"/>
        </w:rPr>
      </w:r>
      <w:r w:rsidR="00ED3AE0" w:rsidRPr="007C534C">
        <w:rPr>
          <w:rFonts w:ascii="Helvetica" w:hAnsi="Helvetica"/>
          <w:sz w:val="22"/>
          <w:szCs w:val="22"/>
        </w:rPr>
        <w:fldChar w:fldCharType="end"/>
      </w:r>
      <w:r w:rsidR="00ED3AE0" w:rsidRPr="007C534C">
        <w:rPr>
          <w:rFonts w:ascii="Helvetica" w:hAnsi="Helvetica"/>
          <w:sz w:val="22"/>
          <w:szCs w:val="22"/>
        </w:rPr>
      </w:r>
      <w:r w:rsidR="00ED3AE0" w:rsidRPr="007C534C">
        <w:rPr>
          <w:rFonts w:ascii="Helvetica" w:hAnsi="Helvetica"/>
          <w:sz w:val="22"/>
          <w:szCs w:val="22"/>
        </w:rPr>
        <w:fldChar w:fldCharType="separate"/>
      </w:r>
      <w:r w:rsidR="00ED3AE0" w:rsidRPr="007C534C">
        <w:rPr>
          <w:rFonts w:ascii="Helvetica" w:hAnsi="Helvetica"/>
          <w:noProof/>
          <w:sz w:val="22"/>
          <w:szCs w:val="22"/>
          <w:vertAlign w:val="superscript"/>
        </w:rPr>
        <w:t>8</w:t>
      </w:r>
      <w:r w:rsidR="00ED3AE0" w:rsidRPr="007C534C">
        <w:rPr>
          <w:rFonts w:ascii="Helvetica" w:hAnsi="Helvetica"/>
          <w:sz w:val="22"/>
          <w:szCs w:val="22"/>
        </w:rPr>
        <w:fldChar w:fldCharType="end"/>
      </w:r>
      <w:r w:rsidR="00C316B4" w:rsidRPr="007C534C">
        <w:rPr>
          <w:rFonts w:ascii="Helvetica" w:hAnsi="Helvetica"/>
          <w:sz w:val="22"/>
          <w:szCs w:val="22"/>
        </w:rPr>
        <w:t xml:space="preserve">. This </w:t>
      </w:r>
      <w:r w:rsidR="00647252" w:rsidRPr="007C534C">
        <w:rPr>
          <w:rFonts w:ascii="Helvetica" w:hAnsi="Helvetica"/>
          <w:sz w:val="22"/>
          <w:szCs w:val="22"/>
        </w:rPr>
        <w:t>milestone was</w:t>
      </w:r>
      <w:r w:rsidR="00C316B4" w:rsidRPr="007C534C">
        <w:rPr>
          <w:rFonts w:ascii="Helvetica" w:hAnsi="Helvetica"/>
          <w:sz w:val="22"/>
          <w:szCs w:val="22"/>
        </w:rPr>
        <w:t xml:space="preserve"> followed by a steady stream of </w:t>
      </w:r>
      <w:r w:rsidR="00D36B5A" w:rsidRPr="007C534C">
        <w:rPr>
          <w:rFonts w:ascii="Helvetica" w:hAnsi="Helvetica"/>
          <w:sz w:val="22"/>
          <w:szCs w:val="22"/>
        </w:rPr>
        <w:t xml:space="preserve">approval </w:t>
      </w:r>
      <w:r w:rsidR="00072E45" w:rsidRPr="007C534C">
        <w:rPr>
          <w:rFonts w:ascii="Helvetica" w:hAnsi="Helvetica"/>
          <w:sz w:val="22"/>
          <w:szCs w:val="22"/>
        </w:rPr>
        <w:t>of</w:t>
      </w:r>
      <w:r w:rsidR="00D36B5A" w:rsidRPr="007C534C">
        <w:rPr>
          <w:rFonts w:ascii="Helvetica" w:hAnsi="Helvetica"/>
          <w:sz w:val="22"/>
          <w:szCs w:val="22"/>
        </w:rPr>
        <w:t xml:space="preserve"> </w:t>
      </w:r>
      <w:r w:rsidR="00C316B4" w:rsidRPr="007C534C">
        <w:rPr>
          <w:rFonts w:ascii="Helvetica" w:hAnsi="Helvetica"/>
          <w:sz w:val="22"/>
          <w:szCs w:val="22"/>
        </w:rPr>
        <w:t>kinase inhibitors</w:t>
      </w:r>
      <w:r w:rsidR="00072E45" w:rsidRPr="007C534C">
        <w:rPr>
          <w:rFonts w:ascii="Helvetica" w:hAnsi="Helvetica"/>
          <w:sz w:val="22"/>
          <w:szCs w:val="22"/>
        </w:rPr>
        <w:t>, roughly one per year for the first decade of the twenty-first century</w:t>
      </w:r>
      <w:r w:rsidR="00647252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XdTwvQXV0aG9yPjxZZWFyPjIwMTU8L1llYXI+PFJlY051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</w:fldData>
        </w:fldChar>
      </w:r>
      <w:r w:rsidR="00647252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647252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XdTwvQXV0aG9yPjxZZWFyPjIwMTU8L1llYXI+PFJlY051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</w:fldData>
        </w:fldChar>
      </w:r>
      <w:r w:rsidR="00647252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647252" w:rsidRPr="007C534C">
        <w:rPr>
          <w:rFonts w:ascii="Helvetica" w:hAnsi="Helvetica"/>
          <w:sz w:val="22"/>
          <w:szCs w:val="22"/>
        </w:rPr>
      </w:r>
      <w:r w:rsidR="00647252" w:rsidRPr="007C534C">
        <w:rPr>
          <w:rFonts w:ascii="Helvetica" w:hAnsi="Helvetica"/>
          <w:sz w:val="22"/>
          <w:szCs w:val="22"/>
        </w:rPr>
        <w:fldChar w:fldCharType="end"/>
      </w:r>
      <w:r w:rsidR="00647252" w:rsidRPr="007C534C">
        <w:rPr>
          <w:rFonts w:ascii="Helvetica" w:hAnsi="Helvetica"/>
          <w:sz w:val="22"/>
          <w:szCs w:val="22"/>
        </w:rPr>
      </w:r>
      <w:r w:rsidR="00647252" w:rsidRPr="007C534C">
        <w:rPr>
          <w:rFonts w:ascii="Helvetica" w:hAnsi="Helvetica"/>
          <w:sz w:val="22"/>
          <w:szCs w:val="22"/>
        </w:rPr>
        <w:fldChar w:fldCharType="separate"/>
      </w:r>
      <w:r w:rsidR="00647252" w:rsidRPr="007C534C">
        <w:rPr>
          <w:rFonts w:ascii="Helvetica" w:hAnsi="Helvetica"/>
          <w:noProof/>
          <w:sz w:val="22"/>
          <w:szCs w:val="22"/>
          <w:vertAlign w:val="superscript"/>
        </w:rPr>
        <w:t>9</w:t>
      </w:r>
      <w:r w:rsidR="00647252" w:rsidRPr="007C534C">
        <w:rPr>
          <w:rFonts w:ascii="Helvetica" w:hAnsi="Helvetica"/>
          <w:sz w:val="22"/>
          <w:szCs w:val="22"/>
        </w:rPr>
        <w:fldChar w:fldCharType="end"/>
      </w:r>
      <w:r w:rsidR="00072E45" w:rsidRPr="007C534C">
        <w:rPr>
          <w:rFonts w:ascii="Helvetica" w:hAnsi="Helvetica"/>
          <w:sz w:val="22"/>
          <w:szCs w:val="22"/>
        </w:rPr>
        <w:t xml:space="preserve">. Since 2011, </w:t>
      </w:r>
      <w:r w:rsidR="00757936" w:rsidRPr="007C534C">
        <w:rPr>
          <w:rFonts w:ascii="Helvetica" w:hAnsi="Helvetica"/>
          <w:sz w:val="22"/>
          <w:szCs w:val="22"/>
        </w:rPr>
        <w:t>the approval rate has increased significantly, with 24</w:t>
      </w:r>
      <w:r w:rsidR="00F13EA9" w:rsidRPr="007C534C">
        <w:rPr>
          <w:rFonts w:ascii="Helvetica" w:hAnsi="Helvetica"/>
          <w:sz w:val="22"/>
          <w:szCs w:val="22"/>
        </w:rPr>
        <w:t xml:space="preserve"> of the 32 </w:t>
      </w:r>
      <w:r w:rsidR="00757936" w:rsidRPr="007C534C">
        <w:rPr>
          <w:rFonts w:ascii="Helvetica" w:hAnsi="Helvetica"/>
          <w:sz w:val="22"/>
          <w:szCs w:val="22"/>
        </w:rPr>
        <w:t xml:space="preserve">approved </w:t>
      </w:r>
      <w:r w:rsidR="00F13EA9" w:rsidRPr="007C534C">
        <w:rPr>
          <w:rFonts w:ascii="Helvetica" w:hAnsi="Helvetica"/>
          <w:sz w:val="22"/>
          <w:szCs w:val="22"/>
        </w:rPr>
        <w:t xml:space="preserve">kinase inhibitors </w:t>
      </w:r>
      <w:r w:rsidR="00757936" w:rsidRPr="007C534C">
        <w:rPr>
          <w:rFonts w:ascii="Helvetica" w:hAnsi="Helvetica"/>
          <w:sz w:val="22"/>
          <w:szCs w:val="22"/>
        </w:rPr>
        <w:t xml:space="preserve">for cancer treatment receiving their nods from </w:t>
      </w:r>
      <w:r w:rsidR="004B01E1" w:rsidRPr="007C534C">
        <w:rPr>
          <w:rFonts w:ascii="Helvetica" w:hAnsi="Helvetica"/>
          <w:sz w:val="22"/>
          <w:szCs w:val="22"/>
        </w:rPr>
        <w:t xml:space="preserve">the </w:t>
      </w:r>
      <w:r w:rsidR="00757936" w:rsidRPr="007C534C">
        <w:rPr>
          <w:rFonts w:ascii="Helvetica" w:hAnsi="Helvetica"/>
          <w:sz w:val="22"/>
          <w:szCs w:val="22"/>
        </w:rPr>
        <w:t xml:space="preserve">FDA during </w:t>
      </w:r>
      <w:r w:rsidR="00F13EA9" w:rsidRPr="007C534C">
        <w:rPr>
          <w:rFonts w:ascii="Helvetica" w:hAnsi="Helvetica"/>
          <w:sz w:val="22"/>
          <w:szCs w:val="22"/>
        </w:rPr>
        <w:t>this period</w:t>
      </w:r>
      <w:r w:rsidR="00757936" w:rsidRPr="007C534C">
        <w:rPr>
          <w:rFonts w:ascii="Helvetica" w:hAnsi="Helvetica"/>
          <w:sz w:val="22"/>
          <w:szCs w:val="22"/>
        </w:rPr>
        <w:t xml:space="preserve"> (Table 1.1)</w:t>
      </w:r>
      <w:r w:rsidR="00F13EA9" w:rsidRPr="007C534C">
        <w:rPr>
          <w:rFonts w:ascii="Helvetica" w:hAnsi="Helvetica"/>
          <w:sz w:val="22"/>
          <w:szCs w:val="22"/>
        </w:rPr>
        <w:t xml:space="preserve">. </w:t>
      </w:r>
      <w:r w:rsidR="00116B5A" w:rsidRPr="007C534C">
        <w:rPr>
          <w:rFonts w:ascii="Helvetica" w:hAnsi="Helvetica"/>
          <w:sz w:val="22"/>
          <w:szCs w:val="22"/>
        </w:rPr>
        <w:t>This</w:t>
      </w:r>
      <w:r w:rsidR="00757936" w:rsidRPr="007C534C">
        <w:rPr>
          <w:rFonts w:ascii="Helvetica" w:hAnsi="Helvetica"/>
          <w:sz w:val="22"/>
          <w:szCs w:val="22"/>
        </w:rPr>
        <w:t xml:space="preserve"> boom </w:t>
      </w:r>
      <w:r w:rsidR="0015510C" w:rsidRPr="007C534C">
        <w:rPr>
          <w:rFonts w:ascii="Helvetica" w:hAnsi="Helvetica"/>
          <w:sz w:val="22"/>
          <w:szCs w:val="22"/>
        </w:rPr>
        <w:t>wa</w:t>
      </w:r>
      <w:r w:rsidR="00F13EA9" w:rsidRPr="007C534C">
        <w:rPr>
          <w:rFonts w:ascii="Helvetica" w:hAnsi="Helvetica"/>
          <w:sz w:val="22"/>
          <w:szCs w:val="22"/>
        </w:rPr>
        <w:t xml:space="preserve">s likely driven by </w:t>
      </w:r>
      <w:r w:rsidR="0015510C" w:rsidRPr="007C534C">
        <w:rPr>
          <w:rFonts w:ascii="Helvetica" w:hAnsi="Helvetica"/>
          <w:sz w:val="22"/>
          <w:szCs w:val="22"/>
        </w:rPr>
        <w:t xml:space="preserve">a number of factors, including: (1) </w:t>
      </w:r>
      <w:r w:rsidR="00757936" w:rsidRPr="007C534C">
        <w:rPr>
          <w:rFonts w:ascii="Helvetica" w:hAnsi="Helvetica"/>
          <w:sz w:val="22"/>
          <w:szCs w:val="22"/>
        </w:rPr>
        <w:t>advancement</w:t>
      </w:r>
      <w:r w:rsidR="00F13EA9" w:rsidRPr="007C534C">
        <w:rPr>
          <w:rFonts w:ascii="Helvetica" w:hAnsi="Helvetica"/>
          <w:sz w:val="22"/>
          <w:szCs w:val="22"/>
        </w:rPr>
        <w:t xml:space="preserve"> in technologies,</w:t>
      </w:r>
      <w:r w:rsidR="0008362B" w:rsidRPr="007C534C">
        <w:rPr>
          <w:rFonts w:ascii="Helvetica" w:hAnsi="Helvetica"/>
          <w:sz w:val="22"/>
          <w:szCs w:val="22"/>
        </w:rPr>
        <w:t xml:space="preserve"> such as </w:t>
      </w:r>
      <w:r w:rsidR="0015510C" w:rsidRPr="007C534C">
        <w:rPr>
          <w:rFonts w:ascii="Helvetica" w:hAnsi="Helvetica"/>
          <w:sz w:val="22"/>
          <w:szCs w:val="22"/>
        </w:rPr>
        <w:t>whole genome sequencing</w:t>
      </w:r>
      <w:r w:rsidR="00514A66" w:rsidRPr="007C534C">
        <w:rPr>
          <w:rFonts w:ascii="Helvetica" w:hAnsi="Helvetica"/>
          <w:sz w:val="22"/>
          <w:szCs w:val="22"/>
        </w:rPr>
        <w:t>,</w:t>
      </w:r>
      <w:r w:rsidR="0015510C" w:rsidRPr="007C534C">
        <w:rPr>
          <w:rFonts w:ascii="Helvetica" w:hAnsi="Helvetica"/>
          <w:sz w:val="22"/>
          <w:szCs w:val="22"/>
        </w:rPr>
        <w:t xml:space="preserve"> </w:t>
      </w:r>
      <w:r w:rsidR="00514A66" w:rsidRPr="007C534C">
        <w:rPr>
          <w:rFonts w:ascii="Helvetica" w:hAnsi="Helvetica"/>
          <w:sz w:val="22"/>
          <w:szCs w:val="22"/>
        </w:rPr>
        <w:t>which</w:t>
      </w:r>
      <w:r w:rsidR="0008362B" w:rsidRPr="007C534C">
        <w:rPr>
          <w:rFonts w:ascii="Helvetica" w:hAnsi="Helvetica"/>
          <w:sz w:val="22"/>
          <w:szCs w:val="22"/>
        </w:rPr>
        <w:t xml:space="preserve"> allow</w:t>
      </w:r>
      <w:r w:rsidR="00514A66" w:rsidRPr="007C534C">
        <w:rPr>
          <w:rFonts w:ascii="Helvetica" w:hAnsi="Helvetica"/>
          <w:sz w:val="22"/>
          <w:szCs w:val="22"/>
        </w:rPr>
        <w:t>ed</w:t>
      </w:r>
      <w:r w:rsidR="0015510C" w:rsidRPr="007C534C">
        <w:rPr>
          <w:rFonts w:ascii="Helvetica" w:hAnsi="Helvetica"/>
          <w:sz w:val="22"/>
          <w:szCs w:val="22"/>
        </w:rPr>
        <w:t xml:space="preserve"> for the</w:t>
      </w:r>
      <w:r w:rsidR="0008362B" w:rsidRPr="007C534C">
        <w:rPr>
          <w:rFonts w:ascii="Helvetica" w:hAnsi="Helvetica"/>
          <w:sz w:val="22"/>
          <w:szCs w:val="22"/>
        </w:rPr>
        <w:t xml:space="preserve"> </w:t>
      </w:r>
      <w:r w:rsidR="00EF1D58" w:rsidRPr="007C534C">
        <w:rPr>
          <w:rFonts w:ascii="Helvetica" w:hAnsi="Helvetica"/>
          <w:sz w:val="22"/>
          <w:szCs w:val="22"/>
        </w:rPr>
        <w:t xml:space="preserve">stratification of </w:t>
      </w:r>
      <w:r w:rsidR="0008362B" w:rsidRPr="007C534C">
        <w:rPr>
          <w:rFonts w:ascii="Helvetica" w:hAnsi="Helvetica"/>
          <w:sz w:val="22"/>
          <w:szCs w:val="22"/>
        </w:rPr>
        <w:t xml:space="preserve">patient populations </w:t>
      </w:r>
      <w:r w:rsidR="004F4EC9" w:rsidRPr="007C534C">
        <w:rPr>
          <w:rFonts w:ascii="Helvetica" w:hAnsi="Helvetica"/>
          <w:sz w:val="22"/>
          <w:szCs w:val="22"/>
        </w:rPr>
        <w:t xml:space="preserve">to identify </w:t>
      </w:r>
      <w:r w:rsidR="0015510C" w:rsidRPr="007C534C">
        <w:rPr>
          <w:rFonts w:ascii="Helvetica" w:hAnsi="Helvetica"/>
          <w:sz w:val="22"/>
          <w:szCs w:val="22"/>
        </w:rPr>
        <w:t>responsive subgroups</w:t>
      </w:r>
      <w:r w:rsidR="004B01E1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aWFua2luPC9BdXRob3I+PFllYXI+MjAxNTwvWWVhcj48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</w:fldData>
        </w:fldChar>
      </w:r>
      <w:r w:rsidR="004B01E1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4B01E1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aWFua2luPC9BdXRob3I+PFllYXI+MjAxNTwvWWVhcj48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</w:fldData>
        </w:fldChar>
      </w:r>
      <w:r w:rsidR="004B01E1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4B01E1" w:rsidRPr="007C534C">
        <w:rPr>
          <w:rFonts w:ascii="Helvetica" w:hAnsi="Helvetica"/>
          <w:sz w:val="22"/>
          <w:szCs w:val="22"/>
        </w:rPr>
      </w:r>
      <w:r w:rsidR="004B01E1" w:rsidRPr="007C534C">
        <w:rPr>
          <w:rFonts w:ascii="Helvetica" w:hAnsi="Helvetica"/>
          <w:sz w:val="22"/>
          <w:szCs w:val="22"/>
        </w:rPr>
        <w:fldChar w:fldCharType="end"/>
      </w:r>
      <w:r w:rsidR="004B01E1" w:rsidRPr="007C534C">
        <w:rPr>
          <w:rFonts w:ascii="Helvetica" w:hAnsi="Helvetica"/>
          <w:sz w:val="22"/>
          <w:szCs w:val="22"/>
        </w:rPr>
      </w:r>
      <w:r w:rsidR="004B01E1" w:rsidRPr="007C534C">
        <w:rPr>
          <w:rFonts w:ascii="Helvetica" w:hAnsi="Helvetica"/>
          <w:sz w:val="22"/>
          <w:szCs w:val="22"/>
        </w:rPr>
        <w:fldChar w:fldCharType="separate"/>
      </w:r>
      <w:r w:rsidR="004B01E1" w:rsidRPr="007C534C">
        <w:rPr>
          <w:rFonts w:ascii="Helvetica" w:hAnsi="Helvetica"/>
          <w:noProof/>
          <w:sz w:val="22"/>
          <w:szCs w:val="22"/>
          <w:vertAlign w:val="superscript"/>
        </w:rPr>
        <w:t>10</w:t>
      </w:r>
      <w:r w:rsidR="004B01E1" w:rsidRPr="007C534C">
        <w:rPr>
          <w:rFonts w:ascii="Helvetica" w:hAnsi="Helvetica"/>
          <w:sz w:val="22"/>
          <w:szCs w:val="22"/>
        </w:rPr>
        <w:fldChar w:fldCharType="end"/>
      </w:r>
      <w:r w:rsidR="0015510C" w:rsidRPr="007C534C">
        <w:rPr>
          <w:rFonts w:ascii="Helvetica" w:hAnsi="Helvetica"/>
          <w:sz w:val="22"/>
          <w:szCs w:val="22"/>
        </w:rPr>
        <w:t>; (2)</w:t>
      </w:r>
      <w:r w:rsidR="0008362B" w:rsidRPr="007C534C">
        <w:rPr>
          <w:rFonts w:ascii="Helvetica" w:hAnsi="Helvetica"/>
          <w:sz w:val="22"/>
          <w:szCs w:val="22"/>
        </w:rPr>
        <w:t xml:space="preserve"> </w:t>
      </w:r>
      <w:r w:rsidR="00FA3EE9" w:rsidRPr="007C534C">
        <w:rPr>
          <w:rFonts w:ascii="Helvetica" w:hAnsi="Helvetica"/>
          <w:sz w:val="22"/>
          <w:szCs w:val="22"/>
        </w:rPr>
        <w:t>regulatory</w:t>
      </w:r>
      <w:r w:rsidR="00DF47B6" w:rsidRPr="007C534C">
        <w:rPr>
          <w:rFonts w:ascii="Helvetica" w:hAnsi="Helvetica"/>
          <w:sz w:val="22"/>
          <w:szCs w:val="22"/>
        </w:rPr>
        <w:t xml:space="preserve"> policies that expedited the drug development process and accelerated approval</w:t>
      </w:r>
      <w:r w:rsidR="00DF47B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LZXNzZWxoZWltPC9BdXRob3I+PFllYXI+MjAxNTwvWWVh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</w:fldData>
        </w:fldChar>
      </w:r>
      <w:r w:rsidR="00DF47B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DF47B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LZXNzZWxoZWltPC9BdXRob3I+PFllYXI+MjAxNTwvWWVh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</w:fldData>
        </w:fldChar>
      </w:r>
      <w:r w:rsidR="00DF47B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DF47B6" w:rsidRPr="007C534C">
        <w:rPr>
          <w:rFonts w:ascii="Helvetica" w:hAnsi="Helvetica"/>
          <w:sz w:val="22"/>
          <w:szCs w:val="22"/>
        </w:rPr>
      </w:r>
      <w:r w:rsidR="00DF47B6" w:rsidRPr="007C534C">
        <w:rPr>
          <w:rFonts w:ascii="Helvetica" w:hAnsi="Helvetica"/>
          <w:sz w:val="22"/>
          <w:szCs w:val="22"/>
        </w:rPr>
        <w:fldChar w:fldCharType="end"/>
      </w:r>
      <w:r w:rsidR="00DF47B6" w:rsidRPr="007C534C">
        <w:rPr>
          <w:rFonts w:ascii="Helvetica" w:hAnsi="Helvetica"/>
          <w:sz w:val="22"/>
          <w:szCs w:val="22"/>
        </w:rPr>
      </w:r>
      <w:r w:rsidR="00DF47B6" w:rsidRPr="007C534C">
        <w:rPr>
          <w:rFonts w:ascii="Helvetica" w:hAnsi="Helvetica"/>
          <w:sz w:val="22"/>
          <w:szCs w:val="22"/>
        </w:rPr>
        <w:fldChar w:fldCharType="separate"/>
      </w:r>
      <w:r w:rsidR="00DF47B6" w:rsidRPr="007C534C">
        <w:rPr>
          <w:rFonts w:ascii="Helvetica" w:hAnsi="Helvetica"/>
          <w:noProof/>
          <w:sz w:val="22"/>
          <w:szCs w:val="22"/>
          <w:vertAlign w:val="superscript"/>
        </w:rPr>
        <w:t>11, 12</w:t>
      </w:r>
      <w:r w:rsidR="00DF47B6" w:rsidRPr="007C534C">
        <w:rPr>
          <w:rFonts w:ascii="Helvetica" w:hAnsi="Helvetica"/>
          <w:sz w:val="22"/>
          <w:szCs w:val="22"/>
        </w:rPr>
        <w:fldChar w:fldCharType="end"/>
      </w:r>
      <w:r w:rsidR="00DF47B6" w:rsidRPr="007C534C">
        <w:rPr>
          <w:rFonts w:ascii="Helvetica" w:hAnsi="Helvetica"/>
          <w:sz w:val="22"/>
          <w:szCs w:val="22"/>
        </w:rPr>
        <w:t>; (3) accumulated experience from both academia and industry in the design of kinase inhibitors with the help of X-ray crystallography and high-throughput screening platforms; and probably most importantly, (4) a deeper understanding of the underlying biological mechanisms that drive tumor growth.</w:t>
      </w:r>
    </w:p>
    <w:p w14:paraId="18BA4095" w14:textId="6316BFB4" w:rsidR="00DF47B6" w:rsidRPr="007C534C" w:rsidRDefault="00DF47B6" w:rsidP="00DF47B6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  <w:sectPr w:rsidR="00DF47B6" w:rsidRPr="007C534C" w:rsidSect="007F2D5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7C534C">
        <w:rPr>
          <w:rFonts w:ascii="Helvetica" w:hAnsi="Helvetica"/>
          <w:sz w:val="22"/>
          <w:szCs w:val="22"/>
        </w:rPr>
        <w:t>However, the primary kinase targets of 76</w:t>
      </w:r>
      <w:bookmarkStart w:id="0" w:name="_GoBack"/>
      <w:bookmarkEnd w:id="0"/>
      <w:r w:rsidRPr="007C534C">
        <w:rPr>
          <w:rFonts w:ascii="Helvetica" w:hAnsi="Helvetica"/>
          <w:sz w:val="22"/>
          <w:szCs w:val="22"/>
        </w:rPr>
        <w:t>% of the FDA-approved kinase inhibitors—with the caveat that many of the inhibitors are multi-targeted and exhibit polypharmacology</w:t>
      </w:r>
      <w:r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aTwvQXV0aG9yPjxZZWFyPjIwMTY8L1llYXI+PFJlY051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</w:fldData>
        </w:fldChar>
      </w:r>
      <w:r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aTwvQXV0aG9yPjxZZWFyPjIwMTY8L1llYXI+PFJlY051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</w:fldData>
        </w:fldChar>
      </w:r>
      <w:r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Pr="007C534C">
        <w:rPr>
          <w:rFonts w:ascii="Helvetica" w:hAnsi="Helvetica"/>
          <w:sz w:val="22"/>
          <w:szCs w:val="22"/>
        </w:rPr>
      </w:r>
      <w:r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</w:r>
      <w:r w:rsidRPr="007C534C">
        <w:rPr>
          <w:rFonts w:ascii="Helvetica" w:hAnsi="Helvetica"/>
          <w:sz w:val="22"/>
          <w:szCs w:val="22"/>
        </w:rPr>
        <w:fldChar w:fldCharType="separate"/>
      </w:r>
      <w:r w:rsidRPr="007C534C">
        <w:rPr>
          <w:rFonts w:ascii="Helvetica" w:hAnsi="Helvetica"/>
          <w:noProof/>
          <w:sz w:val="22"/>
          <w:szCs w:val="22"/>
          <w:vertAlign w:val="superscript"/>
        </w:rPr>
        <w:t>13</w:t>
      </w:r>
      <w:r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>—are tyrosine kinases, which are further overrepresented by BCR-ABL (5 inhibitors), EGFR/HER2 (6 inhibitors), vascular endothelial growth factor receptors (VEGFRs; 8 inhibitors) and anaplastic</w:t>
      </w:r>
    </w:p>
    <w:p w14:paraId="5885A18C" w14:textId="77777777" w:rsidR="00E10330" w:rsidRPr="007C534C" w:rsidRDefault="00E10330" w:rsidP="00E10330">
      <w:pPr>
        <w:jc w:val="both"/>
        <w:rPr>
          <w:rFonts w:ascii="Helvetica" w:hAnsi="Helvetica"/>
          <w:b/>
          <w:sz w:val="22"/>
          <w:szCs w:val="22"/>
        </w:rPr>
      </w:pPr>
      <w:r w:rsidRPr="007C534C">
        <w:rPr>
          <w:rFonts w:ascii="Helvetica" w:hAnsi="Helvetica"/>
          <w:b/>
          <w:sz w:val="22"/>
          <w:szCs w:val="22"/>
        </w:rPr>
        <w:lastRenderedPageBreak/>
        <w:t>Table 1.1. Overview of 33 FDA-approved kinase inhibitors for cancer treatment</w:t>
      </w:r>
    </w:p>
    <w:tbl>
      <w:tblPr>
        <w:tblW w:w="9285" w:type="dxa"/>
        <w:jc w:val="center"/>
        <w:tblInd w:w="93" w:type="dxa"/>
        <w:tblLayout w:type="fixed"/>
        <w:tblLook w:val="04A0" w:firstRow="1" w:lastRow="0" w:firstColumn="1" w:lastColumn="0" w:noHBand="0" w:noVBand="1"/>
      </w:tblPr>
      <w:tblGrid>
        <w:gridCol w:w="1420"/>
        <w:gridCol w:w="1205"/>
        <w:gridCol w:w="1260"/>
        <w:gridCol w:w="958"/>
        <w:gridCol w:w="38"/>
        <w:gridCol w:w="3234"/>
        <w:gridCol w:w="1170"/>
      </w:tblGrid>
      <w:tr w:rsidR="00E10330" w:rsidRPr="007C534C" w14:paraId="457EDA76" w14:textId="77777777" w:rsidTr="00081CC8">
        <w:trPr>
          <w:trHeight w:val="300"/>
          <w:jc w:val="center"/>
        </w:trPr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9357EC" w14:textId="77777777" w:rsidR="00E10330" w:rsidRPr="007C534C" w:rsidRDefault="00E10330" w:rsidP="00081CC8">
            <w:pPr>
              <w:jc w:val="center"/>
              <w:rPr>
                <w:rFonts w:ascii="Helvetica" w:eastAsia="Times New Roman" w:hAnsi="Helvetica" w:cs="Times New Roman"/>
                <w:b/>
                <w:bCs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b/>
                <w:bCs/>
                <w:color w:val="000000"/>
                <w:sz w:val="20"/>
                <w:szCs w:val="20"/>
              </w:rPr>
              <w:t>Drug</w:t>
            </w:r>
          </w:p>
        </w:tc>
        <w:tc>
          <w:tcPr>
            <w:tcW w:w="3461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A0A6F7" w14:textId="77777777" w:rsidR="00E10330" w:rsidRPr="007C534C" w:rsidRDefault="00E10330" w:rsidP="00081CC8">
            <w:pPr>
              <w:jc w:val="center"/>
              <w:rPr>
                <w:rFonts w:ascii="Helvetica" w:eastAsia="Times New Roman" w:hAnsi="Helvetica" w:cs="Times New Roman"/>
                <w:b/>
                <w:bCs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b/>
                <w:bCs/>
                <w:color w:val="000000"/>
                <w:sz w:val="20"/>
                <w:szCs w:val="20"/>
              </w:rPr>
              <w:t>Primary Kinase Targets</w:t>
            </w:r>
          </w:p>
        </w:tc>
        <w:tc>
          <w:tcPr>
            <w:tcW w:w="32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22E57" w14:textId="77777777" w:rsidR="00E10330" w:rsidRPr="007C534C" w:rsidRDefault="00E10330" w:rsidP="00081CC8">
            <w:pPr>
              <w:jc w:val="center"/>
              <w:rPr>
                <w:rFonts w:ascii="Helvetica" w:eastAsia="Times New Roman" w:hAnsi="Helvetica" w:cs="Times New Roman"/>
                <w:b/>
                <w:bCs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b/>
                <w:bCs/>
                <w:color w:val="000000"/>
                <w:sz w:val="20"/>
                <w:szCs w:val="20"/>
              </w:rPr>
              <w:t>Approved Indications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8ACED" w14:textId="77777777" w:rsidR="00E10330" w:rsidRPr="007C534C" w:rsidRDefault="00E10330" w:rsidP="00081CC8">
            <w:pPr>
              <w:jc w:val="center"/>
              <w:rPr>
                <w:rFonts w:ascii="Helvetica" w:eastAsia="Times New Roman" w:hAnsi="Helvetica" w:cs="Times New Roman"/>
                <w:b/>
                <w:bCs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b/>
                <w:bCs/>
                <w:color w:val="000000"/>
                <w:sz w:val="20"/>
                <w:szCs w:val="20"/>
              </w:rPr>
              <w:t>Year of Approval</w:t>
            </w:r>
          </w:p>
        </w:tc>
      </w:tr>
      <w:tr w:rsidR="00E10330" w:rsidRPr="007C534C" w14:paraId="2806D88F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FBCF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Ima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0BF8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CR-ABL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12EB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KIT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9AF3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DGFR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3CC89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h+ CML and ALL, GI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A91C3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1</w:t>
            </w:r>
          </w:p>
        </w:tc>
      </w:tr>
      <w:tr w:rsidR="00E10330" w:rsidRPr="007C534C" w14:paraId="44F8DB26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E9CF3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Gefi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7D63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0ED5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D1C4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1F60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R-mutant NSCL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85384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3</w:t>
            </w:r>
          </w:p>
        </w:tc>
      </w:tr>
      <w:tr w:rsidR="00E10330" w:rsidRPr="007C534C" w14:paraId="0A1C196D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C25BC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rlo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06A7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1813E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DGFR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806E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KIT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DD4E3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R-mutant NSCL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CE3CD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4</w:t>
            </w:r>
          </w:p>
        </w:tc>
      </w:tr>
      <w:tr w:rsidR="00E10330" w:rsidRPr="007C534C" w14:paraId="5746DB6F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817E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Sorafe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ADB2E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GF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745C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DGFR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BF959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RAF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984F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CC, Thyroid Canc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E5244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5</w:t>
            </w:r>
          </w:p>
        </w:tc>
      </w:tr>
      <w:tr w:rsidR="00E10330" w:rsidRPr="007C534C" w14:paraId="6078A6CF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D1E4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Suni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F1AF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GF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9CCF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DGFR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9272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KIT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ED91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CC, GI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AC808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6</w:t>
            </w:r>
          </w:p>
        </w:tc>
      </w:tr>
      <w:tr w:rsidR="00E10330" w:rsidRPr="007C534C" w14:paraId="70BA6560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42D1E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asa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38A2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CR-ABL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8B59F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SRC-family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C3D0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KIT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CF13C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h+ CML, Ph+ AL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F422C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6</w:t>
            </w:r>
          </w:p>
        </w:tc>
      </w:tr>
      <w:tr w:rsidR="00E10330" w:rsidRPr="007C534C" w14:paraId="2455ABBC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01A7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Lapa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369F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43D4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HER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FE16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6012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HER2+ Breast Canc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64659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7</w:t>
            </w:r>
          </w:p>
        </w:tc>
      </w:tr>
      <w:tr w:rsidR="00E10330" w:rsidRPr="007C534C" w14:paraId="74DAFE18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A184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ilo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117A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CR-ABL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46729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DGFR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66A6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KIT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D01CE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h+ CM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B1681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7</w:t>
            </w:r>
          </w:p>
        </w:tc>
      </w:tr>
      <w:tr w:rsidR="00E10330" w:rsidRPr="007C534C" w14:paraId="60A03E00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2D78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azopa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2423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GFR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2DCFF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DGFR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4F22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GFR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9F7D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CC, Soft Tissue Sarcom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5C5C0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09</w:t>
            </w:r>
          </w:p>
        </w:tc>
      </w:tr>
      <w:tr w:rsidR="00E10330" w:rsidRPr="007C534C" w14:paraId="2C88AC08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76B6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ndata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F38DC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GF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53AD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R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F520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ET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A9D0C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edullary Thyroid Carcinom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7D2A3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1</w:t>
            </w:r>
          </w:p>
        </w:tc>
      </w:tr>
      <w:tr w:rsidR="00E10330" w:rsidRPr="007C534C" w14:paraId="78F291DE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C693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murafe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CAF8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A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5C9DF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SRMS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E39F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CK1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29D4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RAF-mutant Melanom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8CA38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1</w:t>
            </w:r>
          </w:p>
        </w:tc>
      </w:tr>
      <w:tr w:rsidR="00E10330" w:rsidRPr="007C534C" w14:paraId="0B7A10DC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2F573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rizo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F03B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LK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F1DA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ET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1B87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F299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LK-positive NSCL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B56B3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1</w:t>
            </w:r>
          </w:p>
        </w:tc>
      </w:tr>
      <w:tr w:rsidR="00E10330" w:rsidRPr="007C534C" w14:paraId="059FEC18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576E6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uxoli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F517C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JAK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5EC8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JAK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F886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19CD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olycythemia Ver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A6C0D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1</w:t>
            </w:r>
          </w:p>
        </w:tc>
      </w:tr>
      <w:tr w:rsidR="00E10330" w:rsidRPr="007C534C" w14:paraId="1F70A272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0FF2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xi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8677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GFR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6D95C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KIT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D8C0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DGFR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251E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C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BA39D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2</w:t>
            </w:r>
          </w:p>
        </w:tc>
      </w:tr>
      <w:tr w:rsidR="00E10330" w:rsidRPr="007C534C" w14:paraId="6E8F705B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4A2D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osu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6F6A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CR-ABL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05C0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SRC-family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639D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62F79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h+ CM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7EF2D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2</w:t>
            </w:r>
          </w:p>
        </w:tc>
      </w:tr>
      <w:tr w:rsidR="00E10330" w:rsidRPr="007C534C" w14:paraId="7967A6F1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6393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egorafe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CB01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GFR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C516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TIE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B973C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5C93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RC, GI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421F6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2</w:t>
            </w:r>
          </w:p>
        </w:tc>
      </w:tr>
      <w:tr w:rsidR="00E10330" w:rsidRPr="007C534C" w14:paraId="38646E29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C5DD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abozan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7F4E9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GFR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B949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ET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1428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ET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2C3E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Thyroid Cancer, RC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28D53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2</w:t>
            </w:r>
          </w:p>
        </w:tc>
      </w:tr>
      <w:tr w:rsidR="00E10330" w:rsidRPr="007C534C" w14:paraId="2F365CFD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2FFE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ona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FEEB3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CR-ABL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5224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GFR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0715C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SRC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9840E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h+ CML, Ph+ AL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BD851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2</w:t>
            </w:r>
          </w:p>
        </w:tc>
      </w:tr>
      <w:tr w:rsidR="00E10330" w:rsidRPr="007C534C" w14:paraId="7C0756C9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A2D4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Trame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7CEB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EK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1243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EK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7D3A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FC75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RAF-mutant Melanom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F69B6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3</w:t>
            </w:r>
          </w:p>
        </w:tc>
      </w:tr>
      <w:tr w:rsidR="00E10330" w:rsidRPr="007C534C" w14:paraId="44E33434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95DE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Dabrafe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4043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RA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28CA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RAF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A678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EK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2EB8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RAF-mutant Melanom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378EF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3</w:t>
            </w:r>
          </w:p>
        </w:tc>
      </w:tr>
      <w:tr w:rsidR="00E10330" w:rsidRPr="007C534C" w14:paraId="1A55BD32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67E63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fa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B917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7E1C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HER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DC34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HER4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137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T-mutant NSCL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BCD09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3</w:t>
            </w:r>
          </w:p>
        </w:tc>
      </w:tr>
      <w:tr w:rsidR="00E10330" w:rsidRPr="007C534C" w14:paraId="5709F22B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7E25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Ibru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3A9E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TK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AE66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4E5B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C719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LL, Mantle Cell Lymphoma, WM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EBA33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3</w:t>
            </w:r>
          </w:p>
        </w:tc>
      </w:tr>
      <w:tr w:rsidR="00E10330" w:rsidRPr="007C534C" w14:paraId="2C234F1C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C4BF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eri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A1ABF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LK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0BBB9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IGF1R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E73BC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INSR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AD0B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LK+ NSCL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6832F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4</w:t>
            </w:r>
          </w:p>
        </w:tc>
      </w:tr>
      <w:tr w:rsidR="00E10330" w:rsidRPr="007C534C" w14:paraId="512ACB9F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E9F0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Idelalis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74D5F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K3CD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00516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FF31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D618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LL, Follicular B-cell NHL.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2EC95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4</w:t>
            </w:r>
          </w:p>
        </w:tc>
      </w:tr>
      <w:tr w:rsidR="00E10330" w:rsidRPr="007C534C" w14:paraId="34DC54E5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2752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albocicl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4D2E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DK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AAB53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DK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B61B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0D67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HER2- ER+ Breast Canc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162E8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5</w:t>
            </w:r>
          </w:p>
        </w:tc>
      </w:tr>
      <w:tr w:rsidR="00E10330" w:rsidRPr="007C534C" w14:paraId="402247CA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19D5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Lenva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E3619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VEGFR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E43F6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DGFR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1F6E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KIT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9E126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Thyroid Cancer, RC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F3CF5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5</w:t>
            </w:r>
          </w:p>
        </w:tc>
      </w:tr>
      <w:tr w:rsidR="00E10330" w:rsidRPr="007C534C" w14:paraId="2D8F570C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8E07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obime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8AF32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EK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5C2D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EK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09C5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B23C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RAF-mutant Melanom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95A06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5</w:t>
            </w:r>
          </w:p>
        </w:tc>
      </w:tr>
      <w:tr w:rsidR="00E10330" w:rsidRPr="007C534C" w14:paraId="22FC9DBE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B2A0B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Osimer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8DB2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C94C6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46ACF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28335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 xml:space="preserve">EGFR-mutant(T790M) NSCLC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05368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5</w:t>
            </w:r>
          </w:p>
        </w:tc>
      </w:tr>
      <w:tr w:rsidR="00E10330" w:rsidRPr="007C534C" w14:paraId="4C74C525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C3726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lec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C7E5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LK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727F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ET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52B8F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4FE5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LK+ NSCL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D3C72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5</w:t>
            </w:r>
          </w:p>
        </w:tc>
      </w:tr>
      <w:tr w:rsidR="00E10330" w:rsidRPr="007C534C" w14:paraId="5DF682BE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BED4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ibocicl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B095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DK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27087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CDK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3B2A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A633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HER2- ER+ Breast Canc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C78E3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7</w:t>
            </w:r>
          </w:p>
        </w:tc>
      </w:tr>
      <w:tr w:rsidR="00E10330" w:rsidRPr="007C534C" w14:paraId="5AC7C09A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2960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Brigatinib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17C2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LK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5C60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ROS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BDCA8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IGF1R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CDD4A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ALK+ NSCL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24BEE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7</w:t>
            </w:r>
          </w:p>
        </w:tc>
      </w:tr>
      <w:tr w:rsidR="00E10330" w:rsidRPr="007C534C" w14:paraId="5EE9643B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4B74D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Midostaurin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8D944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LT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3ECCE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KIT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07246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PDGFR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CE6A9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FLT3+ AM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9A55A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7</w:t>
            </w:r>
          </w:p>
        </w:tc>
      </w:tr>
      <w:tr w:rsidR="00E10330" w:rsidRPr="007C534C" w14:paraId="221CE811" w14:textId="77777777" w:rsidTr="00D91D1F">
        <w:trPr>
          <w:trHeight w:val="300"/>
          <w:jc w:val="center"/>
        </w:trPr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B712E9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Neratinib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5D489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EGFR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B5A6F0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HER2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D20ADE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HER4</w:t>
            </w:r>
          </w:p>
        </w:tc>
        <w:tc>
          <w:tcPr>
            <w:tcW w:w="32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F7E401" w14:textId="77777777" w:rsidR="00E10330" w:rsidRPr="007C534C" w:rsidRDefault="00E10330" w:rsidP="00D91D1F">
            <w:pPr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HER2+ Breast Cancer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F2CFDB" w14:textId="77777777" w:rsidR="00E10330" w:rsidRPr="007C534C" w:rsidRDefault="00E10330" w:rsidP="00D91D1F">
            <w:pPr>
              <w:jc w:val="center"/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</w:pPr>
            <w:r w:rsidRPr="007C534C">
              <w:rPr>
                <w:rFonts w:ascii="Helvetica" w:eastAsia="Times New Roman" w:hAnsi="Helvetica" w:cs="Times New Roman"/>
                <w:color w:val="000000"/>
                <w:sz w:val="20"/>
                <w:szCs w:val="20"/>
              </w:rPr>
              <w:t>2017</w:t>
            </w:r>
          </w:p>
        </w:tc>
      </w:tr>
    </w:tbl>
    <w:p w14:paraId="49FF900B" w14:textId="77777777" w:rsidR="00E10330" w:rsidRPr="007C534C" w:rsidRDefault="00E10330" w:rsidP="00E10330">
      <w:pPr>
        <w:jc w:val="both"/>
        <w:rPr>
          <w:rFonts w:ascii="Helvetica" w:hAnsi="Helvetica"/>
          <w:sz w:val="20"/>
          <w:szCs w:val="20"/>
        </w:rPr>
      </w:pPr>
      <w:r w:rsidRPr="007C534C">
        <w:rPr>
          <w:rFonts w:ascii="Helvetica" w:hAnsi="Helvetica"/>
          <w:sz w:val="20"/>
          <w:szCs w:val="20"/>
        </w:rPr>
        <w:t>ALL, acute lymphoblastic leukemia; AML, acute myeloid leukemia; CLL, chronic lymphocytic leukemia; CML, chronic myeloid leukemia; CRC, colorectal cancer; GIST, gastrointestinal stromal tumors; NHL, non-Hodgkin lymphoma; NSCLC, non-small-cell lung cancer; Ph, Philadelphia chromosome; RCC, renal cell carcinoma; WM, Waldenström’s macroglobulinemia.</w:t>
      </w:r>
    </w:p>
    <w:p w14:paraId="4CD2E7EA" w14:textId="77777777" w:rsidR="00E10330" w:rsidRPr="007C534C" w:rsidRDefault="00E10330" w:rsidP="00E10330">
      <w:pPr>
        <w:jc w:val="both"/>
        <w:rPr>
          <w:rFonts w:ascii="Helvetica" w:hAnsi="Helvetica"/>
          <w:sz w:val="20"/>
          <w:szCs w:val="20"/>
        </w:rPr>
        <w:sectPr w:rsidR="00E10330" w:rsidRPr="007C534C" w:rsidSect="007F2D5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7E4ED24" w14:textId="77777777" w:rsidR="00DF47B6" w:rsidRPr="007C534C" w:rsidRDefault="00DF47B6" w:rsidP="00DF47B6">
      <w:pPr>
        <w:spacing w:line="480" w:lineRule="auto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lastRenderedPageBreak/>
        <w:t>lymphoma kinase (ALK; 4 inhibitors). As there are 518 protein kinases encoded in the human genome</w:t>
      </w:r>
      <w:r w:rsidRPr="007C534C">
        <w:rPr>
          <w:rFonts w:ascii="Helvetica" w:hAnsi="Helvetica"/>
          <w:sz w:val="22"/>
          <w:szCs w:val="22"/>
        </w:rPr>
        <w:fldChar w:fldCharType="begin"/>
      </w:r>
      <w:r w:rsidRPr="007C534C">
        <w:rPr>
          <w:rFonts w:ascii="Helvetica" w:hAnsi="Helvetica"/>
          <w:sz w:val="22"/>
          <w:szCs w:val="22"/>
        </w:rPr>
        <w:instrText xml:space="preserve"> ADDIN EN.CITE &lt;EndNote&gt;&lt;Cite&gt;&lt;Author&gt;Manning&lt;/Author&gt;&lt;Year&gt;2002&lt;/Year&gt;&lt;RecNum&gt;12&lt;/RecNum&gt;&lt;DisplayText&gt;&lt;style face="superscript"&gt;14&lt;/style&gt;&lt;/DisplayText&gt;&lt;record&gt;&lt;rec-number&gt;12&lt;/rec-number&gt;&lt;foreign-keys&gt;&lt;key app="EN" db-id="a5afzapwgvd9fjewwew5zwvrxe09td5edw5r" timestamp="1501966222"&gt;12&lt;/key&gt;&lt;/foreign-keys&gt;&lt;ref-type name="Journal Article"&gt;17&lt;/ref-type&gt;&lt;contributors&gt;&lt;authors&gt;&lt;author&gt;Manning, G.&lt;/author&gt;&lt;author&gt;Whyte, D. B.&lt;/author&gt;&lt;author&gt;Martinez, R.&lt;/author&gt;&lt;author&gt;Hunter, T.&lt;/author&gt;&lt;author&gt;Sudarsanam, S.&lt;/author&gt;&lt;/authors&gt;&lt;/contributors&gt;&lt;auth-address&gt;SUGEN Inc., 230 East Grand Avenue, South San Francisco, CA 94080, USA. gerard-manning@sugen.com&lt;/auth-address&gt;&lt;titles&gt;&lt;title&gt;The protein kinase complement of the human genome&lt;/title&gt;&lt;secondary-title&gt;Science&lt;/secondary-title&gt;&lt;/titles&gt;&lt;periodical&gt;&lt;full-title&gt;Science&lt;/full-title&gt;&lt;/periodical&gt;&lt;pages&gt;1912-34&lt;/pages&gt;&lt;volume&gt;298&lt;/volume&gt;&lt;number&gt;5600&lt;/number&gt;&lt;keywords&gt;&lt;keyword&gt;Animals&lt;/keyword&gt;&lt;keyword&gt;Catalysis&lt;/keyword&gt;&lt;keyword&gt;Chromosome Mapping&lt;/keyword&gt;&lt;keyword&gt;Computational Biology&lt;/keyword&gt;&lt;keyword&gt;Databases, Genetic&lt;/keyword&gt;&lt;keyword&gt;Genes&lt;/keyword&gt;&lt;keyword&gt;*Genome, Human&lt;/keyword&gt;&lt;keyword&gt;Humans&lt;/keyword&gt;&lt;keyword&gt;Neoplasms/genetics&lt;/keyword&gt;&lt;keyword&gt;Phylogeny&lt;/keyword&gt;&lt;keyword&gt;Protein Kinases/chemistry/classification/*genetics/*metabolism&lt;/keyword&gt;&lt;keyword&gt;Protein Structure, Tertiary&lt;/keyword&gt;&lt;keyword&gt;Pseudogenes&lt;/keyword&gt;&lt;keyword&gt;Sequence Analysis, DNA&lt;/keyword&gt;&lt;keyword&gt;Signal Transduction&lt;/keyword&gt;&lt;/keywords&gt;&lt;dates&gt;&lt;year&gt;2002&lt;/year&gt;&lt;pub-dates&gt;&lt;date&gt;Dec 06&lt;/date&gt;&lt;/pub-dates&gt;&lt;/dates&gt;&lt;isbn&gt;1095-9203 (Electronic)&amp;#xD;0036-8075 (Linking)&lt;/isbn&gt;&lt;accession-num&gt;12471243&lt;/accession-num&gt;&lt;urls&gt;&lt;related-urls&gt;&lt;url&gt;https://www.ncbi.nlm.nih.gov/pubmed/12471243&lt;/url&gt;&lt;/related-urls&gt;&lt;/urls&gt;&lt;electronic-resource-num&gt;10.1126/science.1075762&lt;/electronic-resource-num&gt;&lt;/record&gt;&lt;/Cite&gt;&lt;/EndNote&gt;</w:instrText>
      </w:r>
      <w:r w:rsidRPr="007C534C">
        <w:rPr>
          <w:rFonts w:ascii="Helvetica" w:hAnsi="Helvetica"/>
          <w:sz w:val="22"/>
          <w:szCs w:val="22"/>
        </w:rPr>
        <w:fldChar w:fldCharType="separate"/>
      </w:r>
      <w:r w:rsidRPr="007C534C">
        <w:rPr>
          <w:rFonts w:ascii="Helvetica" w:hAnsi="Helvetica"/>
          <w:noProof/>
          <w:sz w:val="22"/>
          <w:szCs w:val="22"/>
          <w:vertAlign w:val="superscript"/>
        </w:rPr>
        <w:t>14</w:t>
      </w:r>
      <w:r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>, it is clear that we have not exploited the full potential of kinases as a target class.</w:t>
      </w:r>
    </w:p>
    <w:p w14:paraId="6C107534" w14:textId="42F79C9F" w:rsidR="001A3D43" w:rsidRPr="007C534C" w:rsidRDefault="001A3D43" w:rsidP="001A3D43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 xml:space="preserve">However, </w:t>
      </w:r>
      <w:r w:rsidR="001D5664" w:rsidRPr="007C534C">
        <w:rPr>
          <w:rFonts w:ascii="Helvetica" w:hAnsi="Helvetica"/>
          <w:sz w:val="22"/>
          <w:szCs w:val="22"/>
        </w:rPr>
        <w:t xml:space="preserve">the primary kinase targets of </w:t>
      </w:r>
      <w:r w:rsidR="000C334D" w:rsidRPr="007C534C">
        <w:rPr>
          <w:rFonts w:ascii="Helvetica" w:hAnsi="Helvetica"/>
          <w:sz w:val="22"/>
          <w:szCs w:val="22"/>
        </w:rPr>
        <w:t xml:space="preserve">76% of the </w:t>
      </w:r>
      <w:r w:rsidRPr="007C534C">
        <w:rPr>
          <w:rFonts w:ascii="Helvetica" w:hAnsi="Helvetica"/>
          <w:sz w:val="22"/>
          <w:szCs w:val="22"/>
        </w:rPr>
        <w:t>FDA-approved kinase inhibitors—</w:t>
      </w:r>
      <w:r w:rsidR="000C334D" w:rsidRPr="007C534C">
        <w:rPr>
          <w:rFonts w:ascii="Helvetica" w:hAnsi="Helvetica"/>
          <w:sz w:val="22"/>
          <w:szCs w:val="22"/>
        </w:rPr>
        <w:t>with the caveat that</w:t>
      </w:r>
      <w:r w:rsidR="001243D4" w:rsidRPr="007C534C">
        <w:rPr>
          <w:rFonts w:ascii="Helvetica" w:hAnsi="Helvetica"/>
          <w:sz w:val="22"/>
          <w:szCs w:val="22"/>
        </w:rPr>
        <w:t xml:space="preserve"> </w:t>
      </w:r>
      <w:r w:rsidR="000C334D" w:rsidRPr="007C534C">
        <w:rPr>
          <w:rFonts w:ascii="Helvetica" w:hAnsi="Helvetica"/>
          <w:sz w:val="22"/>
          <w:szCs w:val="22"/>
        </w:rPr>
        <w:t xml:space="preserve">many of </w:t>
      </w:r>
      <w:r w:rsidR="001D5664" w:rsidRPr="007C534C">
        <w:rPr>
          <w:rFonts w:ascii="Helvetica" w:hAnsi="Helvetica"/>
          <w:sz w:val="22"/>
          <w:szCs w:val="22"/>
        </w:rPr>
        <w:t>the inhibitors</w:t>
      </w:r>
      <w:r w:rsidR="000C334D" w:rsidRPr="007C534C">
        <w:rPr>
          <w:rFonts w:ascii="Helvetica" w:hAnsi="Helvetica"/>
          <w:sz w:val="22"/>
          <w:szCs w:val="22"/>
        </w:rPr>
        <w:t xml:space="preserve"> </w:t>
      </w:r>
      <w:r w:rsidRPr="007C534C">
        <w:rPr>
          <w:rFonts w:ascii="Helvetica" w:hAnsi="Helvetica"/>
          <w:sz w:val="22"/>
          <w:szCs w:val="22"/>
        </w:rPr>
        <w:t>are multi-targeted and exhibit polypharmacology</w:t>
      </w:r>
      <w:r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aTwvQXV0aG9yPjxZZWFyPjIwMTY8L1llYXI+PFJlY051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aTwvQXV0aG9yPjxZZWFyPjIwMTY8L1llYXI+PFJlY051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</w:r>
      <w:r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13</w:t>
      </w:r>
      <w:r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>—</w:t>
      </w:r>
      <w:r w:rsidR="001D5664" w:rsidRPr="007C534C">
        <w:rPr>
          <w:rFonts w:ascii="Helvetica" w:hAnsi="Helvetica"/>
          <w:sz w:val="22"/>
          <w:szCs w:val="22"/>
        </w:rPr>
        <w:t xml:space="preserve">are </w:t>
      </w:r>
      <w:r w:rsidRPr="007C534C">
        <w:rPr>
          <w:rFonts w:ascii="Helvetica" w:hAnsi="Helvetica"/>
          <w:sz w:val="22"/>
          <w:szCs w:val="22"/>
        </w:rPr>
        <w:t xml:space="preserve">tyrosine kinases, which are further overrepresented by BCR-ABL (5 inhibitors), EGFR/HER2 (6 inhibitors), </w:t>
      </w:r>
      <w:r w:rsidR="00EF1D58" w:rsidRPr="007C534C">
        <w:rPr>
          <w:rFonts w:ascii="Helvetica" w:hAnsi="Helvetica"/>
          <w:sz w:val="22"/>
          <w:szCs w:val="22"/>
        </w:rPr>
        <w:t>vascular endothelial growth factor receptors (</w:t>
      </w:r>
      <w:r w:rsidRPr="007C534C">
        <w:rPr>
          <w:rFonts w:ascii="Helvetica" w:hAnsi="Helvetica"/>
          <w:sz w:val="22"/>
          <w:szCs w:val="22"/>
        </w:rPr>
        <w:t>VEGFRs</w:t>
      </w:r>
      <w:r w:rsidR="002621E7" w:rsidRPr="007C534C">
        <w:rPr>
          <w:rFonts w:ascii="Helvetica" w:hAnsi="Helvetica"/>
          <w:sz w:val="22"/>
          <w:szCs w:val="22"/>
        </w:rPr>
        <w:t xml:space="preserve">; </w:t>
      </w:r>
      <w:r w:rsidRPr="007C534C">
        <w:rPr>
          <w:rFonts w:ascii="Helvetica" w:hAnsi="Helvetica"/>
          <w:sz w:val="22"/>
          <w:szCs w:val="22"/>
        </w:rPr>
        <w:t xml:space="preserve">8 inhibitors) and </w:t>
      </w:r>
      <w:r w:rsidR="002621E7" w:rsidRPr="007C534C">
        <w:rPr>
          <w:rFonts w:ascii="Helvetica" w:hAnsi="Helvetica"/>
          <w:sz w:val="22"/>
          <w:szCs w:val="22"/>
        </w:rPr>
        <w:t>anaplastic lymphoma kinase (</w:t>
      </w:r>
      <w:r w:rsidRPr="007C534C">
        <w:rPr>
          <w:rFonts w:ascii="Helvetica" w:hAnsi="Helvetica"/>
          <w:sz w:val="22"/>
          <w:szCs w:val="22"/>
        </w:rPr>
        <w:t>ALK</w:t>
      </w:r>
      <w:r w:rsidR="002621E7" w:rsidRPr="007C534C">
        <w:rPr>
          <w:rFonts w:ascii="Helvetica" w:hAnsi="Helvetica"/>
          <w:sz w:val="22"/>
          <w:szCs w:val="22"/>
        </w:rPr>
        <w:t xml:space="preserve">; </w:t>
      </w:r>
      <w:r w:rsidRPr="007C534C">
        <w:rPr>
          <w:rFonts w:ascii="Helvetica" w:hAnsi="Helvetica"/>
          <w:sz w:val="22"/>
          <w:szCs w:val="22"/>
        </w:rPr>
        <w:t xml:space="preserve">4 inhibitors). </w:t>
      </w:r>
      <w:r w:rsidR="001D5664" w:rsidRPr="007C534C">
        <w:rPr>
          <w:rFonts w:ascii="Helvetica" w:hAnsi="Helvetica"/>
          <w:sz w:val="22"/>
          <w:szCs w:val="22"/>
        </w:rPr>
        <w:t>As there are</w:t>
      </w:r>
      <w:r w:rsidRPr="007C534C">
        <w:rPr>
          <w:rFonts w:ascii="Helvetica" w:hAnsi="Helvetica"/>
          <w:sz w:val="22"/>
          <w:szCs w:val="22"/>
        </w:rPr>
        <w:t xml:space="preserve"> 518 protein kinases encoded in the human genome</w:t>
      </w:r>
      <w:r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Manning&lt;/Author&gt;&lt;Year&gt;2002&lt;/Year&gt;&lt;RecNum&gt;12&lt;/RecNum&gt;&lt;DisplayText&gt;&lt;style face="superscript"&gt;14&lt;/style&gt;&lt;/DisplayText&gt;&lt;record&gt;&lt;rec-number&gt;12&lt;/rec-number&gt;&lt;foreign-keys&gt;&lt;key app="EN" db-id="a5afzapwgvd9fjewwew5zwvrxe09td5edw5r" timestamp="1501966222"&gt;12&lt;/key&gt;&lt;/foreign-keys&gt;&lt;ref-type name="Journal Article"&gt;17&lt;/ref-type&gt;&lt;contributors&gt;&lt;authors&gt;&lt;author&gt;Manning, G.&lt;/author&gt;&lt;author&gt;Whyte, D. B.&lt;/author&gt;&lt;author&gt;Martinez, R.&lt;/author&gt;&lt;author&gt;Hunter, T.&lt;/author&gt;&lt;author&gt;Sudarsanam, S.&lt;/author&gt;&lt;/authors&gt;&lt;/contributors&gt;&lt;auth-address&gt;SUGEN Inc., 230 East Grand Avenue, South San Francisco, CA 94080, USA. gerard-manning@sugen.com&lt;/auth-address&gt;&lt;titles&gt;&lt;title&gt;The protein kinase complement of the human genome&lt;/title&gt;&lt;secondary-title&gt;Science&lt;/secondary-title&gt;&lt;/titles&gt;&lt;periodical&gt;&lt;full-title&gt;Science&lt;/full-title&gt;&lt;/periodical&gt;&lt;pages&gt;1912-34&lt;/pages&gt;&lt;volume&gt;298&lt;/volume&gt;&lt;number&gt;5600&lt;/number&gt;&lt;keywords&gt;&lt;keyword&gt;Animals&lt;/keyword&gt;&lt;keyword&gt;Catalysis&lt;/keyword&gt;&lt;keyword&gt;Chromosome Mapping&lt;/keyword&gt;&lt;keyword&gt;Computational Biology&lt;/keyword&gt;&lt;keyword&gt;Databases, Genetic&lt;/keyword&gt;&lt;keyword&gt;Genes&lt;/keyword&gt;&lt;keyword&gt;*Genome, Human&lt;/keyword&gt;&lt;keyword&gt;Humans&lt;/keyword&gt;&lt;keyword&gt;Neoplasms/genetics&lt;/keyword&gt;&lt;keyword&gt;Phylogeny&lt;/keyword&gt;&lt;keyword&gt;Protein Kinases/chemistry/classification/*genetics/*metabolism&lt;/keyword&gt;&lt;keyword&gt;Protein Structure, Tertiary&lt;/keyword&gt;&lt;keyword&gt;Pseudogenes&lt;/keyword&gt;&lt;keyword&gt;Sequence Analysis, DNA&lt;/keyword&gt;&lt;keyword&gt;Signal Transduction&lt;/keyword&gt;&lt;/keywords&gt;&lt;dates&gt;&lt;year&gt;2002&lt;/year&gt;&lt;pub-dates&gt;&lt;date&gt;Dec 06&lt;/date&gt;&lt;/pub-dates&gt;&lt;/dates&gt;&lt;isbn&gt;1095-9203 (Electronic)&amp;#xD;0036-8075 (Linking)&lt;/isbn&gt;&lt;accession-num&gt;12471243&lt;/accession-num&gt;&lt;urls&gt;&lt;related-urls&gt;&lt;url&gt;https://www.ncbi.nlm.nih.gov/pubmed/12471243&lt;/url&gt;&lt;/related-urls&gt;&lt;/urls&gt;&lt;electronic-resource-num&gt;10.1126/science.1075762&lt;/electronic-resource-num&gt;&lt;/record&gt;&lt;/Cite&gt;&lt;/EndNote&gt;</w:instrText>
      </w:r>
      <w:r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14</w:t>
      </w:r>
      <w:r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 xml:space="preserve">, it is clear that we have not </w:t>
      </w:r>
      <w:r w:rsidR="001D5664" w:rsidRPr="007C534C">
        <w:rPr>
          <w:rFonts w:ascii="Helvetica" w:hAnsi="Helvetica"/>
          <w:sz w:val="22"/>
          <w:szCs w:val="22"/>
        </w:rPr>
        <w:t>exploited</w:t>
      </w:r>
      <w:r w:rsidRPr="007C534C">
        <w:rPr>
          <w:rFonts w:ascii="Helvetica" w:hAnsi="Helvetica"/>
          <w:sz w:val="22"/>
          <w:szCs w:val="22"/>
        </w:rPr>
        <w:t xml:space="preserve"> the </w:t>
      </w:r>
      <w:r w:rsidR="001D5664" w:rsidRPr="007C534C">
        <w:rPr>
          <w:rFonts w:ascii="Helvetica" w:hAnsi="Helvetica"/>
          <w:sz w:val="22"/>
          <w:szCs w:val="22"/>
        </w:rPr>
        <w:t xml:space="preserve">full </w:t>
      </w:r>
      <w:r w:rsidRPr="007C534C">
        <w:rPr>
          <w:rFonts w:ascii="Helvetica" w:hAnsi="Helvetica"/>
          <w:sz w:val="22"/>
          <w:szCs w:val="22"/>
        </w:rPr>
        <w:t>potential of kinases as a target class.</w:t>
      </w:r>
    </w:p>
    <w:p w14:paraId="4AA10CB1" w14:textId="66067DF3" w:rsidR="001A3360" w:rsidRPr="007C534C" w:rsidRDefault="001D5664" w:rsidP="00882566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>Kinases that have been</w:t>
      </w:r>
      <w:r w:rsidR="0093250F" w:rsidRPr="007C534C">
        <w:rPr>
          <w:rFonts w:ascii="Helvetica" w:hAnsi="Helvetica"/>
          <w:sz w:val="22"/>
          <w:szCs w:val="22"/>
        </w:rPr>
        <w:t xml:space="preserve"> successful targets in oncology </w:t>
      </w:r>
      <w:r w:rsidR="00943A18" w:rsidRPr="007C534C">
        <w:rPr>
          <w:rFonts w:ascii="Helvetica" w:hAnsi="Helvetica"/>
          <w:sz w:val="22"/>
          <w:szCs w:val="22"/>
        </w:rPr>
        <w:t xml:space="preserve">can be divided into </w:t>
      </w:r>
      <w:r w:rsidR="0093250F" w:rsidRPr="007C534C">
        <w:rPr>
          <w:rFonts w:ascii="Helvetica" w:hAnsi="Helvetica"/>
          <w:sz w:val="22"/>
          <w:szCs w:val="22"/>
        </w:rPr>
        <w:t>three categories</w:t>
      </w:r>
      <w:r w:rsidRPr="007C534C">
        <w:rPr>
          <w:rFonts w:ascii="Helvetica" w:hAnsi="Helvetica"/>
          <w:sz w:val="22"/>
          <w:szCs w:val="22"/>
        </w:rPr>
        <w:t>,</w:t>
      </w:r>
      <w:r w:rsidR="00943A18" w:rsidRPr="007C534C">
        <w:rPr>
          <w:rFonts w:ascii="Helvetica" w:hAnsi="Helvetica"/>
          <w:sz w:val="22"/>
          <w:szCs w:val="22"/>
        </w:rPr>
        <w:t xml:space="preserve"> based on their </w:t>
      </w:r>
      <w:r w:rsidRPr="007C534C">
        <w:rPr>
          <w:rFonts w:ascii="Helvetica" w:hAnsi="Helvetica"/>
          <w:sz w:val="22"/>
          <w:szCs w:val="22"/>
        </w:rPr>
        <w:t>biological roles in promoting tumorigenesis</w:t>
      </w:r>
      <w:r w:rsidR="002A399F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aaGFuZzwvQXV0aG9yPjxZZWFyPjIwMDk8L1llYXI+PFJl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aaGFuZzwvQXV0aG9yPjxZZWFyPjIwMDk8L1llYXI+PFJl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2A399F" w:rsidRPr="007C534C">
        <w:rPr>
          <w:rFonts w:ascii="Helvetica" w:hAnsi="Helvetica"/>
          <w:sz w:val="22"/>
          <w:szCs w:val="22"/>
        </w:rPr>
      </w:r>
      <w:r w:rsidR="002A399F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15</w:t>
      </w:r>
      <w:r w:rsidR="002A399F"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>. Kinases in the first group actively drive cancer progression, and usually acquire their</w:t>
      </w:r>
      <w:r w:rsidR="00D306F3" w:rsidRPr="007C534C">
        <w:rPr>
          <w:rFonts w:ascii="Helvetica" w:hAnsi="Helvetica"/>
          <w:sz w:val="22"/>
          <w:szCs w:val="22"/>
        </w:rPr>
        <w:t xml:space="preserve"> dysregulated function</w:t>
      </w:r>
      <w:r w:rsidR="00AD0C65" w:rsidRPr="007C534C">
        <w:rPr>
          <w:rFonts w:ascii="Helvetica" w:hAnsi="Helvetica"/>
          <w:sz w:val="22"/>
          <w:szCs w:val="22"/>
        </w:rPr>
        <w:t xml:space="preserve"> </w:t>
      </w:r>
      <w:r w:rsidRPr="007C534C">
        <w:rPr>
          <w:rFonts w:ascii="Helvetica" w:hAnsi="Helvetica"/>
          <w:sz w:val="22"/>
          <w:szCs w:val="22"/>
        </w:rPr>
        <w:t>through</w:t>
      </w:r>
      <w:r w:rsidR="0093250F" w:rsidRPr="007C534C">
        <w:rPr>
          <w:rFonts w:ascii="Helvetica" w:hAnsi="Helvetica"/>
          <w:sz w:val="22"/>
          <w:szCs w:val="22"/>
        </w:rPr>
        <w:t xml:space="preserve"> </w:t>
      </w:r>
      <w:r w:rsidRPr="007C534C">
        <w:rPr>
          <w:rFonts w:ascii="Helvetica" w:hAnsi="Helvetica"/>
          <w:sz w:val="22"/>
          <w:szCs w:val="22"/>
        </w:rPr>
        <w:t>activating</w:t>
      </w:r>
      <w:r w:rsidR="00D306F3" w:rsidRPr="007C534C">
        <w:rPr>
          <w:rFonts w:ascii="Helvetica" w:hAnsi="Helvetica"/>
          <w:sz w:val="22"/>
          <w:szCs w:val="22"/>
        </w:rPr>
        <w:t xml:space="preserve"> </w:t>
      </w:r>
      <w:r w:rsidR="0093250F" w:rsidRPr="007C534C">
        <w:rPr>
          <w:rFonts w:ascii="Helvetica" w:hAnsi="Helvetica"/>
          <w:sz w:val="22"/>
          <w:szCs w:val="22"/>
        </w:rPr>
        <w:t>muta</w:t>
      </w:r>
      <w:r w:rsidR="002A399F" w:rsidRPr="007C534C">
        <w:rPr>
          <w:rFonts w:ascii="Helvetica" w:hAnsi="Helvetica"/>
          <w:sz w:val="22"/>
          <w:szCs w:val="22"/>
        </w:rPr>
        <w:t>tion</w:t>
      </w:r>
      <w:r w:rsidRPr="007C534C">
        <w:rPr>
          <w:rFonts w:ascii="Helvetica" w:hAnsi="Helvetica"/>
          <w:sz w:val="22"/>
          <w:szCs w:val="22"/>
        </w:rPr>
        <w:t>s</w:t>
      </w:r>
      <w:r w:rsidR="002A399F" w:rsidRPr="007C534C">
        <w:rPr>
          <w:rFonts w:ascii="Helvetica" w:hAnsi="Helvetica"/>
          <w:sz w:val="22"/>
          <w:szCs w:val="22"/>
        </w:rPr>
        <w:t xml:space="preserve">, </w:t>
      </w:r>
      <w:r w:rsidR="00D306F3" w:rsidRPr="007C534C">
        <w:rPr>
          <w:rFonts w:ascii="Helvetica" w:hAnsi="Helvetica"/>
          <w:sz w:val="22"/>
          <w:szCs w:val="22"/>
        </w:rPr>
        <w:t xml:space="preserve">gene </w:t>
      </w:r>
      <w:r w:rsidR="002A399F" w:rsidRPr="007C534C">
        <w:rPr>
          <w:rFonts w:ascii="Helvetica" w:hAnsi="Helvetica"/>
          <w:sz w:val="22"/>
          <w:szCs w:val="22"/>
        </w:rPr>
        <w:t>amplification</w:t>
      </w:r>
      <w:r w:rsidRPr="007C534C">
        <w:rPr>
          <w:rFonts w:ascii="Helvetica" w:hAnsi="Helvetica"/>
          <w:sz w:val="22"/>
          <w:szCs w:val="22"/>
        </w:rPr>
        <w:t>s</w:t>
      </w:r>
      <w:r w:rsidR="00D306F3" w:rsidRPr="007C534C">
        <w:rPr>
          <w:rFonts w:ascii="Helvetica" w:hAnsi="Helvetica"/>
          <w:sz w:val="22"/>
          <w:szCs w:val="22"/>
        </w:rPr>
        <w:t>, overexpression</w:t>
      </w:r>
      <w:r w:rsidR="002A399F" w:rsidRPr="007C534C">
        <w:rPr>
          <w:rFonts w:ascii="Helvetica" w:hAnsi="Helvetica"/>
          <w:sz w:val="22"/>
          <w:szCs w:val="22"/>
        </w:rPr>
        <w:t xml:space="preserve"> </w:t>
      </w:r>
      <w:r w:rsidR="00D306F3" w:rsidRPr="007C534C">
        <w:rPr>
          <w:rFonts w:ascii="Helvetica" w:hAnsi="Helvetica"/>
          <w:sz w:val="22"/>
          <w:szCs w:val="22"/>
        </w:rPr>
        <w:t>or</w:t>
      </w:r>
      <w:r w:rsidR="002A399F" w:rsidRPr="007C534C">
        <w:rPr>
          <w:rFonts w:ascii="Helvetica" w:hAnsi="Helvetica"/>
          <w:sz w:val="22"/>
          <w:szCs w:val="22"/>
        </w:rPr>
        <w:t xml:space="preserve"> </w:t>
      </w:r>
      <w:r w:rsidR="00D306F3" w:rsidRPr="007C534C">
        <w:rPr>
          <w:rFonts w:ascii="Helvetica" w:hAnsi="Helvetica"/>
          <w:sz w:val="22"/>
          <w:szCs w:val="22"/>
        </w:rPr>
        <w:t>gene fusion</w:t>
      </w:r>
      <w:r w:rsidR="00D22410" w:rsidRPr="007C534C">
        <w:rPr>
          <w:rFonts w:ascii="Helvetica" w:hAnsi="Helvetica"/>
          <w:sz w:val="22"/>
          <w:szCs w:val="22"/>
        </w:rPr>
        <w:t>s</w:t>
      </w:r>
      <w:r w:rsidR="00B426B5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cm9zczwvQXV0aG9yPjxZZWFyPjIwMTU8L1llYXI+PFJl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cm9zczwvQXV0aG9yPjxZZWFyPjIwMTU8L1llYXI+PFJl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B426B5" w:rsidRPr="007C534C">
        <w:rPr>
          <w:rFonts w:ascii="Helvetica" w:hAnsi="Helvetica"/>
          <w:sz w:val="22"/>
          <w:szCs w:val="22"/>
        </w:rPr>
      </w:r>
      <w:r w:rsidR="00B426B5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16</w:t>
      </w:r>
      <w:r w:rsidR="00B426B5" w:rsidRPr="007C534C">
        <w:rPr>
          <w:rFonts w:ascii="Helvetica" w:hAnsi="Helvetica"/>
          <w:sz w:val="22"/>
          <w:szCs w:val="22"/>
        </w:rPr>
        <w:fldChar w:fldCharType="end"/>
      </w:r>
      <w:r w:rsidR="002A399F" w:rsidRPr="007C534C">
        <w:rPr>
          <w:rFonts w:ascii="Helvetica" w:hAnsi="Helvetica"/>
          <w:sz w:val="22"/>
          <w:szCs w:val="22"/>
        </w:rPr>
        <w:t xml:space="preserve">. </w:t>
      </w:r>
      <w:r w:rsidR="001A3360" w:rsidRPr="007C534C">
        <w:rPr>
          <w:rFonts w:ascii="Helvetica" w:hAnsi="Helvetica"/>
          <w:sz w:val="22"/>
          <w:szCs w:val="22"/>
        </w:rPr>
        <w:t>The absolute requirement of the unregulated activities</w:t>
      </w:r>
      <w:r w:rsidRPr="007C534C">
        <w:rPr>
          <w:rFonts w:ascii="Helvetica" w:hAnsi="Helvetica"/>
          <w:sz w:val="22"/>
          <w:szCs w:val="22"/>
        </w:rPr>
        <w:t xml:space="preserve"> of these kinases by some</w:t>
      </w:r>
      <w:r w:rsidR="001A3360" w:rsidRPr="007C534C">
        <w:rPr>
          <w:rFonts w:ascii="Helvetica" w:hAnsi="Helvetica"/>
          <w:sz w:val="22"/>
          <w:szCs w:val="22"/>
        </w:rPr>
        <w:t xml:space="preserve"> </w:t>
      </w:r>
      <w:r w:rsidR="001243D4" w:rsidRPr="007C534C">
        <w:rPr>
          <w:rFonts w:ascii="Helvetica" w:hAnsi="Helvetica"/>
          <w:sz w:val="22"/>
          <w:szCs w:val="22"/>
        </w:rPr>
        <w:t xml:space="preserve">cancer cells </w:t>
      </w:r>
      <w:r w:rsidR="001A3360" w:rsidRPr="007C534C">
        <w:rPr>
          <w:rFonts w:ascii="Helvetica" w:hAnsi="Helvetica"/>
          <w:sz w:val="22"/>
          <w:szCs w:val="22"/>
        </w:rPr>
        <w:t>for s</w:t>
      </w:r>
      <w:r w:rsidRPr="007C534C">
        <w:rPr>
          <w:rFonts w:ascii="Helvetica" w:hAnsi="Helvetica"/>
          <w:sz w:val="22"/>
          <w:szCs w:val="22"/>
        </w:rPr>
        <w:t>urvival, or so-called “oncogene</w:t>
      </w:r>
      <w:r w:rsidR="001A3360" w:rsidRPr="007C534C">
        <w:rPr>
          <w:rFonts w:ascii="Helvetica" w:hAnsi="Helvetica"/>
          <w:sz w:val="22"/>
          <w:szCs w:val="22"/>
        </w:rPr>
        <w:t xml:space="preserve"> addiction,” explains the therapeutic window for inhibitors that target these kinases. Furthermore, genomic characterization of large cohorts of patient tumor samples </w:t>
      </w:r>
      <w:r w:rsidR="00806E0D" w:rsidRPr="007C534C">
        <w:rPr>
          <w:rFonts w:ascii="Helvetica" w:hAnsi="Helvetica"/>
          <w:sz w:val="22"/>
          <w:szCs w:val="22"/>
        </w:rPr>
        <w:t xml:space="preserve">to look for common mutations, copy number variants and chromosomal rearrangements have allowed </w:t>
      </w:r>
      <w:r w:rsidRPr="007C534C">
        <w:rPr>
          <w:rFonts w:ascii="Helvetica" w:hAnsi="Helvetica"/>
          <w:sz w:val="22"/>
          <w:szCs w:val="22"/>
        </w:rPr>
        <w:t xml:space="preserve">for the </w:t>
      </w:r>
      <w:r w:rsidR="00806E0D" w:rsidRPr="007C534C">
        <w:rPr>
          <w:rFonts w:ascii="Helvetica" w:hAnsi="Helvetica"/>
          <w:sz w:val="22"/>
          <w:szCs w:val="22"/>
        </w:rPr>
        <w:t>disco</w:t>
      </w:r>
      <w:r w:rsidRPr="007C534C">
        <w:rPr>
          <w:rFonts w:ascii="Helvetica" w:hAnsi="Helvetica"/>
          <w:sz w:val="22"/>
          <w:szCs w:val="22"/>
        </w:rPr>
        <w:t>very</w:t>
      </w:r>
      <w:r w:rsidR="00B41265" w:rsidRPr="007C534C">
        <w:rPr>
          <w:rFonts w:ascii="Helvetica" w:hAnsi="Helvetica"/>
          <w:sz w:val="22"/>
          <w:szCs w:val="22"/>
        </w:rPr>
        <w:t xml:space="preserve"> of these driver kinases</w:t>
      </w:r>
      <w:r w:rsidR="00B426B5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cm9zczwvQXV0aG9yPjxZZWFyPjIwMTU8L1llYXI+PFJl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cm9zczwvQXV0aG9yPjxZZWFyPjIwMTU8L1llYXI+PFJl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B426B5" w:rsidRPr="007C534C">
        <w:rPr>
          <w:rFonts w:ascii="Helvetica" w:hAnsi="Helvetica"/>
          <w:sz w:val="22"/>
          <w:szCs w:val="22"/>
        </w:rPr>
      </w:r>
      <w:r w:rsidR="00B426B5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16</w:t>
      </w:r>
      <w:r w:rsidR="00B426B5" w:rsidRPr="007C534C">
        <w:rPr>
          <w:rFonts w:ascii="Helvetica" w:hAnsi="Helvetica"/>
          <w:sz w:val="22"/>
          <w:szCs w:val="22"/>
        </w:rPr>
        <w:fldChar w:fldCharType="end"/>
      </w:r>
      <w:r w:rsidR="001A3360" w:rsidRPr="007C534C">
        <w:rPr>
          <w:rFonts w:ascii="Helvetica" w:hAnsi="Helvetica"/>
          <w:sz w:val="22"/>
          <w:szCs w:val="22"/>
        </w:rPr>
        <w:t xml:space="preserve">. </w:t>
      </w:r>
      <w:r w:rsidR="004E0EC2" w:rsidRPr="007C534C">
        <w:rPr>
          <w:rFonts w:ascii="Helvetica" w:hAnsi="Helvetica"/>
          <w:sz w:val="22"/>
          <w:szCs w:val="22"/>
        </w:rPr>
        <w:t xml:space="preserve">As </w:t>
      </w:r>
      <w:r w:rsidR="0066072C" w:rsidRPr="007C534C">
        <w:rPr>
          <w:rFonts w:ascii="Helvetica" w:hAnsi="Helvetica"/>
          <w:sz w:val="22"/>
          <w:szCs w:val="22"/>
        </w:rPr>
        <w:t xml:space="preserve">many of these kinases </w:t>
      </w:r>
      <w:r w:rsidR="004E0EC2" w:rsidRPr="007C534C">
        <w:rPr>
          <w:rFonts w:ascii="Helvetica" w:hAnsi="Helvetica"/>
          <w:sz w:val="22"/>
          <w:szCs w:val="22"/>
        </w:rPr>
        <w:t>were</w:t>
      </w:r>
      <w:r w:rsidR="00B41265" w:rsidRPr="007C534C">
        <w:rPr>
          <w:rFonts w:ascii="Helvetica" w:hAnsi="Helvetica"/>
          <w:sz w:val="22"/>
          <w:szCs w:val="22"/>
        </w:rPr>
        <w:t xml:space="preserve"> among the </w:t>
      </w:r>
      <w:r w:rsidR="004E0EC2" w:rsidRPr="007C534C">
        <w:rPr>
          <w:rFonts w:ascii="Helvetica" w:hAnsi="Helvetica"/>
          <w:sz w:val="22"/>
          <w:szCs w:val="22"/>
        </w:rPr>
        <w:t xml:space="preserve">first to be identified to play important roles in </w:t>
      </w:r>
      <w:r w:rsidR="00B41265" w:rsidRPr="007C534C">
        <w:rPr>
          <w:rFonts w:ascii="Helvetica" w:hAnsi="Helvetica"/>
          <w:sz w:val="22"/>
          <w:szCs w:val="22"/>
        </w:rPr>
        <w:t>cancer</w:t>
      </w:r>
      <w:r w:rsidR="00C0720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kZSBLbGVpbjwvQXV0aG9yPjxZZWFyPjE5ODI8L1llYXI+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kZSBLbGVpbjwvQXV0aG9yPjxZZWFyPjE5ODI8L1llYXI+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C0720E" w:rsidRPr="007C534C">
        <w:rPr>
          <w:rFonts w:ascii="Helvetica" w:hAnsi="Helvetica"/>
          <w:sz w:val="22"/>
          <w:szCs w:val="22"/>
        </w:rPr>
      </w:r>
      <w:r w:rsidR="00C0720E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, 17, 18</w:t>
      </w:r>
      <w:r w:rsidR="00C0720E" w:rsidRPr="007C534C">
        <w:rPr>
          <w:rFonts w:ascii="Helvetica" w:hAnsi="Helvetica"/>
          <w:sz w:val="22"/>
          <w:szCs w:val="22"/>
        </w:rPr>
        <w:fldChar w:fldCharType="end"/>
      </w:r>
      <w:r w:rsidR="00C0720E" w:rsidRPr="007C534C">
        <w:rPr>
          <w:rFonts w:ascii="Helvetica" w:hAnsi="Helvetica"/>
          <w:sz w:val="22"/>
          <w:szCs w:val="22"/>
        </w:rPr>
        <w:t xml:space="preserve">, </w:t>
      </w:r>
      <w:r w:rsidR="00CD6153" w:rsidRPr="007C534C">
        <w:rPr>
          <w:rFonts w:ascii="Helvetica" w:hAnsi="Helvetica"/>
          <w:sz w:val="22"/>
          <w:szCs w:val="22"/>
        </w:rPr>
        <w:t>t</w:t>
      </w:r>
      <w:r w:rsidR="004D2341" w:rsidRPr="007C534C">
        <w:rPr>
          <w:rFonts w:ascii="Helvetica" w:hAnsi="Helvetica"/>
          <w:sz w:val="22"/>
          <w:szCs w:val="22"/>
        </w:rPr>
        <w:t xml:space="preserve">he majority of </w:t>
      </w:r>
      <w:r w:rsidR="001A3360" w:rsidRPr="007C534C">
        <w:rPr>
          <w:rFonts w:ascii="Helvetica" w:hAnsi="Helvetica"/>
          <w:sz w:val="22"/>
          <w:szCs w:val="22"/>
        </w:rPr>
        <w:t>clinical kinase targets fall in this category.</w:t>
      </w:r>
      <w:r w:rsidR="0066072C" w:rsidRPr="007C534C">
        <w:rPr>
          <w:rFonts w:ascii="Helvetica" w:hAnsi="Helvetica"/>
          <w:sz w:val="22"/>
          <w:szCs w:val="22"/>
        </w:rPr>
        <w:t xml:space="preserve"> </w:t>
      </w:r>
      <w:r w:rsidR="00B41265" w:rsidRPr="007C534C">
        <w:rPr>
          <w:rFonts w:ascii="Helvetica" w:hAnsi="Helvetica"/>
          <w:sz w:val="22"/>
          <w:szCs w:val="22"/>
        </w:rPr>
        <w:t>Unfortunately, development of resistance to these</w:t>
      </w:r>
      <w:r w:rsidR="004E0EC2" w:rsidRPr="007C534C">
        <w:rPr>
          <w:rFonts w:ascii="Helvetica" w:hAnsi="Helvetica"/>
          <w:sz w:val="22"/>
          <w:szCs w:val="22"/>
        </w:rPr>
        <w:t xml:space="preserve"> inhibitors is extremely common, as a</w:t>
      </w:r>
      <w:r w:rsidR="00B41265" w:rsidRPr="007C534C">
        <w:rPr>
          <w:rFonts w:ascii="Helvetica" w:hAnsi="Helvetica"/>
          <w:sz w:val="22"/>
          <w:szCs w:val="22"/>
        </w:rPr>
        <w:t xml:space="preserve"> single </w:t>
      </w:r>
      <w:r w:rsidR="00CD6153" w:rsidRPr="007C534C">
        <w:rPr>
          <w:rFonts w:ascii="Helvetica" w:hAnsi="Helvetica"/>
          <w:sz w:val="22"/>
          <w:szCs w:val="22"/>
        </w:rPr>
        <w:t xml:space="preserve">point mutation </w:t>
      </w:r>
      <w:r w:rsidR="00AD0C65" w:rsidRPr="007C534C">
        <w:rPr>
          <w:rFonts w:ascii="Helvetica" w:hAnsi="Helvetica"/>
          <w:sz w:val="22"/>
          <w:szCs w:val="22"/>
        </w:rPr>
        <w:t>(e.g. EGFR(T790M)</w:t>
      </w:r>
      <w:r w:rsidR="00B426B5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Toyooka&lt;/Author&gt;&lt;Year&gt;2005&lt;/Year&gt;&lt;RecNum&gt;22&lt;/RecNum&gt;&lt;DisplayText&gt;&lt;style face="superscript"&gt;19&lt;/style&gt;&lt;/DisplayText&gt;&lt;record&gt;&lt;rec-number&gt;22&lt;/rec-number&gt;&lt;foreign-keys&gt;&lt;key app="EN" db-id="a5afzapwgvd9fjewwew5zwvrxe09td5edw5r" timestamp="1502120846"&gt;22&lt;/key&gt;&lt;/foreign-keys&gt;&lt;ref-type name="Journal Article"&gt;17&lt;/ref-type&gt;&lt;contributors&gt;&lt;authors&gt;&lt;author&gt;Toyooka, S.&lt;/author&gt;&lt;author&gt;Kiura, K.&lt;/author&gt;&lt;author&gt;Mitsudomi, T.&lt;/author&gt;&lt;/authors&gt;&lt;/contributors&gt;&lt;titles&gt;&lt;title&gt;EGFR mutation and response of lung cancer to gefitinib&lt;/title&gt;&lt;secondary-title&gt;N Engl J Med&lt;/secondary-title&gt;&lt;/titles&gt;&lt;periodical&gt;&lt;full-title&gt;N Engl J Med&lt;/full-title&gt;&lt;/periodical&gt;&lt;pages&gt;2136; author reply 2136&lt;/pages&gt;&lt;volume&gt;352&lt;/volume&gt;&lt;number&gt;20&lt;/number&gt;&lt;keywords&gt;&lt;keyword&gt;Antineoplastic Agents/therapeutic use&lt;/keyword&gt;&lt;keyword&gt;Carcinoma, Non-Small-Cell Lung/drug therapy/*genetics&lt;/keyword&gt;&lt;keyword&gt;Drug Resistance, Neoplasm/*genetics&lt;/keyword&gt;&lt;keyword&gt;Female&lt;/keyword&gt;&lt;keyword&gt;Genotype&lt;/keyword&gt;&lt;keyword&gt;Humans&lt;/keyword&gt;&lt;keyword&gt;Lung Neoplasms/drug therapy/*genetics&lt;/keyword&gt;&lt;keyword&gt;*Point Mutation&lt;/keyword&gt;&lt;keyword&gt;Quinazolines/therapeutic use&lt;/keyword&gt;&lt;keyword&gt;Receptor, Epidermal Growth Factor/*genetics&lt;/keyword&gt;&lt;/keywords&gt;&lt;dates&gt;&lt;year&gt;2005&lt;/year&gt;&lt;pub-dates&gt;&lt;date&gt;May 19&lt;/date&gt;&lt;/pub-dates&gt;&lt;/dates&gt;&lt;isbn&gt;1533-4406 (Electronic)&amp;#xD;0028-4793 (Linking)&lt;/isbn&gt;&lt;accession-num&gt;15901872&lt;/accession-num&gt;&lt;urls&gt;&lt;related-urls&gt;&lt;url&gt;https://www.ncbi.nlm.nih.gov/pubmed/15901872&lt;/url&gt;&lt;/related-urls&gt;&lt;/urls&gt;&lt;electronic-resource-num&gt;10.1056/NEJM200505193522019&lt;/electronic-resource-num&gt;&lt;/record&gt;&lt;/Cite&gt;&lt;/EndNote&gt;</w:instrText>
      </w:r>
      <w:r w:rsidR="00B426B5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19</w:t>
      </w:r>
      <w:r w:rsidR="00B426B5" w:rsidRPr="007C534C">
        <w:rPr>
          <w:rFonts w:ascii="Helvetica" w:hAnsi="Helvetica"/>
          <w:sz w:val="22"/>
          <w:szCs w:val="22"/>
        </w:rPr>
        <w:fldChar w:fldCharType="end"/>
      </w:r>
      <w:r w:rsidR="00AD0C65" w:rsidRPr="007C534C">
        <w:rPr>
          <w:rFonts w:ascii="Helvetica" w:hAnsi="Helvetica"/>
          <w:sz w:val="22"/>
          <w:szCs w:val="22"/>
        </w:rPr>
        <w:t>, BCR-ABL(T315I)</w:t>
      </w:r>
      <w:r w:rsidR="00FE1674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b3JyZTwvQXV0aG9yPjxZZWFyPjIwMDE8L1llYXI+PFJl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b3JyZTwvQXV0aG9yPjxZZWFyPjIwMDE8L1llYXI+PFJl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FE1674" w:rsidRPr="007C534C">
        <w:rPr>
          <w:rFonts w:ascii="Helvetica" w:hAnsi="Helvetica"/>
          <w:sz w:val="22"/>
          <w:szCs w:val="22"/>
        </w:rPr>
      </w:r>
      <w:r w:rsidR="00FE1674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20</w:t>
      </w:r>
      <w:r w:rsidR="00FE1674" w:rsidRPr="007C534C">
        <w:rPr>
          <w:rFonts w:ascii="Helvetica" w:hAnsi="Helvetica"/>
          <w:sz w:val="22"/>
          <w:szCs w:val="22"/>
        </w:rPr>
        <w:fldChar w:fldCharType="end"/>
      </w:r>
      <w:r w:rsidR="00AD0C65" w:rsidRPr="007C534C">
        <w:rPr>
          <w:rFonts w:ascii="Helvetica" w:hAnsi="Helvetica"/>
          <w:sz w:val="22"/>
          <w:szCs w:val="22"/>
        </w:rPr>
        <w:t xml:space="preserve">) </w:t>
      </w:r>
      <w:r w:rsidR="004E0EC2" w:rsidRPr="007C534C">
        <w:rPr>
          <w:rFonts w:ascii="Helvetica" w:hAnsi="Helvetica"/>
          <w:sz w:val="22"/>
          <w:szCs w:val="22"/>
        </w:rPr>
        <w:t>can render</w:t>
      </w:r>
      <w:r w:rsidR="00CD6153" w:rsidRPr="007C534C">
        <w:rPr>
          <w:rFonts w:ascii="Helvetica" w:hAnsi="Helvetica"/>
          <w:sz w:val="22"/>
          <w:szCs w:val="22"/>
        </w:rPr>
        <w:t xml:space="preserve"> the inhibitor</w:t>
      </w:r>
      <w:r w:rsidR="00D22410" w:rsidRPr="007C534C">
        <w:rPr>
          <w:rFonts w:ascii="Helvetica" w:hAnsi="Helvetica"/>
          <w:sz w:val="22"/>
          <w:szCs w:val="22"/>
        </w:rPr>
        <w:t>s</w:t>
      </w:r>
      <w:r w:rsidR="00CD6153" w:rsidRPr="007C534C">
        <w:rPr>
          <w:rFonts w:ascii="Helvetica" w:hAnsi="Helvetica"/>
          <w:sz w:val="22"/>
          <w:szCs w:val="22"/>
        </w:rPr>
        <w:t xml:space="preserve"> in</w:t>
      </w:r>
      <w:r w:rsidR="00D22410" w:rsidRPr="007C534C">
        <w:rPr>
          <w:rFonts w:ascii="Helvetica" w:hAnsi="Helvetica"/>
          <w:sz w:val="22"/>
          <w:szCs w:val="22"/>
        </w:rPr>
        <w:t>effective</w:t>
      </w:r>
      <w:r w:rsidR="004E0EC2" w:rsidRPr="007C534C">
        <w:rPr>
          <w:rFonts w:ascii="Helvetica" w:hAnsi="Helvetica"/>
          <w:sz w:val="22"/>
          <w:szCs w:val="22"/>
        </w:rPr>
        <w:t xml:space="preserve"> and thereby</w:t>
      </w:r>
      <w:r w:rsidR="00AD0C65" w:rsidRPr="007C534C">
        <w:rPr>
          <w:rFonts w:ascii="Helvetica" w:hAnsi="Helvetica"/>
          <w:sz w:val="22"/>
          <w:szCs w:val="22"/>
        </w:rPr>
        <w:t xml:space="preserve"> restore </w:t>
      </w:r>
      <w:r w:rsidR="004E0EC2" w:rsidRPr="007C534C">
        <w:rPr>
          <w:rFonts w:ascii="Helvetica" w:hAnsi="Helvetica"/>
          <w:sz w:val="22"/>
          <w:szCs w:val="22"/>
        </w:rPr>
        <w:t xml:space="preserve">kinase function. Alternatively, cancer cells can </w:t>
      </w:r>
      <w:r w:rsidR="00CD6153" w:rsidRPr="007C534C">
        <w:rPr>
          <w:rFonts w:ascii="Helvetica" w:hAnsi="Helvetica"/>
          <w:sz w:val="22"/>
          <w:szCs w:val="22"/>
        </w:rPr>
        <w:t xml:space="preserve">adapt to the treatment </w:t>
      </w:r>
      <w:r w:rsidR="004E0EC2" w:rsidRPr="007C534C">
        <w:rPr>
          <w:rFonts w:ascii="Helvetica" w:hAnsi="Helvetica"/>
          <w:sz w:val="22"/>
          <w:szCs w:val="22"/>
        </w:rPr>
        <w:t>via</w:t>
      </w:r>
      <w:r w:rsidR="00CD6153" w:rsidRPr="007C534C">
        <w:rPr>
          <w:rFonts w:ascii="Helvetica" w:hAnsi="Helvetica"/>
          <w:sz w:val="22"/>
          <w:szCs w:val="22"/>
        </w:rPr>
        <w:t xml:space="preserve"> </w:t>
      </w:r>
      <w:r w:rsidR="00882566" w:rsidRPr="007C534C">
        <w:rPr>
          <w:rFonts w:ascii="Helvetica" w:hAnsi="Helvetica"/>
          <w:sz w:val="22"/>
          <w:szCs w:val="22"/>
        </w:rPr>
        <w:t>activation of</w:t>
      </w:r>
      <w:r w:rsidR="00CD6153" w:rsidRPr="007C534C">
        <w:rPr>
          <w:rFonts w:ascii="Helvetica" w:hAnsi="Helvetica"/>
          <w:sz w:val="22"/>
          <w:szCs w:val="22"/>
        </w:rPr>
        <w:t xml:space="preserve"> </w:t>
      </w:r>
      <w:r w:rsidR="00882566" w:rsidRPr="007C534C">
        <w:rPr>
          <w:rFonts w:ascii="Helvetica" w:hAnsi="Helvetica"/>
          <w:sz w:val="22"/>
          <w:szCs w:val="22"/>
        </w:rPr>
        <w:t xml:space="preserve">downstream </w:t>
      </w:r>
      <w:r w:rsidR="004E0EC2" w:rsidRPr="007C534C">
        <w:rPr>
          <w:rFonts w:ascii="Helvetica" w:hAnsi="Helvetica"/>
          <w:sz w:val="22"/>
          <w:szCs w:val="22"/>
        </w:rPr>
        <w:t xml:space="preserve">signaling </w:t>
      </w:r>
      <w:r w:rsidR="00882566" w:rsidRPr="007C534C">
        <w:rPr>
          <w:rFonts w:ascii="Helvetica" w:hAnsi="Helvetica"/>
          <w:sz w:val="22"/>
          <w:szCs w:val="22"/>
        </w:rPr>
        <w:t>components or parallel</w:t>
      </w:r>
      <w:r w:rsidR="00CD6153" w:rsidRPr="007C534C">
        <w:rPr>
          <w:rFonts w:ascii="Helvetica" w:hAnsi="Helvetica"/>
          <w:sz w:val="22"/>
          <w:szCs w:val="22"/>
        </w:rPr>
        <w:t xml:space="preserve"> pathways to sustain </w:t>
      </w:r>
      <w:r w:rsidR="004E0EC2" w:rsidRPr="007C534C">
        <w:rPr>
          <w:rFonts w:ascii="Helvetica" w:hAnsi="Helvetica"/>
          <w:sz w:val="22"/>
          <w:szCs w:val="22"/>
        </w:rPr>
        <w:t>their own proliferation and survival.</w:t>
      </w:r>
    </w:p>
    <w:p w14:paraId="124115E1" w14:textId="6EE61F28" w:rsidR="008A42B5" w:rsidRPr="007C534C" w:rsidRDefault="00DF7C8C" w:rsidP="00480B14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>The</w:t>
      </w:r>
      <w:r w:rsidR="008A42B5" w:rsidRPr="007C534C">
        <w:rPr>
          <w:rFonts w:ascii="Helvetica" w:hAnsi="Helvetica"/>
          <w:sz w:val="22"/>
          <w:szCs w:val="22"/>
        </w:rPr>
        <w:t xml:space="preserve"> second </w:t>
      </w:r>
      <w:r w:rsidRPr="007C534C">
        <w:rPr>
          <w:rFonts w:ascii="Helvetica" w:hAnsi="Helvetica"/>
          <w:sz w:val="22"/>
          <w:szCs w:val="22"/>
        </w:rPr>
        <w:t xml:space="preserve">class of </w:t>
      </w:r>
      <w:r w:rsidR="00FD5BB5" w:rsidRPr="007C534C">
        <w:rPr>
          <w:rFonts w:ascii="Helvetica" w:hAnsi="Helvetica"/>
          <w:sz w:val="22"/>
          <w:szCs w:val="22"/>
        </w:rPr>
        <w:t xml:space="preserve">kinase target represents dependencies that arise due to </w:t>
      </w:r>
      <w:r w:rsidR="00882566" w:rsidRPr="007C534C">
        <w:rPr>
          <w:rFonts w:ascii="Helvetica" w:hAnsi="Helvetica"/>
          <w:sz w:val="22"/>
          <w:szCs w:val="22"/>
        </w:rPr>
        <w:t xml:space="preserve">abnormal cellular processes and altered genetic contexts </w:t>
      </w:r>
      <w:r w:rsidR="006F431E" w:rsidRPr="007C534C">
        <w:rPr>
          <w:rFonts w:ascii="Helvetica" w:hAnsi="Helvetica"/>
          <w:sz w:val="22"/>
          <w:szCs w:val="22"/>
        </w:rPr>
        <w:t xml:space="preserve">acquired by tumor cells </w:t>
      </w:r>
      <w:r w:rsidR="009861FA" w:rsidRPr="007C534C">
        <w:rPr>
          <w:rFonts w:ascii="Helvetica" w:hAnsi="Helvetica"/>
          <w:sz w:val="22"/>
          <w:szCs w:val="22"/>
        </w:rPr>
        <w:t xml:space="preserve">for </w:t>
      </w:r>
      <w:r w:rsidR="006F431E" w:rsidRPr="007C534C">
        <w:rPr>
          <w:rFonts w:ascii="Helvetica" w:hAnsi="Helvetica"/>
          <w:sz w:val="22"/>
          <w:szCs w:val="22"/>
        </w:rPr>
        <w:t>grow</w:t>
      </w:r>
      <w:r w:rsidRPr="007C534C">
        <w:rPr>
          <w:rFonts w:ascii="Helvetica" w:hAnsi="Helvetica"/>
          <w:sz w:val="22"/>
          <w:szCs w:val="22"/>
        </w:rPr>
        <w:t>th and survival</w:t>
      </w:r>
      <w:r w:rsidR="006F431E" w:rsidRPr="007C534C">
        <w:rPr>
          <w:rFonts w:ascii="Helvetica" w:hAnsi="Helvetica"/>
          <w:sz w:val="22"/>
          <w:szCs w:val="22"/>
        </w:rPr>
        <w:t xml:space="preserve">. </w:t>
      </w:r>
      <w:r w:rsidR="006F431E" w:rsidRPr="007C534C">
        <w:rPr>
          <w:rFonts w:ascii="Helvetica" w:hAnsi="Helvetica"/>
          <w:sz w:val="22"/>
          <w:szCs w:val="22"/>
        </w:rPr>
        <w:lastRenderedPageBreak/>
        <w:t xml:space="preserve">These targets are </w:t>
      </w:r>
      <w:r w:rsidR="000E413F" w:rsidRPr="007C534C">
        <w:rPr>
          <w:rFonts w:ascii="Helvetica" w:hAnsi="Helvetica"/>
          <w:sz w:val="22"/>
          <w:szCs w:val="22"/>
        </w:rPr>
        <w:t>gen</w:t>
      </w:r>
      <w:r w:rsidR="00017FBF" w:rsidRPr="007C534C">
        <w:rPr>
          <w:rFonts w:ascii="Helvetica" w:hAnsi="Helvetica"/>
          <w:sz w:val="22"/>
          <w:szCs w:val="22"/>
        </w:rPr>
        <w:t>erally not oncogenic or mutated</w:t>
      </w:r>
      <w:r w:rsidR="00480B14" w:rsidRPr="007C534C">
        <w:rPr>
          <w:rFonts w:ascii="Helvetica" w:hAnsi="Helvetica"/>
          <w:sz w:val="22"/>
          <w:szCs w:val="22"/>
        </w:rPr>
        <w:t xml:space="preserve"> themselves</w:t>
      </w:r>
      <w:r w:rsidR="00017FBF" w:rsidRPr="007C534C">
        <w:rPr>
          <w:rFonts w:ascii="Helvetica" w:hAnsi="Helvetica"/>
          <w:sz w:val="22"/>
          <w:szCs w:val="22"/>
        </w:rPr>
        <w:t xml:space="preserve">, but are </w:t>
      </w:r>
      <w:r w:rsidR="00480B14" w:rsidRPr="007C534C">
        <w:rPr>
          <w:rFonts w:ascii="Helvetica" w:hAnsi="Helvetica"/>
          <w:sz w:val="22"/>
          <w:szCs w:val="22"/>
        </w:rPr>
        <w:t>associated with</w:t>
      </w:r>
      <w:r w:rsidR="009861FA" w:rsidRPr="007C534C">
        <w:rPr>
          <w:rFonts w:ascii="Helvetica" w:hAnsi="Helvetica"/>
          <w:sz w:val="22"/>
          <w:szCs w:val="22"/>
        </w:rPr>
        <w:t xml:space="preserve"> </w:t>
      </w:r>
      <w:r w:rsidR="00480B14" w:rsidRPr="007C534C">
        <w:rPr>
          <w:rFonts w:ascii="Helvetica" w:hAnsi="Helvetica"/>
          <w:sz w:val="22"/>
          <w:szCs w:val="22"/>
        </w:rPr>
        <w:t xml:space="preserve">a dysregulated pathway, or are functionally </w:t>
      </w:r>
      <w:r w:rsidR="00017FBF" w:rsidRPr="007C534C">
        <w:rPr>
          <w:rFonts w:ascii="Helvetica" w:hAnsi="Helvetica"/>
          <w:sz w:val="22"/>
          <w:szCs w:val="22"/>
        </w:rPr>
        <w:t>associated with</w:t>
      </w:r>
      <w:r w:rsidR="00882566" w:rsidRPr="007C534C">
        <w:rPr>
          <w:rFonts w:ascii="Helvetica" w:hAnsi="Helvetica"/>
          <w:sz w:val="22"/>
          <w:szCs w:val="22"/>
        </w:rPr>
        <w:t xml:space="preserve"> </w:t>
      </w:r>
      <w:r w:rsidR="00480B14" w:rsidRPr="007C534C">
        <w:rPr>
          <w:rFonts w:ascii="Helvetica" w:hAnsi="Helvetica"/>
          <w:sz w:val="22"/>
          <w:szCs w:val="22"/>
        </w:rPr>
        <w:t>c</w:t>
      </w:r>
      <w:r w:rsidR="00C0720E" w:rsidRPr="007C534C">
        <w:rPr>
          <w:rFonts w:ascii="Helvetica" w:hAnsi="Helvetica"/>
          <w:sz w:val="22"/>
          <w:szCs w:val="22"/>
        </w:rPr>
        <w:t>ertain hallmarks of cancer</w:t>
      </w:r>
      <w:r w:rsidR="00C0720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YW5haGFuPC9BdXRob3I+PFllYXI+MjAwMDwvWWVhcj48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YW5haGFuPC9BdXRob3I+PFllYXI+MjAwMDwvWWVhcj48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C0720E" w:rsidRPr="007C534C">
        <w:rPr>
          <w:rFonts w:ascii="Helvetica" w:hAnsi="Helvetica"/>
          <w:sz w:val="22"/>
          <w:szCs w:val="22"/>
        </w:rPr>
      </w:r>
      <w:r w:rsidR="00C0720E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21, 22</w:t>
      </w:r>
      <w:r w:rsidR="00C0720E" w:rsidRPr="007C534C">
        <w:rPr>
          <w:rFonts w:ascii="Helvetica" w:hAnsi="Helvetica"/>
          <w:sz w:val="22"/>
          <w:szCs w:val="22"/>
        </w:rPr>
        <w:fldChar w:fldCharType="end"/>
      </w:r>
      <w:r w:rsidR="00480B14" w:rsidRPr="007C534C">
        <w:rPr>
          <w:rFonts w:ascii="Helvetica" w:hAnsi="Helvetica"/>
          <w:sz w:val="22"/>
          <w:szCs w:val="22"/>
        </w:rPr>
        <w:t xml:space="preserve">. </w:t>
      </w:r>
      <w:r w:rsidR="000E413F" w:rsidRPr="007C534C">
        <w:rPr>
          <w:rFonts w:ascii="Helvetica" w:hAnsi="Helvetica"/>
          <w:sz w:val="22"/>
          <w:szCs w:val="22"/>
        </w:rPr>
        <w:t>For example, targe</w:t>
      </w:r>
      <w:r w:rsidRPr="007C534C">
        <w:rPr>
          <w:rFonts w:ascii="Helvetica" w:hAnsi="Helvetica"/>
          <w:sz w:val="22"/>
          <w:szCs w:val="22"/>
        </w:rPr>
        <w:t xml:space="preserve">ting </w:t>
      </w:r>
      <w:r w:rsidR="001243D4" w:rsidRPr="007C534C">
        <w:rPr>
          <w:rFonts w:ascii="Helvetica" w:hAnsi="Helvetica"/>
          <w:sz w:val="22"/>
          <w:szCs w:val="22"/>
        </w:rPr>
        <w:t xml:space="preserve">mitogen-activated protein kinase kinase 1/2 (MAP2K1/2, or </w:t>
      </w:r>
      <w:r w:rsidRPr="007C534C">
        <w:rPr>
          <w:rFonts w:ascii="Helvetica" w:hAnsi="Helvetica"/>
          <w:sz w:val="22"/>
          <w:szCs w:val="22"/>
        </w:rPr>
        <w:t>MEK1/2</w:t>
      </w:r>
      <w:r w:rsidR="001243D4" w:rsidRPr="007C534C">
        <w:rPr>
          <w:rFonts w:ascii="Helvetica" w:hAnsi="Helvetica"/>
          <w:sz w:val="22"/>
          <w:szCs w:val="22"/>
        </w:rPr>
        <w:t>)</w:t>
      </w:r>
      <w:r w:rsidRPr="007C534C">
        <w:rPr>
          <w:rFonts w:ascii="Helvetica" w:hAnsi="Helvetica"/>
          <w:sz w:val="22"/>
          <w:szCs w:val="22"/>
        </w:rPr>
        <w:t xml:space="preserve"> in </w:t>
      </w:r>
      <w:r w:rsidR="00BA084A" w:rsidRPr="007C534C">
        <w:rPr>
          <w:rFonts w:ascii="Helvetica" w:hAnsi="Helvetica"/>
          <w:sz w:val="22"/>
          <w:szCs w:val="22"/>
        </w:rPr>
        <w:t xml:space="preserve">metastatic </w:t>
      </w:r>
      <w:r w:rsidR="001243D4" w:rsidRPr="007C534C">
        <w:rPr>
          <w:rFonts w:ascii="Helvetica" w:hAnsi="Helvetica"/>
          <w:sz w:val="22"/>
          <w:szCs w:val="22"/>
        </w:rPr>
        <w:t>v-raf murine sarcoma viral oncogene homolog B (</w:t>
      </w:r>
      <w:r w:rsidR="00BA084A" w:rsidRPr="007C534C">
        <w:rPr>
          <w:rFonts w:ascii="Helvetica" w:hAnsi="Helvetica"/>
          <w:sz w:val="22"/>
          <w:szCs w:val="22"/>
        </w:rPr>
        <w:t>BRAF</w:t>
      </w:r>
      <w:r w:rsidR="001243D4" w:rsidRPr="007C534C">
        <w:rPr>
          <w:rFonts w:ascii="Helvetica" w:hAnsi="Helvetica"/>
          <w:sz w:val="22"/>
          <w:szCs w:val="22"/>
        </w:rPr>
        <w:t>)</w:t>
      </w:r>
      <w:r w:rsidR="00BA084A" w:rsidRPr="007C534C">
        <w:rPr>
          <w:rFonts w:ascii="Helvetica" w:hAnsi="Helvetica"/>
          <w:sz w:val="22"/>
          <w:szCs w:val="22"/>
        </w:rPr>
        <w:t xml:space="preserve">-mutant melanoma </w:t>
      </w:r>
      <w:r w:rsidR="00480B14" w:rsidRPr="007C534C">
        <w:rPr>
          <w:rFonts w:ascii="Helvetica" w:hAnsi="Helvetica"/>
          <w:sz w:val="22"/>
          <w:szCs w:val="22"/>
        </w:rPr>
        <w:t xml:space="preserve">with </w:t>
      </w:r>
      <w:r w:rsidR="001243D4" w:rsidRPr="007C534C">
        <w:rPr>
          <w:rFonts w:ascii="Helvetica" w:hAnsi="Helvetica"/>
          <w:sz w:val="22"/>
          <w:szCs w:val="22"/>
        </w:rPr>
        <w:t>upregulated</w:t>
      </w:r>
      <w:r w:rsidR="000E413F" w:rsidRPr="007C534C">
        <w:rPr>
          <w:rFonts w:ascii="Helvetica" w:hAnsi="Helvetica"/>
          <w:sz w:val="22"/>
          <w:szCs w:val="22"/>
        </w:rPr>
        <w:t xml:space="preserve"> </w:t>
      </w:r>
      <w:r w:rsidR="001243D4" w:rsidRPr="007C534C">
        <w:rPr>
          <w:rFonts w:ascii="Helvetica" w:hAnsi="Helvetica"/>
          <w:sz w:val="22"/>
          <w:szCs w:val="22"/>
        </w:rPr>
        <w:t>mitogen-activated protein kinase (</w:t>
      </w:r>
      <w:r w:rsidR="000E413F" w:rsidRPr="007C534C">
        <w:rPr>
          <w:rFonts w:ascii="Helvetica" w:hAnsi="Helvetica"/>
          <w:sz w:val="22"/>
          <w:szCs w:val="22"/>
        </w:rPr>
        <w:t>MAPK</w:t>
      </w:r>
      <w:r w:rsidR="001243D4" w:rsidRPr="007C534C">
        <w:rPr>
          <w:rFonts w:ascii="Helvetica" w:hAnsi="Helvetica"/>
          <w:sz w:val="22"/>
          <w:szCs w:val="22"/>
        </w:rPr>
        <w:t>)</w:t>
      </w:r>
      <w:r w:rsidR="000E413F" w:rsidRPr="007C534C">
        <w:rPr>
          <w:rFonts w:ascii="Helvetica" w:hAnsi="Helvetica"/>
          <w:sz w:val="22"/>
          <w:szCs w:val="22"/>
        </w:rPr>
        <w:t xml:space="preserve"> pathway activities </w:t>
      </w:r>
      <w:r w:rsidR="00BA084A" w:rsidRPr="007C534C">
        <w:rPr>
          <w:rFonts w:ascii="Helvetica" w:hAnsi="Helvetica"/>
          <w:sz w:val="22"/>
          <w:szCs w:val="22"/>
        </w:rPr>
        <w:t>has</w:t>
      </w:r>
      <w:r w:rsidRPr="007C534C">
        <w:rPr>
          <w:rFonts w:ascii="Helvetica" w:hAnsi="Helvetica"/>
          <w:sz w:val="22"/>
          <w:szCs w:val="22"/>
        </w:rPr>
        <w:t xml:space="preserve"> been proven effective </w:t>
      </w:r>
      <w:r w:rsidR="00FE1674" w:rsidRPr="007C534C">
        <w:rPr>
          <w:rFonts w:ascii="Helvetica" w:hAnsi="Helvetica"/>
          <w:sz w:val="22"/>
          <w:szCs w:val="22"/>
        </w:rPr>
        <w:t xml:space="preserve">as both a single agent and </w:t>
      </w:r>
      <w:r w:rsidRPr="007C534C">
        <w:rPr>
          <w:rFonts w:ascii="Helvetica" w:hAnsi="Helvetica"/>
          <w:sz w:val="22"/>
          <w:szCs w:val="22"/>
        </w:rPr>
        <w:t>in combination with BRAF</w:t>
      </w:r>
      <w:r w:rsidR="00BA084A" w:rsidRPr="007C534C">
        <w:rPr>
          <w:rFonts w:ascii="Helvetica" w:hAnsi="Helvetica"/>
          <w:sz w:val="22"/>
          <w:szCs w:val="22"/>
        </w:rPr>
        <w:t xml:space="preserve"> inhibitors</w:t>
      </w:r>
      <w:r w:rsidR="00FE1674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b25nPC9BdXRob3I+PFllYXI+MjAxNDwvWWVhcj48UmVj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b25nPC9BdXRob3I+PFllYXI+MjAxNDwvWWVhcj48UmVj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FE1674" w:rsidRPr="007C534C">
        <w:rPr>
          <w:rFonts w:ascii="Helvetica" w:hAnsi="Helvetica"/>
          <w:sz w:val="22"/>
          <w:szCs w:val="22"/>
        </w:rPr>
      </w:r>
      <w:r w:rsidR="00FE1674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23, 24</w:t>
      </w:r>
      <w:r w:rsidR="00FE1674"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 xml:space="preserve">. </w:t>
      </w:r>
      <w:r w:rsidR="00BA084A" w:rsidRPr="007C534C">
        <w:rPr>
          <w:rFonts w:ascii="Helvetica" w:hAnsi="Helvetica"/>
          <w:sz w:val="22"/>
          <w:szCs w:val="22"/>
        </w:rPr>
        <w:t>Targeting the DNA-damage response machineries</w:t>
      </w:r>
      <w:r w:rsidR="002C3DF9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O&amp;apos;Connor&lt;/Author&gt;&lt;Year&gt;2015&lt;/Year&gt;&lt;RecNum&gt;26&lt;/RecNum&gt;&lt;DisplayText&gt;&lt;style face="superscript"&gt;25&lt;/style&gt;&lt;/DisplayText&gt;&lt;record&gt;&lt;rec-number&gt;26&lt;/rec-number&gt;&lt;foreign-keys&gt;&lt;key app="EN" db-id="a5afzapwgvd9fjewwew5zwvrxe09td5edw5r" timestamp="1502124606"&gt;26&lt;/key&gt;&lt;/foreign-keys&gt;&lt;ref-type name="Journal Article"&gt;17&lt;/ref-type&gt;&lt;contributors&gt;&lt;authors&gt;&lt;author&gt;O&amp;apos;Connor, M. J.&lt;/author&gt;&lt;/authors&gt;&lt;/contributors&gt;&lt;auth-address&gt;Senior Principal Scientist, Head of the DNA Damage Response Biology Area, Oncology IMED, AstraZeneca, Mereside, Alderley Park, Macclesfield SK10 4TG, United Kingdom. Electronic address: mark.j.oconnor@astrazeneca.com.&lt;/auth-address&gt;&lt;titles&gt;&lt;title&gt;Targeting the DNA Damage Response in Cancer&lt;/title&gt;&lt;secondary-title&gt;Mol Cell&lt;/secondary-title&gt;&lt;/titles&gt;&lt;periodical&gt;&lt;full-title&gt;Mol Cell&lt;/full-title&gt;&lt;/periodical&gt;&lt;pages&gt;547-60&lt;/pages&gt;&lt;volume&gt;60&lt;/volume&gt;&lt;number&gt;4&lt;/number&gt;&lt;keywords&gt;&lt;keyword&gt;Animals&lt;/keyword&gt;&lt;keyword&gt;Antineoplastic Agents/*pharmacology/therapeutic use&lt;/keyword&gt;&lt;keyword&gt;DNA Damage&lt;/keyword&gt;&lt;keyword&gt;DNA Repair/*drug effects&lt;/keyword&gt;&lt;keyword&gt;Genomic Instability/drug effects&lt;/keyword&gt;&lt;keyword&gt;Humans&lt;/keyword&gt;&lt;keyword&gt;Molecular Targeted Therapy&lt;/keyword&gt;&lt;keyword&gt;Neoplasms/*drug therapy/genetics&lt;/keyword&gt;&lt;/keywords&gt;&lt;dates&gt;&lt;year&gt;2015&lt;/year&gt;&lt;pub-dates&gt;&lt;date&gt;Nov 19&lt;/date&gt;&lt;/pub-dates&gt;&lt;/dates&gt;&lt;isbn&gt;1097-4164 (Electronic)&amp;#xD;1097-2765 (Linking)&lt;/isbn&gt;&lt;accession-num&gt;26590714&lt;/accession-num&gt;&lt;urls&gt;&lt;related-urls&gt;&lt;url&gt;https://www.ncbi.nlm.nih.gov/pubmed/26590714&lt;/url&gt;&lt;/related-urls&gt;&lt;/urls&gt;&lt;electronic-resource-num&gt;10.1016/j.molcel.2015.10.040&lt;/electronic-resource-num&gt;&lt;/record&gt;&lt;/Cite&gt;&lt;/EndNote&gt;</w:instrText>
      </w:r>
      <w:r w:rsidR="002C3DF9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25</w:t>
      </w:r>
      <w:r w:rsidR="002C3DF9" w:rsidRPr="007C534C">
        <w:rPr>
          <w:rFonts w:ascii="Helvetica" w:hAnsi="Helvetica"/>
          <w:sz w:val="22"/>
          <w:szCs w:val="22"/>
        </w:rPr>
        <w:fldChar w:fldCharType="end"/>
      </w:r>
      <w:r w:rsidR="00BA084A" w:rsidRPr="007C534C">
        <w:rPr>
          <w:rFonts w:ascii="Helvetica" w:hAnsi="Helvetica"/>
          <w:sz w:val="22"/>
          <w:szCs w:val="22"/>
        </w:rPr>
        <w:t xml:space="preserve"> </w:t>
      </w:r>
      <w:r w:rsidR="0040081B" w:rsidRPr="007C534C">
        <w:rPr>
          <w:rFonts w:ascii="Helvetica" w:hAnsi="Helvetica"/>
          <w:sz w:val="22"/>
          <w:szCs w:val="22"/>
        </w:rPr>
        <w:t xml:space="preserve">(e.g. </w:t>
      </w:r>
      <w:r w:rsidR="001243D4" w:rsidRPr="007C534C">
        <w:rPr>
          <w:rFonts w:ascii="Helvetica" w:hAnsi="Helvetica"/>
          <w:sz w:val="22"/>
          <w:szCs w:val="22"/>
        </w:rPr>
        <w:t>ataxia telangiectasia mutated (</w:t>
      </w:r>
      <w:r w:rsidR="0040081B" w:rsidRPr="007C534C">
        <w:rPr>
          <w:rFonts w:ascii="Helvetica" w:hAnsi="Helvetica"/>
          <w:sz w:val="22"/>
          <w:szCs w:val="22"/>
        </w:rPr>
        <w:t>ATM</w:t>
      </w:r>
      <w:r w:rsidR="001243D4" w:rsidRPr="007C534C">
        <w:rPr>
          <w:rFonts w:ascii="Helvetica" w:hAnsi="Helvetica"/>
          <w:sz w:val="22"/>
          <w:szCs w:val="22"/>
        </w:rPr>
        <w:t>)</w:t>
      </w:r>
      <w:r w:rsidR="0040081B" w:rsidRPr="007C534C">
        <w:rPr>
          <w:rFonts w:ascii="Helvetica" w:hAnsi="Helvetica"/>
          <w:sz w:val="22"/>
          <w:szCs w:val="22"/>
        </w:rPr>
        <w:t xml:space="preserve"> and </w:t>
      </w:r>
      <w:r w:rsidR="001243D4" w:rsidRPr="007C534C">
        <w:rPr>
          <w:rFonts w:ascii="Helvetica" w:hAnsi="Helvetica"/>
          <w:sz w:val="22"/>
          <w:szCs w:val="22"/>
        </w:rPr>
        <w:t>ataxia telangiectasia and Rad3-related protein (</w:t>
      </w:r>
      <w:r w:rsidR="0040081B" w:rsidRPr="007C534C">
        <w:rPr>
          <w:rFonts w:ascii="Helvetica" w:hAnsi="Helvetica"/>
          <w:sz w:val="22"/>
          <w:szCs w:val="22"/>
        </w:rPr>
        <w:t>ATR</w:t>
      </w:r>
      <w:r w:rsidR="001243D4" w:rsidRPr="007C534C">
        <w:rPr>
          <w:rFonts w:ascii="Helvetica" w:hAnsi="Helvetica"/>
          <w:sz w:val="22"/>
          <w:szCs w:val="22"/>
        </w:rPr>
        <w:t>)</w:t>
      </w:r>
      <w:r w:rsidR="0040081B" w:rsidRPr="007C534C">
        <w:rPr>
          <w:rFonts w:ascii="Helvetica" w:hAnsi="Helvetica"/>
          <w:sz w:val="22"/>
          <w:szCs w:val="22"/>
        </w:rPr>
        <w:t xml:space="preserve">) </w:t>
      </w:r>
      <w:r w:rsidR="00BA084A" w:rsidRPr="007C534C">
        <w:rPr>
          <w:rFonts w:ascii="Helvetica" w:hAnsi="Helvetica"/>
          <w:sz w:val="22"/>
          <w:szCs w:val="22"/>
        </w:rPr>
        <w:t>in cancers</w:t>
      </w:r>
      <w:r w:rsidR="0040081B" w:rsidRPr="007C534C">
        <w:rPr>
          <w:rFonts w:ascii="Helvetica" w:hAnsi="Helvetica"/>
          <w:sz w:val="22"/>
          <w:szCs w:val="22"/>
        </w:rPr>
        <w:t xml:space="preserve"> with genomic instability</w:t>
      </w:r>
      <w:r w:rsidR="00BA084A" w:rsidRPr="007C534C">
        <w:rPr>
          <w:rFonts w:ascii="Helvetica" w:hAnsi="Helvetica"/>
          <w:sz w:val="22"/>
          <w:szCs w:val="22"/>
        </w:rPr>
        <w:t xml:space="preserve">, </w:t>
      </w:r>
      <w:r w:rsidR="009861FA" w:rsidRPr="007C534C">
        <w:rPr>
          <w:rFonts w:ascii="Helvetica" w:hAnsi="Helvetica"/>
          <w:sz w:val="22"/>
          <w:szCs w:val="22"/>
        </w:rPr>
        <w:t>or</w:t>
      </w:r>
      <w:r w:rsidR="00BA084A" w:rsidRPr="007C534C">
        <w:rPr>
          <w:rFonts w:ascii="Helvetica" w:hAnsi="Helvetica"/>
          <w:sz w:val="22"/>
          <w:szCs w:val="22"/>
        </w:rPr>
        <w:t xml:space="preserve"> </w:t>
      </w:r>
      <w:r w:rsidR="00480B14" w:rsidRPr="007C534C">
        <w:rPr>
          <w:rFonts w:ascii="Helvetica" w:hAnsi="Helvetica"/>
          <w:sz w:val="22"/>
          <w:szCs w:val="22"/>
        </w:rPr>
        <w:t xml:space="preserve">targeting </w:t>
      </w:r>
      <w:r w:rsidR="002C3DF9" w:rsidRPr="007C534C">
        <w:rPr>
          <w:rFonts w:ascii="Helvetica" w:hAnsi="Helvetica"/>
          <w:sz w:val="22"/>
          <w:szCs w:val="22"/>
        </w:rPr>
        <w:t>cell cycle</w:t>
      </w:r>
      <w:r w:rsidR="00BA084A" w:rsidRPr="007C534C">
        <w:rPr>
          <w:rFonts w:ascii="Helvetica" w:hAnsi="Helvetica"/>
          <w:sz w:val="22"/>
          <w:szCs w:val="22"/>
        </w:rPr>
        <w:t xml:space="preserve"> kinases in cancers with abnormal ploidy represent other possibilities</w:t>
      </w:r>
      <w:r w:rsidR="002C3DF9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Malumbres&lt;/Author&gt;&lt;Year&gt;2007&lt;/Year&gt;&lt;RecNum&gt;27&lt;/RecNum&gt;&lt;DisplayText&gt;&lt;style face="superscript"&gt;26&lt;/style&gt;&lt;/DisplayText&gt;&lt;record&gt;&lt;rec-number&gt;27&lt;/rec-number&gt;&lt;foreign-keys&gt;&lt;key app="EN" db-id="a5afzapwgvd9fjewwew5zwvrxe09td5edw5r" timestamp="1502124791"&gt;27&lt;/key&gt;&lt;/foreign-keys&gt;&lt;ref-type name="Journal Article"&gt;17&lt;/ref-type&gt;&lt;contributors&gt;&lt;authors&gt;&lt;author&gt;Malumbres, M.&lt;/author&gt;&lt;author&gt;Barbacid, M.&lt;/author&gt;&lt;/authors&gt;&lt;/contributors&gt;&lt;auth-address&gt;Cell Division and Cancer, Molecular Oncology Programme, Centro Nacional de Investigaciones Oncologicas (CNIO), 28029 Madrid, Spain.&lt;/auth-address&gt;&lt;titles&gt;&lt;title&gt;Cell cycle kinases in cancer&lt;/title&gt;&lt;secondary-title&gt;Curr Opin Genet Dev&lt;/secondary-title&gt;&lt;/titles&gt;&lt;periodical&gt;&lt;full-title&gt;Curr Opin Genet Dev&lt;/full-title&gt;&lt;/periodical&gt;&lt;pages&gt;60-5&lt;/pages&gt;&lt;volume&gt;17&lt;/volume&gt;&lt;number&gt;1&lt;/number&gt;&lt;keywords&gt;&lt;keyword&gt;Aurora Kinases&lt;/keyword&gt;&lt;keyword&gt;Cell Cycle/*genetics/physiology&lt;/keyword&gt;&lt;keyword&gt;Cell Cycle Proteins/genetics&lt;/keyword&gt;&lt;keyword&gt;Cell Proliferation&lt;/keyword&gt;&lt;keyword&gt;*Chromosome Aberrations&lt;/keyword&gt;&lt;keyword&gt;Cyclin-Dependent Kinases/*genetics&lt;/keyword&gt;&lt;keyword&gt;*Gene Expression Regulation, Neoplastic&lt;/keyword&gt;&lt;keyword&gt;Humans&lt;/keyword&gt;&lt;keyword&gt;Mutation/genetics&lt;/keyword&gt;&lt;keyword&gt;NIMA-Related Kinase 1&lt;/keyword&gt;&lt;keyword&gt;Neoplasms/*genetics/physiopathology&lt;/keyword&gt;&lt;keyword&gt;Protein Kinases/genetics&lt;/keyword&gt;&lt;keyword&gt;Protein-Serine-Threonine Kinases/genetics&lt;/keyword&gt;&lt;keyword&gt;Proto-Oncogene Proteins/genetics&lt;/keyword&gt;&lt;/keywords&gt;&lt;dates&gt;&lt;year&gt;2007&lt;/year&gt;&lt;pub-dates&gt;&lt;date&gt;Feb&lt;/date&gt;&lt;/pub-dates&gt;&lt;/dates&gt;&lt;isbn&gt;0959-437X (Print)&amp;#xD;0959-437X (Linking)&lt;/isbn&gt;&lt;accession-num&gt;17208431&lt;/accession-num&gt;&lt;urls&gt;&lt;related-urls&gt;&lt;url&gt;https://www.ncbi.nlm.nih.gov/pubmed/17208431&lt;/url&gt;&lt;/related-urls&gt;&lt;/urls&gt;&lt;electronic-resource-num&gt;10.1016/j.gde.2006.12.008&lt;/electronic-resource-num&gt;&lt;/record&gt;&lt;/Cite&gt;&lt;/EndNote&gt;</w:instrText>
      </w:r>
      <w:r w:rsidR="002C3DF9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26</w:t>
      </w:r>
      <w:r w:rsidR="002C3DF9" w:rsidRPr="007C534C">
        <w:rPr>
          <w:rFonts w:ascii="Helvetica" w:hAnsi="Helvetica"/>
          <w:sz w:val="22"/>
          <w:szCs w:val="22"/>
        </w:rPr>
        <w:fldChar w:fldCharType="end"/>
      </w:r>
      <w:r w:rsidR="00BA084A" w:rsidRPr="007C534C">
        <w:rPr>
          <w:rFonts w:ascii="Helvetica" w:hAnsi="Helvetica"/>
          <w:sz w:val="22"/>
          <w:szCs w:val="22"/>
        </w:rPr>
        <w:t xml:space="preserve">. </w:t>
      </w:r>
    </w:p>
    <w:p w14:paraId="65F125B0" w14:textId="7A6B182E" w:rsidR="008A42B5" w:rsidRPr="00FB6C8D" w:rsidRDefault="00DF7C8C" w:rsidP="00E316B9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>The third</w:t>
      </w:r>
      <w:r w:rsidR="008A42B5" w:rsidRPr="007C534C">
        <w:rPr>
          <w:rFonts w:ascii="Helvetica" w:hAnsi="Helvetica"/>
          <w:sz w:val="22"/>
          <w:szCs w:val="22"/>
        </w:rPr>
        <w:t xml:space="preserve"> class </w:t>
      </w:r>
      <w:r w:rsidRPr="007C534C">
        <w:rPr>
          <w:rFonts w:ascii="Helvetica" w:hAnsi="Helvetica"/>
          <w:sz w:val="22"/>
          <w:szCs w:val="22"/>
        </w:rPr>
        <w:t xml:space="preserve">of </w:t>
      </w:r>
      <w:r w:rsidR="009861FA" w:rsidRPr="007C534C">
        <w:rPr>
          <w:rFonts w:ascii="Helvetica" w:hAnsi="Helvetica"/>
          <w:sz w:val="22"/>
          <w:szCs w:val="22"/>
        </w:rPr>
        <w:t xml:space="preserve">kinase </w:t>
      </w:r>
      <w:r w:rsidRPr="007C534C">
        <w:rPr>
          <w:rFonts w:ascii="Helvetica" w:hAnsi="Helvetica"/>
          <w:sz w:val="22"/>
          <w:szCs w:val="22"/>
        </w:rPr>
        <w:t>target</w:t>
      </w:r>
      <w:r w:rsidR="009861FA" w:rsidRPr="007C534C">
        <w:rPr>
          <w:rFonts w:ascii="Helvetica" w:hAnsi="Helvetica"/>
          <w:sz w:val="22"/>
          <w:szCs w:val="22"/>
        </w:rPr>
        <w:t>s</w:t>
      </w:r>
      <w:r w:rsidRPr="007C534C">
        <w:rPr>
          <w:rFonts w:ascii="Helvetica" w:hAnsi="Helvetica"/>
          <w:sz w:val="22"/>
          <w:szCs w:val="22"/>
        </w:rPr>
        <w:t xml:space="preserve"> </w:t>
      </w:r>
      <w:r w:rsidR="009861FA" w:rsidRPr="007C534C">
        <w:rPr>
          <w:rFonts w:ascii="Helvetica" w:hAnsi="Helvetica"/>
          <w:sz w:val="22"/>
          <w:szCs w:val="22"/>
        </w:rPr>
        <w:t>is comprised</w:t>
      </w:r>
      <w:r w:rsidR="00017FBF" w:rsidRPr="007C534C">
        <w:rPr>
          <w:rFonts w:ascii="Helvetica" w:hAnsi="Helvetica"/>
          <w:sz w:val="22"/>
          <w:szCs w:val="22"/>
        </w:rPr>
        <w:t xml:space="preserve"> of both intrinsic and extrinsic factors of tumor cells that are necessary for the progression of the disease, incl</w:t>
      </w:r>
      <w:r w:rsidR="00EE3C83" w:rsidRPr="007C534C">
        <w:rPr>
          <w:rFonts w:ascii="Helvetica" w:hAnsi="Helvetica"/>
          <w:sz w:val="22"/>
          <w:szCs w:val="22"/>
        </w:rPr>
        <w:t xml:space="preserve">uding </w:t>
      </w:r>
      <w:r w:rsidR="009861FA" w:rsidRPr="007C534C">
        <w:rPr>
          <w:rFonts w:ascii="Helvetica" w:hAnsi="Helvetica"/>
          <w:sz w:val="22"/>
          <w:szCs w:val="22"/>
        </w:rPr>
        <w:t xml:space="preserve">adequate </w:t>
      </w:r>
      <w:r w:rsidR="00EE3C83" w:rsidRPr="007C534C">
        <w:rPr>
          <w:rFonts w:ascii="Helvetica" w:hAnsi="Helvetica"/>
          <w:sz w:val="22"/>
          <w:szCs w:val="22"/>
        </w:rPr>
        <w:t xml:space="preserve">blood supply, metastasis, tumor-promoting </w:t>
      </w:r>
      <w:r w:rsidR="00017FBF" w:rsidRPr="007C534C">
        <w:rPr>
          <w:rFonts w:ascii="Helvetica" w:hAnsi="Helvetica"/>
          <w:sz w:val="22"/>
          <w:szCs w:val="22"/>
        </w:rPr>
        <w:t>inflammation, and evasion</w:t>
      </w:r>
      <w:r w:rsidR="0057084B" w:rsidRPr="007C534C">
        <w:rPr>
          <w:rFonts w:ascii="Helvetica" w:hAnsi="Helvetica"/>
          <w:sz w:val="22"/>
          <w:szCs w:val="22"/>
        </w:rPr>
        <w:t xml:space="preserve"> </w:t>
      </w:r>
      <w:r w:rsidR="00017FBF" w:rsidRPr="007C534C">
        <w:rPr>
          <w:rFonts w:ascii="Helvetica" w:hAnsi="Helvetica"/>
          <w:sz w:val="22"/>
          <w:szCs w:val="22"/>
        </w:rPr>
        <w:t xml:space="preserve">of the immune system. </w:t>
      </w:r>
      <w:r w:rsidR="00475A27" w:rsidRPr="007C534C">
        <w:rPr>
          <w:rFonts w:ascii="Helvetica" w:hAnsi="Helvetica"/>
          <w:sz w:val="22"/>
          <w:szCs w:val="22"/>
        </w:rPr>
        <w:t>Examples include VEGFR inhibitors that disrupt tumor angiogenesis.</w:t>
      </w:r>
      <w:r w:rsidR="002C3DF9" w:rsidRPr="007C534C">
        <w:rPr>
          <w:rFonts w:ascii="Helvetica" w:hAnsi="Helvetica"/>
          <w:sz w:val="22"/>
          <w:szCs w:val="22"/>
        </w:rPr>
        <w:t xml:space="preserve"> </w:t>
      </w:r>
      <w:r w:rsidR="00EE3C83" w:rsidRPr="007C534C">
        <w:rPr>
          <w:rFonts w:ascii="Helvetica" w:hAnsi="Helvetica"/>
          <w:sz w:val="22"/>
          <w:szCs w:val="22"/>
        </w:rPr>
        <w:t>T</w:t>
      </w:r>
      <w:r w:rsidR="0057084B" w:rsidRPr="007C534C">
        <w:rPr>
          <w:rFonts w:ascii="Helvetica" w:hAnsi="Helvetica"/>
          <w:sz w:val="22"/>
          <w:szCs w:val="22"/>
        </w:rPr>
        <w:t>hese t</w:t>
      </w:r>
      <w:r w:rsidR="00E316B9" w:rsidRPr="007C534C">
        <w:rPr>
          <w:rFonts w:ascii="Helvetica" w:hAnsi="Helvetica"/>
          <w:sz w:val="22"/>
          <w:szCs w:val="22"/>
        </w:rPr>
        <w:t>arge</w:t>
      </w:r>
      <w:r w:rsidR="00E316B9" w:rsidRPr="00FB6C8D">
        <w:rPr>
          <w:rFonts w:ascii="Helvetica" w:hAnsi="Helvetica"/>
          <w:sz w:val="22"/>
          <w:szCs w:val="22"/>
        </w:rPr>
        <w:t xml:space="preserve">ts are </w:t>
      </w:r>
      <w:r w:rsidR="00C0720E" w:rsidRPr="00FB6C8D">
        <w:rPr>
          <w:rFonts w:ascii="Helvetica" w:hAnsi="Helvetica"/>
          <w:sz w:val="22"/>
          <w:szCs w:val="22"/>
        </w:rPr>
        <w:t>more difficult</w:t>
      </w:r>
      <w:r w:rsidR="00E316B9" w:rsidRPr="00FB6C8D">
        <w:rPr>
          <w:rFonts w:ascii="Helvetica" w:hAnsi="Helvetica"/>
          <w:sz w:val="22"/>
          <w:szCs w:val="22"/>
        </w:rPr>
        <w:t xml:space="preserve"> to stud</w:t>
      </w:r>
      <w:r w:rsidR="00C0720E" w:rsidRPr="00FB6C8D">
        <w:rPr>
          <w:rFonts w:ascii="Helvetica" w:hAnsi="Helvetica"/>
          <w:sz w:val="22"/>
          <w:szCs w:val="22"/>
        </w:rPr>
        <w:t>y</w:t>
      </w:r>
      <w:r w:rsidR="0057084B" w:rsidRPr="00FB6C8D">
        <w:rPr>
          <w:rFonts w:ascii="Helvetica" w:hAnsi="Helvetica"/>
          <w:sz w:val="22"/>
          <w:szCs w:val="22"/>
        </w:rPr>
        <w:t>, as context-specific assays instead of simple proliferation assays are needed to evaluate the potential of targeting these kin</w:t>
      </w:r>
      <w:r w:rsidR="00E316B9" w:rsidRPr="00FB6C8D">
        <w:rPr>
          <w:rFonts w:ascii="Helvetica" w:hAnsi="Helvetica"/>
          <w:sz w:val="22"/>
          <w:szCs w:val="22"/>
        </w:rPr>
        <w:t xml:space="preserve">ases, making drug </w:t>
      </w:r>
      <w:r w:rsidR="0057084B" w:rsidRPr="00FB6C8D">
        <w:rPr>
          <w:rFonts w:ascii="Helvetica" w:hAnsi="Helvetica"/>
          <w:sz w:val="22"/>
          <w:szCs w:val="22"/>
        </w:rPr>
        <w:t xml:space="preserve">development efforts </w:t>
      </w:r>
      <w:r w:rsidR="009861FA" w:rsidRPr="00FB6C8D">
        <w:rPr>
          <w:rFonts w:ascii="Helvetica" w:hAnsi="Helvetica"/>
          <w:sz w:val="22"/>
          <w:szCs w:val="22"/>
        </w:rPr>
        <w:t>significantly</w:t>
      </w:r>
      <w:r w:rsidR="0057084B" w:rsidRPr="00FB6C8D">
        <w:rPr>
          <w:rFonts w:ascii="Helvetica" w:hAnsi="Helvetica"/>
          <w:sz w:val="22"/>
          <w:szCs w:val="22"/>
        </w:rPr>
        <w:t xml:space="preserve"> mo</w:t>
      </w:r>
      <w:r w:rsidR="00E316B9" w:rsidRPr="00FB6C8D">
        <w:rPr>
          <w:rFonts w:ascii="Helvetica" w:hAnsi="Helvetica"/>
          <w:sz w:val="22"/>
          <w:szCs w:val="22"/>
        </w:rPr>
        <w:t xml:space="preserve">re challenging. Furthermore, </w:t>
      </w:r>
      <w:r w:rsidR="0057084B" w:rsidRPr="00FB6C8D">
        <w:rPr>
          <w:rFonts w:ascii="Helvetica" w:hAnsi="Helvetica"/>
          <w:sz w:val="22"/>
          <w:szCs w:val="22"/>
        </w:rPr>
        <w:t xml:space="preserve">adequate </w:t>
      </w:r>
      <w:r w:rsidR="00E316B9" w:rsidRPr="00FB6C8D">
        <w:rPr>
          <w:rFonts w:ascii="Helvetica" w:hAnsi="Helvetica"/>
          <w:i/>
          <w:sz w:val="22"/>
          <w:szCs w:val="22"/>
        </w:rPr>
        <w:t>in vitro</w:t>
      </w:r>
      <w:r w:rsidR="00E316B9" w:rsidRPr="00FB6C8D">
        <w:rPr>
          <w:rFonts w:ascii="Helvetica" w:hAnsi="Helvetica"/>
          <w:sz w:val="22"/>
          <w:szCs w:val="22"/>
        </w:rPr>
        <w:t xml:space="preserve"> and </w:t>
      </w:r>
      <w:r w:rsidR="00E316B9" w:rsidRPr="00FB6C8D">
        <w:rPr>
          <w:rFonts w:ascii="Helvetica" w:hAnsi="Helvetica"/>
          <w:i/>
          <w:sz w:val="22"/>
          <w:szCs w:val="22"/>
        </w:rPr>
        <w:t>in vivo</w:t>
      </w:r>
      <w:r w:rsidR="00E316B9" w:rsidRPr="00FB6C8D">
        <w:rPr>
          <w:rFonts w:ascii="Helvetica" w:hAnsi="Helvetica"/>
          <w:sz w:val="22"/>
          <w:szCs w:val="22"/>
        </w:rPr>
        <w:t xml:space="preserve"> </w:t>
      </w:r>
      <w:r w:rsidR="0057084B" w:rsidRPr="00FB6C8D">
        <w:rPr>
          <w:rFonts w:ascii="Helvetica" w:hAnsi="Helvetica"/>
          <w:sz w:val="22"/>
          <w:szCs w:val="22"/>
        </w:rPr>
        <w:t>tumor models may no</w:t>
      </w:r>
      <w:r w:rsidR="00E316B9" w:rsidRPr="00FB6C8D">
        <w:rPr>
          <w:rFonts w:ascii="Helvetica" w:hAnsi="Helvetica"/>
          <w:sz w:val="22"/>
          <w:szCs w:val="22"/>
        </w:rPr>
        <w:t>t exist to accurately assess the</w:t>
      </w:r>
      <w:r w:rsidR="0057084B" w:rsidRPr="00FB6C8D">
        <w:rPr>
          <w:rFonts w:ascii="Helvetica" w:hAnsi="Helvetica"/>
          <w:sz w:val="22"/>
          <w:szCs w:val="22"/>
        </w:rPr>
        <w:t xml:space="preserve"> potential </w:t>
      </w:r>
      <w:r w:rsidR="00E316B9" w:rsidRPr="00FB6C8D">
        <w:rPr>
          <w:rFonts w:ascii="Helvetica" w:hAnsi="Helvetica"/>
          <w:sz w:val="22"/>
          <w:szCs w:val="22"/>
        </w:rPr>
        <w:t xml:space="preserve">of inhibiting these targets </w:t>
      </w:r>
      <w:r w:rsidR="0057084B" w:rsidRPr="00FB6C8D">
        <w:rPr>
          <w:rFonts w:ascii="Helvetica" w:hAnsi="Helvetica"/>
          <w:sz w:val="22"/>
          <w:szCs w:val="22"/>
        </w:rPr>
        <w:t xml:space="preserve">in humans, further impeding </w:t>
      </w:r>
      <w:r w:rsidR="009861FA" w:rsidRPr="00FB6C8D">
        <w:rPr>
          <w:rFonts w:ascii="Helvetica" w:hAnsi="Helvetica"/>
          <w:sz w:val="22"/>
          <w:szCs w:val="22"/>
        </w:rPr>
        <w:t>the</w:t>
      </w:r>
      <w:r w:rsidR="0057084B" w:rsidRPr="00FB6C8D">
        <w:rPr>
          <w:rFonts w:ascii="Helvetica" w:hAnsi="Helvetica"/>
          <w:sz w:val="22"/>
          <w:szCs w:val="22"/>
        </w:rPr>
        <w:t xml:space="preserve"> </w:t>
      </w:r>
      <w:r w:rsidR="009861FA" w:rsidRPr="00FB6C8D">
        <w:rPr>
          <w:rFonts w:ascii="Helvetica" w:hAnsi="Helvetica"/>
          <w:sz w:val="22"/>
          <w:szCs w:val="22"/>
        </w:rPr>
        <w:t>validation of</w:t>
      </w:r>
      <w:r w:rsidR="00475A27" w:rsidRPr="00FB6C8D">
        <w:rPr>
          <w:rFonts w:ascii="Helvetica" w:hAnsi="Helvetica"/>
          <w:sz w:val="22"/>
          <w:szCs w:val="22"/>
        </w:rPr>
        <w:t xml:space="preserve"> the clinical efficacy of these kinases.</w:t>
      </w:r>
    </w:p>
    <w:p w14:paraId="24323463" w14:textId="78367069" w:rsidR="001A3D43" w:rsidRPr="007C534C" w:rsidRDefault="001A3D43" w:rsidP="00C316B4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FB6C8D">
        <w:rPr>
          <w:rFonts w:ascii="Helvetica" w:hAnsi="Helvetica"/>
          <w:sz w:val="22"/>
          <w:szCs w:val="22"/>
        </w:rPr>
        <w:t xml:space="preserve">Overcoming clinical resistance and accelerating the discovery of novel targets to </w:t>
      </w:r>
      <w:r w:rsidR="00FF4E8C" w:rsidRPr="00FB6C8D">
        <w:rPr>
          <w:rFonts w:ascii="Helvetica" w:hAnsi="Helvetica"/>
          <w:sz w:val="22"/>
          <w:szCs w:val="22"/>
        </w:rPr>
        <w:t>address unmet clinical needs</w:t>
      </w:r>
      <w:r w:rsidRPr="00FB6C8D">
        <w:rPr>
          <w:rFonts w:ascii="Helvetica" w:hAnsi="Helvetica"/>
          <w:sz w:val="22"/>
          <w:szCs w:val="22"/>
        </w:rPr>
        <w:t xml:space="preserve"> are major challenges we </w:t>
      </w:r>
      <w:r w:rsidR="009861FA" w:rsidRPr="00FB6C8D">
        <w:rPr>
          <w:rFonts w:ascii="Helvetica" w:hAnsi="Helvetica"/>
          <w:sz w:val="22"/>
          <w:szCs w:val="22"/>
        </w:rPr>
        <w:t xml:space="preserve">currently </w:t>
      </w:r>
      <w:r w:rsidRPr="00FB6C8D">
        <w:rPr>
          <w:rFonts w:ascii="Helvetica" w:hAnsi="Helvetica"/>
          <w:sz w:val="22"/>
          <w:szCs w:val="22"/>
        </w:rPr>
        <w:t xml:space="preserve">face in clinical oncology. </w:t>
      </w:r>
      <w:r w:rsidR="008027D5" w:rsidRPr="00FB6C8D">
        <w:rPr>
          <w:rFonts w:ascii="Helvetica" w:hAnsi="Helvetica"/>
          <w:sz w:val="22"/>
          <w:szCs w:val="22"/>
        </w:rPr>
        <w:t xml:space="preserve"> Branching</w:t>
      </w:r>
      <w:r w:rsidR="00FF4E8C" w:rsidRPr="00FB6C8D">
        <w:rPr>
          <w:rFonts w:ascii="Helvetica" w:hAnsi="Helvetica"/>
          <w:sz w:val="22"/>
          <w:szCs w:val="22"/>
        </w:rPr>
        <w:t xml:space="preserve"> out from the growth-promoting</w:t>
      </w:r>
      <w:r w:rsidR="008027D5" w:rsidRPr="00FB6C8D">
        <w:rPr>
          <w:rFonts w:ascii="Helvetica" w:hAnsi="Helvetica"/>
          <w:sz w:val="22"/>
          <w:szCs w:val="22"/>
        </w:rPr>
        <w:t xml:space="preserve"> tyrosine kinase targets</w:t>
      </w:r>
      <w:r w:rsidR="00EE6771" w:rsidRPr="00FB6C8D">
        <w:rPr>
          <w:rFonts w:ascii="Helvetica" w:hAnsi="Helvetica"/>
          <w:sz w:val="22"/>
          <w:szCs w:val="22"/>
        </w:rPr>
        <w:t>, which</w:t>
      </w:r>
      <w:r w:rsidR="008027D5" w:rsidRPr="00FB6C8D">
        <w:rPr>
          <w:rFonts w:ascii="Helvetica" w:hAnsi="Helvetica"/>
          <w:sz w:val="22"/>
          <w:szCs w:val="22"/>
        </w:rPr>
        <w:t xml:space="preserve"> have been widely s</w:t>
      </w:r>
      <w:r w:rsidR="00FF4E8C" w:rsidRPr="00FB6C8D">
        <w:rPr>
          <w:rFonts w:ascii="Helvetica" w:hAnsi="Helvetica"/>
          <w:sz w:val="22"/>
          <w:szCs w:val="22"/>
        </w:rPr>
        <w:t>tudied</w:t>
      </w:r>
      <w:r w:rsidR="00EE6771" w:rsidRPr="00FB6C8D">
        <w:rPr>
          <w:rFonts w:ascii="Helvetica" w:hAnsi="Helvetica"/>
          <w:sz w:val="22"/>
          <w:szCs w:val="22"/>
        </w:rPr>
        <w:t>,</w:t>
      </w:r>
      <w:r w:rsidR="00FF4E8C" w:rsidRPr="00FB6C8D">
        <w:rPr>
          <w:rFonts w:ascii="Helvetica" w:hAnsi="Helvetica"/>
          <w:sz w:val="22"/>
          <w:szCs w:val="22"/>
        </w:rPr>
        <w:t xml:space="preserve"> to the second and third classes of kinase </w:t>
      </w:r>
      <w:r w:rsidR="008027D5" w:rsidRPr="00FB6C8D">
        <w:rPr>
          <w:rFonts w:ascii="Helvetica" w:hAnsi="Helvetica"/>
          <w:sz w:val="22"/>
          <w:szCs w:val="22"/>
        </w:rPr>
        <w:t>target</w:t>
      </w:r>
      <w:r w:rsidR="00FF4E8C" w:rsidRPr="00FB6C8D">
        <w:rPr>
          <w:rFonts w:ascii="Helvetica" w:hAnsi="Helvetica"/>
          <w:sz w:val="22"/>
          <w:szCs w:val="22"/>
        </w:rPr>
        <w:t xml:space="preserve">s </w:t>
      </w:r>
      <w:r w:rsidR="008027D5" w:rsidRPr="00FB6C8D">
        <w:rPr>
          <w:rFonts w:ascii="Helvetica" w:hAnsi="Helvetica"/>
          <w:sz w:val="22"/>
          <w:szCs w:val="22"/>
        </w:rPr>
        <w:t xml:space="preserve">will </w:t>
      </w:r>
      <w:r w:rsidR="00FF4E8C" w:rsidRPr="00FB6C8D">
        <w:rPr>
          <w:rFonts w:ascii="Helvetica" w:hAnsi="Helvetica"/>
          <w:sz w:val="22"/>
          <w:szCs w:val="22"/>
        </w:rPr>
        <w:t xml:space="preserve">offer </w:t>
      </w:r>
      <w:r w:rsidR="000B398F" w:rsidRPr="00FB6C8D">
        <w:rPr>
          <w:rFonts w:ascii="Helvetica" w:hAnsi="Helvetica"/>
          <w:sz w:val="22"/>
          <w:szCs w:val="22"/>
        </w:rPr>
        <w:t xml:space="preserve">new </w:t>
      </w:r>
      <w:r w:rsidR="00FF4E8C" w:rsidRPr="00FB6C8D">
        <w:rPr>
          <w:rFonts w:ascii="Helvetica" w:hAnsi="Helvetica"/>
          <w:sz w:val="22"/>
          <w:szCs w:val="22"/>
        </w:rPr>
        <w:t>opportunities for combination therap</w:t>
      </w:r>
      <w:r w:rsidR="008027D5" w:rsidRPr="00FB6C8D">
        <w:rPr>
          <w:rFonts w:ascii="Helvetica" w:hAnsi="Helvetica"/>
          <w:sz w:val="22"/>
          <w:szCs w:val="22"/>
        </w:rPr>
        <w:t>ies</w:t>
      </w:r>
      <w:r w:rsidR="00FF4E8C" w:rsidRPr="00FB6C8D">
        <w:rPr>
          <w:rFonts w:ascii="Helvetica" w:hAnsi="Helvetica"/>
          <w:sz w:val="22"/>
          <w:szCs w:val="22"/>
        </w:rPr>
        <w:t xml:space="preserve"> to</w:t>
      </w:r>
      <w:r w:rsidR="008027D5" w:rsidRPr="00FB6C8D">
        <w:rPr>
          <w:rFonts w:ascii="Helvetica" w:hAnsi="Helvetica"/>
          <w:sz w:val="22"/>
          <w:szCs w:val="22"/>
        </w:rPr>
        <w:t xml:space="preserve"> </w:t>
      </w:r>
      <w:r w:rsidR="00FF4E8C" w:rsidRPr="00FB6C8D">
        <w:rPr>
          <w:rFonts w:ascii="Helvetica" w:hAnsi="Helvetica"/>
          <w:sz w:val="22"/>
          <w:szCs w:val="22"/>
        </w:rPr>
        <w:t>prevent</w:t>
      </w:r>
      <w:r w:rsidR="008027D5" w:rsidRPr="00FB6C8D">
        <w:rPr>
          <w:rFonts w:ascii="Helvetica" w:hAnsi="Helvetica"/>
          <w:sz w:val="22"/>
          <w:szCs w:val="22"/>
        </w:rPr>
        <w:t xml:space="preserve"> </w:t>
      </w:r>
      <w:r w:rsidR="00FF4E8C" w:rsidRPr="00FB6C8D">
        <w:rPr>
          <w:rFonts w:ascii="Helvetica" w:hAnsi="Helvetica"/>
          <w:sz w:val="22"/>
          <w:szCs w:val="22"/>
        </w:rPr>
        <w:t xml:space="preserve">or delay </w:t>
      </w:r>
      <w:r w:rsidR="008027D5" w:rsidRPr="00FB6C8D">
        <w:rPr>
          <w:rFonts w:ascii="Helvetica" w:hAnsi="Helvetica"/>
          <w:sz w:val="22"/>
          <w:szCs w:val="22"/>
        </w:rPr>
        <w:t xml:space="preserve">the emergence of resistance. </w:t>
      </w:r>
      <w:r w:rsidR="000B398F" w:rsidRPr="00FB6C8D">
        <w:rPr>
          <w:rFonts w:ascii="Helvetica" w:hAnsi="Helvetica"/>
          <w:sz w:val="22"/>
          <w:szCs w:val="22"/>
        </w:rPr>
        <w:t xml:space="preserve">Furthermore, targeting context-specific kinase dependencies </w:t>
      </w:r>
      <w:r w:rsidR="00EE6771" w:rsidRPr="00FB6C8D">
        <w:rPr>
          <w:rFonts w:ascii="Helvetica" w:hAnsi="Helvetica"/>
          <w:sz w:val="22"/>
          <w:szCs w:val="22"/>
        </w:rPr>
        <w:t>may</w:t>
      </w:r>
      <w:r w:rsidR="000B398F" w:rsidRPr="00FB6C8D">
        <w:rPr>
          <w:rFonts w:ascii="Helvetica" w:hAnsi="Helvetica"/>
          <w:sz w:val="22"/>
          <w:szCs w:val="22"/>
        </w:rPr>
        <w:t xml:space="preserve"> provide better therapeutic windows than the ones </w:t>
      </w:r>
      <w:r w:rsidR="000B398F" w:rsidRPr="007C534C">
        <w:rPr>
          <w:rFonts w:ascii="Helvetica" w:hAnsi="Helvetica"/>
          <w:sz w:val="22"/>
          <w:szCs w:val="22"/>
        </w:rPr>
        <w:lastRenderedPageBreak/>
        <w:t>that target proliferation pathways, increasing the tolerability of cancer medicine and improving patient care.</w:t>
      </w:r>
    </w:p>
    <w:p w14:paraId="7BA961E1" w14:textId="77777777" w:rsidR="005D0CDE" w:rsidRPr="007C534C" w:rsidRDefault="005D0CDE" w:rsidP="000B398F">
      <w:pPr>
        <w:spacing w:line="480" w:lineRule="auto"/>
        <w:jc w:val="both"/>
        <w:rPr>
          <w:rFonts w:ascii="Helvetica" w:hAnsi="Helvetica"/>
          <w:sz w:val="22"/>
          <w:szCs w:val="22"/>
        </w:rPr>
      </w:pPr>
    </w:p>
    <w:p w14:paraId="2C1CF5B1" w14:textId="77777777" w:rsidR="005D0CDE" w:rsidRPr="007C534C" w:rsidRDefault="005D0CDE" w:rsidP="005D0CDE">
      <w:pPr>
        <w:pStyle w:val="ListParagraph"/>
        <w:numPr>
          <w:ilvl w:val="1"/>
          <w:numId w:val="1"/>
        </w:numPr>
        <w:spacing w:line="480" w:lineRule="auto"/>
        <w:rPr>
          <w:rFonts w:ascii="Helvetica" w:hAnsi="Helvetica"/>
          <w:b/>
          <w:sz w:val="22"/>
          <w:szCs w:val="22"/>
        </w:rPr>
      </w:pPr>
      <w:r w:rsidRPr="007C534C">
        <w:rPr>
          <w:rFonts w:ascii="Helvetica" w:hAnsi="Helvetica"/>
          <w:b/>
          <w:sz w:val="22"/>
          <w:szCs w:val="22"/>
        </w:rPr>
        <w:t>AMPK-related kinase family</w:t>
      </w:r>
    </w:p>
    <w:p w14:paraId="0DE9BAFF" w14:textId="7EE00AC5" w:rsidR="000D72BF" w:rsidRPr="007C534C" w:rsidRDefault="005D0CDE" w:rsidP="006C7968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 xml:space="preserve">Among the understudied </w:t>
      </w:r>
      <w:r w:rsidR="00EF6472" w:rsidRPr="007C534C">
        <w:rPr>
          <w:rFonts w:ascii="Helvetica" w:hAnsi="Helvetica"/>
          <w:sz w:val="22"/>
          <w:szCs w:val="22"/>
        </w:rPr>
        <w:t>territories within the kinome</w:t>
      </w:r>
      <w:r w:rsidRPr="007C534C">
        <w:rPr>
          <w:rFonts w:ascii="Helvetica" w:hAnsi="Helvetica"/>
          <w:sz w:val="22"/>
          <w:szCs w:val="22"/>
        </w:rPr>
        <w:t xml:space="preserve">, the </w:t>
      </w:r>
      <w:r w:rsidR="008B5832" w:rsidRPr="007C534C">
        <w:rPr>
          <w:rFonts w:ascii="Helvetica" w:hAnsi="Helvetica"/>
          <w:sz w:val="22"/>
          <w:szCs w:val="22"/>
        </w:rPr>
        <w:t>AMPK (AMP-activated protein kinase)</w:t>
      </w:r>
      <w:r w:rsidRPr="007C534C">
        <w:rPr>
          <w:rFonts w:ascii="Helvetica" w:hAnsi="Helvetica"/>
          <w:sz w:val="22"/>
          <w:szCs w:val="22"/>
        </w:rPr>
        <w:t>-related kinase family</w:t>
      </w:r>
      <w:r w:rsidR="002117D8" w:rsidRPr="007C534C">
        <w:rPr>
          <w:rFonts w:ascii="Helvetica" w:hAnsi="Helvetica"/>
          <w:sz w:val="22"/>
          <w:szCs w:val="22"/>
        </w:rPr>
        <w:t xml:space="preserve">, including </w:t>
      </w:r>
      <w:r w:rsidR="001243D4" w:rsidRPr="007C534C">
        <w:rPr>
          <w:rFonts w:ascii="Helvetica" w:hAnsi="Helvetica"/>
          <w:sz w:val="22"/>
          <w:szCs w:val="22"/>
        </w:rPr>
        <w:t>brain-specific kinase 1 (</w:t>
      </w:r>
      <w:r w:rsidR="002117D8" w:rsidRPr="007C534C">
        <w:rPr>
          <w:rFonts w:ascii="Helvetica" w:hAnsi="Helvetica"/>
          <w:sz w:val="22"/>
          <w:szCs w:val="22"/>
        </w:rPr>
        <w:t>BRSK1</w:t>
      </w:r>
      <w:r w:rsidR="001243D4" w:rsidRPr="007C534C">
        <w:rPr>
          <w:rFonts w:ascii="Helvetica" w:hAnsi="Helvetica"/>
          <w:sz w:val="22"/>
          <w:szCs w:val="22"/>
        </w:rPr>
        <w:t>)</w:t>
      </w:r>
      <w:r w:rsidR="002117D8" w:rsidRPr="007C534C">
        <w:rPr>
          <w:rFonts w:ascii="Helvetica" w:hAnsi="Helvetica"/>
          <w:sz w:val="22"/>
          <w:szCs w:val="22"/>
        </w:rPr>
        <w:t xml:space="preserve">, BRSK2, </w:t>
      </w:r>
      <w:r w:rsidR="001243D4" w:rsidRPr="007C534C">
        <w:rPr>
          <w:rFonts w:ascii="Helvetica" w:hAnsi="Helvetica"/>
          <w:sz w:val="22"/>
          <w:szCs w:val="22"/>
        </w:rPr>
        <w:t>novel (nua) kinase 1 (</w:t>
      </w:r>
      <w:r w:rsidR="002117D8" w:rsidRPr="007C534C">
        <w:rPr>
          <w:rFonts w:ascii="Helvetica" w:hAnsi="Helvetica"/>
          <w:sz w:val="22"/>
          <w:szCs w:val="22"/>
        </w:rPr>
        <w:t>NUAK1</w:t>
      </w:r>
      <w:r w:rsidR="001243D4" w:rsidRPr="007C534C">
        <w:rPr>
          <w:rFonts w:ascii="Helvetica" w:hAnsi="Helvetica"/>
          <w:sz w:val="22"/>
          <w:szCs w:val="22"/>
        </w:rPr>
        <w:t>)</w:t>
      </w:r>
      <w:r w:rsidR="002117D8" w:rsidRPr="007C534C">
        <w:rPr>
          <w:rFonts w:ascii="Helvetica" w:hAnsi="Helvetica"/>
          <w:sz w:val="22"/>
          <w:szCs w:val="22"/>
        </w:rPr>
        <w:t xml:space="preserve">, NUAK2, </w:t>
      </w:r>
      <w:r w:rsidR="00BC0ECD" w:rsidRPr="007C534C">
        <w:rPr>
          <w:rFonts w:ascii="Helvetica" w:hAnsi="Helvetica"/>
          <w:sz w:val="22"/>
          <w:szCs w:val="22"/>
        </w:rPr>
        <w:t>microtubule-associated protein (MAP)/microtubule affinity-regulating kinase 1 (</w:t>
      </w:r>
      <w:r w:rsidR="002117D8" w:rsidRPr="007C534C">
        <w:rPr>
          <w:rFonts w:ascii="Helvetica" w:hAnsi="Helvetica"/>
          <w:sz w:val="22"/>
          <w:szCs w:val="22"/>
        </w:rPr>
        <w:t>MARK1</w:t>
      </w:r>
      <w:r w:rsidR="00BC0ECD" w:rsidRPr="007C534C">
        <w:rPr>
          <w:rFonts w:ascii="Helvetica" w:hAnsi="Helvetica"/>
          <w:sz w:val="22"/>
          <w:szCs w:val="22"/>
        </w:rPr>
        <w:t>)</w:t>
      </w:r>
      <w:r w:rsidR="002117D8" w:rsidRPr="007C534C">
        <w:rPr>
          <w:rFonts w:ascii="Helvetica" w:hAnsi="Helvetica"/>
          <w:sz w:val="22"/>
          <w:szCs w:val="22"/>
        </w:rPr>
        <w:t xml:space="preserve">, MARK2, MARK3, MAKR4, </w:t>
      </w:r>
      <w:r w:rsidR="00BC0ECD" w:rsidRPr="007C534C">
        <w:rPr>
          <w:rFonts w:ascii="Helvetica" w:hAnsi="Helvetica"/>
          <w:sz w:val="22"/>
          <w:szCs w:val="22"/>
        </w:rPr>
        <w:t>salt-inducible kinase 1 (</w:t>
      </w:r>
      <w:r w:rsidR="002117D8" w:rsidRPr="007C534C">
        <w:rPr>
          <w:rFonts w:ascii="Helvetica" w:hAnsi="Helvetica"/>
          <w:sz w:val="22"/>
          <w:szCs w:val="22"/>
        </w:rPr>
        <w:t>SIK1</w:t>
      </w:r>
      <w:r w:rsidR="00BC0ECD" w:rsidRPr="007C534C">
        <w:rPr>
          <w:rFonts w:ascii="Helvetica" w:hAnsi="Helvetica"/>
          <w:sz w:val="22"/>
          <w:szCs w:val="22"/>
        </w:rPr>
        <w:t>)</w:t>
      </w:r>
      <w:r w:rsidR="002117D8" w:rsidRPr="007C534C">
        <w:rPr>
          <w:rFonts w:ascii="Helvetica" w:hAnsi="Helvetica"/>
          <w:sz w:val="22"/>
          <w:szCs w:val="22"/>
        </w:rPr>
        <w:t xml:space="preserve">, SIK2, SIK3 and </w:t>
      </w:r>
      <w:r w:rsidR="00BC0ECD" w:rsidRPr="007C534C">
        <w:rPr>
          <w:rFonts w:ascii="Helvetica" w:hAnsi="Helvetica"/>
          <w:sz w:val="22"/>
          <w:szCs w:val="22"/>
        </w:rPr>
        <w:t>maternal embryonic leucine zipper kinase (</w:t>
      </w:r>
      <w:r w:rsidR="002117D8" w:rsidRPr="007C534C">
        <w:rPr>
          <w:rFonts w:ascii="Helvetica" w:hAnsi="Helvetica"/>
          <w:sz w:val="22"/>
          <w:szCs w:val="22"/>
        </w:rPr>
        <w:t>MELK</w:t>
      </w:r>
      <w:r w:rsidR="00BC0ECD" w:rsidRPr="007C534C">
        <w:rPr>
          <w:rFonts w:ascii="Helvetica" w:hAnsi="Helvetica"/>
          <w:sz w:val="22"/>
          <w:szCs w:val="22"/>
        </w:rPr>
        <w:t>)</w:t>
      </w:r>
      <w:r w:rsidR="00EE6771" w:rsidRPr="007C534C">
        <w:rPr>
          <w:rFonts w:ascii="Helvetica" w:hAnsi="Helvetica"/>
          <w:sz w:val="22"/>
          <w:szCs w:val="22"/>
        </w:rPr>
        <w:t>,</w:t>
      </w:r>
      <w:r w:rsidR="00574CC2" w:rsidRPr="007C534C">
        <w:rPr>
          <w:rFonts w:ascii="Helvetica" w:hAnsi="Helvetica"/>
          <w:sz w:val="22"/>
          <w:szCs w:val="22"/>
        </w:rPr>
        <w:t xml:space="preserve"> have</w:t>
      </w:r>
      <w:r w:rsidR="004B7F03" w:rsidRPr="007C534C">
        <w:rPr>
          <w:rFonts w:ascii="Helvetica" w:hAnsi="Helvetica"/>
          <w:sz w:val="22"/>
          <w:szCs w:val="22"/>
        </w:rPr>
        <w:t xml:space="preserve"> been implicated </w:t>
      </w:r>
      <w:r w:rsidR="00EE6771" w:rsidRPr="007C534C">
        <w:rPr>
          <w:rFonts w:ascii="Helvetica" w:hAnsi="Helvetica"/>
          <w:sz w:val="22"/>
          <w:szCs w:val="22"/>
        </w:rPr>
        <w:t>in</w:t>
      </w:r>
      <w:r w:rsidR="004B7F03" w:rsidRPr="007C534C">
        <w:rPr>
          <w:rFonts w:ascii="Helvetica" w:hAnsi="Helvetica"/>
          <w:sz w:val="22"/>
          <w:szCs w:val="22"/>
        </w:rPr>
        <w:t xml:space="preserve"> various roles, including brain development, energy homeostasis, </w:t>
      </w:r>
      <w:r w:rsidR="003914C1" w:rsidRPr="007C534C">
        <w:rPr>
          <w:rFonts w:ascii="Helvetica" w:hAnsi="Helvetica"/>
          <w:sz w:val="22"/>
          <w:szCs w:val="22"/>
        </w:rPr>
        <w:t>tumorigenesis</w:t>
      </w:r>
      <w:r w:rsidR="004B7F03" w:rsidRPr="007C534C">
        <w:rPr>
          <w:rFonts w:ascii="Helvetica" w:hAnsi="Helvetica"/>
          <w:sz w:val="22"/>
          <w:szCs w:val="22"/>
        </w:rPr>
        <w:t xml:space="preserve"> and </w:t>
      </w:r>
      <w:r w:rsidR="003914C1" w:rsidRPr="007C534C">
        <w:rPr>
          <w:rFonts w:ascii="Helvetica" w:hAnsi="Helvetica"/>
          <w:sz w:val="22"/>
          <w:szCs w:val="22"/>
        </w:rPr>
        <w:t>innate immunity</w:t>
      </w:r>
      <w:r w:rsidR="004B7F03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Bright&lt;/Author&gt;&lt;Year&gt;2009&lt;/Year&gt;&lt;RecNum&gt;31&lt;/RecNum&gt;&lt;DisplayText&gt;&lt;style face="superscript"&gt;27&lt;/style&gt;&lt;/DisplayText&gt;&lt;record&gt;&lt;rec-number&gt;31&lt;/rec-number&gt;&lt;foreign-keys&gt;&lt;key app="EN" db-id="a5afzapwgvd9fjewwew5zwvrxe09td5edw5r" timestamp="1502159477"&gt;31&lt;/key&gt;&lt;/foreign-keys&gt;&lt;ref-type name="Journal Article"&gt;17&lt;/ref-type&gt;&lt;contributors&gt;&lt;authors&gt;&lt;author&gt;Bright, N. J.&lt;/author&gt;&lt;author&gt;Thornton, C.&lt;/author&gt;&lt;author&gt;Carling, D.&lt;/author&gt;&lt;/authors&gt;&lt;/contributors&gt;&lt;auth-address&gt;Cellular Stress Group, MRC Clinical Sciences Centre, London, UK.&lt;/auth-address&gt;&lt;titles&gt;&lt;title&gt;The regulation and function of mammalian AMPK-related kinases&lt;/title&gt;&lt;secondary-title&gt;Acta Physiol (Oxf)&lt;/secondary-title&gt;&lt;/titles&gt;&lt;periodical&gt;&lt;full-title&gt;Acta Physiol (Oxf)&lt;/full-title&gt;&lt;/periodical&gt;&lt;pages&gt;15-26&lt;/pages&gt;&lt;volume&gt;196&lt;/volume&gt;&lt;number&gt;1&lt;/number&gt;&lt;keywords&gt;&lt;keyword&gt;14-3-3 Proteins/genetics/metabolism&lt;/keyword&gt;&lt;keyword&gt;AMP-Activated Protein Kinases/chemistry/genetics/*metabolism&lt;/keyword&gt;&lt;keyword&gt;Animals&lt;/keyword&gt;&lt;keyword&gt;Enzyme Activation&lt;/keyword&gt;&lt;keyword&gt;Humans&lt;/keyword&gt;&lt;keyword&gt;Isoenzymes/chemistry/genetics/*metabolism&lt;/keyword&gt;&lt;keyword&gt;Protein Kinases/genetics/metabolism&lt;/keyword&gt;&lt;keyword&gt;Protein-Serine-Threonine Kinases/genetics/metabolism&lt;/keyword&gt;&lt;keyword&gt;Receptor, EphA5/genetics/metabolism&lt;/keyword&gt;&lt;keyword&gt;Repressor Proteins/genetics/metabolism&lt;/keyword&gt;&lt;/keywords&gt;&lt;dates&gt;&lt;year&gt;2009&lt;/year&gt;&lt;pub-dates&gt;&lt;date&gt;May&lt;/date&gt;&lt;/pub-dates&gt;&lt;/dates&gt;&lt;isbn&gt;1748-1716 (Electronic)&amp;#xD;1748-1708 (Linking)&lt;/isbn&gt;&lt;accession-num&gt;19245655&lt;/accession-num&gt;&lt;urls&gt;&lt;related-urls&gt;&lt;url&gt;https://www.ncbi.nlm.nih.gov/pubmed/19245655&lt;/url&gt;&lt;/related-urls&gt;&lt;/urls&gt;&lt;electronic-resource-num&gt;10.1111/j.1748-1716.2009.01971.x&lt;/electronic-resource-num&gt;&lt;/record&gt;&lt;/Cite&gt;&lt;/EndNote&gt;</w:instrText>
      </w:r>
      <w:r w:rsidR="004B7F03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27</w:t>
      </w:r>
      <w:r w:rsidR="004B7F03" w:rsidRPr="007C534C">
        <w:rPr>
          <w:rFonts w:ascii="Helvetica" w:hAnsi="Helvetica"/>
          <w:sz w:val="22"/>
          <w:szCs w:val="22"/>
        </w:rPr>
        <w:fldChar w:fldCharType="end"/>
      </w:r>
      <w:r w:rsidR="004B7F03" w:rsidRPr="007C534C">
        <w:rPr>
          <w:rFonts w:ascii="Helvetica" w:hAnsi="Helvetica"/>
          <w:sz w:val="22"/>
          <w:szCs w:val="22"/>
        </w:rPr>
        <w:t>.</w:t>
      </w:r>
      <w:r w:rsidRPr="007C534C">
        <w:rPr>
          <w:rFonts w:ascii="Helvetica" w:hAnsi="Helvetica"/>
          <w:sz w:val="22"/>
          <w:szCs w:val="22"/>
        </w:rPr>
        <w:t xml:space="preserve"> By sequence homology, the kinase dom</w:t>
      </w:r>
      <w:r w:rsidR="007D1254" w:rsidRPr="007C534C">
        <w:rPr>
          <w:rFonts w:ascii="Helvetica" w:hAnsi="Helvetica"/>
          <w:sz w:val="22"/>
          <w:szCs w:val="22"/>
        </w:rPr>
        <w:t xml:space="preserve">ains of the AMPK-related kinases </w:t>
      </w:r>
      <w:r w:rsidR="004B7336" w:rsidRPr="007C534C">
        <w:rPr>
          <w:rFonts w:ascii="Helvetica" w:hAnsi="Helvetica"/>
          <w:sz w:val="22"/>
          <w:szCs w:val="22"/>
        </w:rPr>
        <w:t>are similar to</w:t>
      </w:r>
      <w:r w:rsidR="002117D8" w:rsidRPr="007C534C">
        <w:rPr>
          <w:rFonts w:ascii="Helvetica" w:hAnsi="Helvetica"/>
          <w:sz w:val="22"/>
          <w:szCs w:val="22"/>
        </w:rPr>
        <w:t xml:space="preserve"> </w:t>
      </w:r>
      <w:r w:rsidR="000D72BF" w:rsidRPr="007C534C">
        <w:rPr>
          <w:rFonts w:ascii="Helvetica" w:hAnsi="Helvetica"/>
          <w:sz w:val="22"/>
          <w:szCs w:val="22"/>
        </w:rPr>
        <w:t xml:space="preserve">the catalytic domain of </w:t>
      </w:r>
      <w:r w:rsidRPr="007C534C">
        <w:rPr>
          <w:rFonts w:ascii="Helvetica" w:hAnsi="Helvetica"/>
          <w:sz w:val="22"/>
          <w:szCs w:val="22"/>
        </w:rPr>
        <w:t>AMPK</w:t>
      </w:r>
      <w:r w:rsidR="00253DAA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Manning&lt;/Author&gt;&lt;Year&gt;2002&lt;/Year&gt;&lt;RecNum&gt;12&lt;/RecNum&gt;&lt;DisplayText&gt;&lt;style face="superscript"&gt;14&lt;/style&gt;&lt;/DisplayText&gt;&lt;record&gt;&lt;rec-number&gt;12&lt;/rec-number&gt;&lt;foreign-keys&gt;&lt;key app="EN" db-id="a5afzapwgvd9fjewwew5zwvrxe09td5edw5r" timestamp="1501966222"&gt;12&lt;/key&gt;&lt;/foreign-keys&gt;&lt;ref-type name="Journal Article"&gt;17&lt;/ref-type&gt;&lt;contributors&gt;&lt;authors&gt;&lt;author&gt;Manning, G.&lt;/author&gt;&lt;author&gt;Whyte, D. B.&lt;/author&gt;&lt;author&gt;Martinez, R.&lt;/author&gt;&lt;author&gt;Hunter, T.&lt;/author&gt;&lt;author&gt;Sudarsanam, S.&lt;/author&gt;&lt;/authors&gt;&lt;/contributors&gt;&lt;auth-address&gt;SUGEN Inc., 230 East Grand Avenue, South San Francisco, CA 94080, USA. gerard-manning@sugen.com&lt;/auth-address&gt;&lt;titles&gt;&lt;title&gt;The protein kinase complement of the human genome&lt;/title&gt;&lt;secondary-title&gt;Science&lt;/secondary-title&gt;&lt;/titles&gt;&lt;periodical&gt;&lt;full-title&gt;Science&lt;/full-title&gt;&lt;/periodical&gt;&lt;pages&gt;1912-34&lt;/pages&gt;&lt;volume&gt;298&lt;/volume&gt;&lt;number&gt;5600&lt;/number&gt;&lt;keywords&gt;&lt;keyword&gt;Animals&lt;/keyword&gt;&lt;keyword&gt;Catalysis&lt;/keyword&gt;&lt;keyword&gt;Chromosome Mapping&lt;/keyword&gt;&lt;keyword&gt;Computational Biology&lt;/keyword&gt;&lt;keyword&gt;Databases, Genetic&lt;/keyword&gt;&lt;keyword&gt;Genes&lt;/keyword&gt;&lt;keyword&gt;*Genome, Human&lt;/keyword&gt;&lt;keyword&gt;Humans&lt;/keyword&gt;&lt;keyword&gt;Neoplasms/genetics&lt;/keyword&gt;&lt;keyword&gt;Phylogeny&lt;/keyword&gt;&lt;keyword&gt;Protein Kinases/chemistry/classification/*genetics/*metabolism&lt;/keyword&gt;&lt;keyword&gt;Protein Structure, Tertiary&lt;/keyword&gt;&lt;keyword&gt;Pseudogenes&lt;/keyword&gt;&lt;keyword&gt;Sequence Analysis, DNA&lt;/keyword&gt;&lt;keyword&gt;Signal Transduction&lt;/keyword&gt;&lt;/keywords&gt;&lt;dates&gt;&lt;year&gt;2002&lt;/year&gt;&lt;pub-dates&gt;&lt;date&gt;Dec 06&lt;/date&gt;&lt;/pub-dates&gt;&lt;/dates&gt;&lt;isbn&gt;1095-9203 (Electronic)&amp;#xD;0036-8075 (Linking)&lt;/isbn&gt;&lt;accession-num&gt;12471243&lt;/accession-num&gt;&lt;urls&gt;&lt;related-urls&gt;&lt;url&gt;https://www.ncbi.nlm.nih.gov/pubmed/12471243&lt;/url&gt;&lt;/related-urls&gt;&lt;/urls&gt;&lt;electronic-resource-num&gt;10.1126/science.1075762&lt;/electronic-resource-num&gt;&lt;/record&gt;&lt;/Cite&gt;&lt;/EndNote&gt;</w:instrText>
      </w:r>
      <w:r w:rsidR="00253DAA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14</w:t>
      </w:r>
      <w:r w:rsidR="00253DAA"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>,</w:t>
      </w:r>
      <w:r w:rsidR="002117D8" w:rsidRPr="007C534C">
        <w:rPr>
          <w:rFonts w:ascii="Helvetica" w:hAnsi="Helvetica"/>
          <w:sz w:val="22"/>
          <w:szCs w:val="22"/>
        </w:rPr>
        <w:t xml:space="preserve"> which </w:t>
      </w:r>
      <w:r w:rsidR="000F6913" w:rsidRPr="007C534C">
        <w:rPr>
          <w:rFonts w:ascii="Helvetica" w:hAnsi="Helvetica"/>
          <w:sz w:val="22"/>
          <w:szCs w:val="22"/>
        </w:rPr>
        <w:t>exists as</w:t>
      </w:r>
      <w:r w:rsidR="002117D8" w:rsidRPr="007C534C">
        <w:rPr>
          <w:rFonts w:ascii="Helvetica" w:hAnsi="Helvetica"/>
          <w:sz w:val="22"/>
          <w:szCs w:val="22"/>
        </w:rPr>
        <w:t xml:space="preserve"> a trimeric protein kinase com</w:t>
      </w:r>
      <w:r w:rsidR="000F6913" w:rsidRPr="007C534C">
        <w:rPr>
          <w:rFonts w:ascii="Helvetica" w:hAnsi="Helvetica"/>
          <w:sz w:val="22"/>
          <w:szCs w:val="22"/>
        </w:rPr>
        <w:t>plex that senses energy balance</w:t>
      </w:r>
      <w:r w:rsidR="002117D8" w:rsidRPr="007C534C">
        <w:rPr>
          <w:rFonts w:ascii="Helvetica" w:hAnsi="Helvetica"/>
          <w:sz w:val="22"/>
          <w:szCs w:val="22"/>
        </w:rPr>
        <w:t xml:space="preserve"> and regulates metabolism</w:t>
      </w:r>
      <w:r w:rsidR="000F6913" w:rsidRPr="007C534C">
        <w:rPr>
          <w:rFonts w:ascii="Helvetica" w:hAnsi="Helvetica"/>
          <w:sz w:val="22"/>
          <w:szCs w:val="22"/>
        </w:rPr>
        <w:t xml:space="preserve"> at both </w:t>
      </w:r>
      <w:r w:rsidR="007D1254" w:rsidRPr="007C534C">
        <w:rPr>
          <w:rFonts w:ascii="Helvetica" w:hAnsi="Helvetica"/>
          <w:sz w:val="22"/>
          <w:szCs w:val="22"/>
        </w:rPr>
        <w:t xml:space="preserve">the </w:t>
      </w:r>
      <w:r w:rsidR="002117D8" w:rsidRPr="007C534C">
        <w:rPr>
          <w:rFonts w:ascii="Helvetica" w:hAnsi="Helvetica"/>
          <w:sz w:val="22"/>
          <w:szCs w:val="22"/>
        </w:rPr>
        <w:t xml:space="preserve">cellular and </w:t>
      </w:r>
      <w:r w:rsidR="007D1254" w:rsidRPr="007C534C">
        <w:rPr>
          <w:rFonts w:ascii="Helvetica" w:hAnsi="Helvetica"/>
          <w:sz w:val="22"/>
          <w:szCs w:val="22"/>
        </w:rPr>
        <w:t xml:space="preserve">the </w:t>
      </w:r>
      <w:r w:rsidR="002117D8" w:rsidRPr="007C534C">
        <w:rPr>
          <w:rFonts w:ascii="Helvetica" w:hAnsi="Helvetica"/>
          <w:sz w:val="22"/>
          <w:szCs w:val="22"/>
        </w:rPr>
        <w:t>physiologic levels</w:t>
      </w:r>
      <w:r w:rsidR="00253DAA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Garcia&lt;/Author&gt;&lt;Year&gt;2017&lt;/Year&gt;&lt;RecNum&gt;29&lt;/RecNum&gt;&lt;DisplayText&gt;&lt;style face="superscript"&gt;28&lt;/style&gt;&lt;/DisplayText&gt;&lt;record&gt;&lt;rec-number&gt;29&lt;/rec-number&gt;&lt;foreign-keys&gt;&lt;key app="EN" db-id="a5afzapwgvd9fjewwew5zwvrxe09td5edw5r" timestamp="1502135459"&gt;29&lt;/key&gt;&lt;/foreign-keys&gt;&lt;ref-type name="Journal Article"&gt;17&lt;/ref-type&gt;&lt;contributors&gt;&lt;authors&gt;&lt;author&gt;Garcia, D.&lt;/author&gt;&lt;author&gt;Shaw, R. J.&lt;/author&gt;&lt;/authors&gt;&lt;/contributors&gt;&lt;auth-address&gt;The Salk Institute for Biological Studies, 10010 North Torrey Pines Road, La Jolla, CA 92037, USA.&amp;#xD;The Salk Institute for Biological Studies, 10010 North Torrey Pines Road, La Jolla, CA 92037, USA. Electronic address: shaw@salk.edu.&lt;/auth-address&gt;&lt;titles&gt;&lt;title&gt;AMPK: Mechanisms of Cellular Energy Sensing and Restoration of Metabolic Balance&lt;/title&gt;&lt;secondary-title&gt;Mol Cell&lt;/secondary-title&gt;&lt;/titles&gt;&lt;periodical&gt;&lt;full-title&gt;Mol Cell&lt;/full-title&gt;&lt;/periodical&gt;&lt;pages&gt;789-800&lt;/pages&gt;&lt;volume&gt;66&lt;/volume&gt;&lt;number&gt;6&lt;/number&gt;&lt;keywords&gt;&lt;keyword&gt;Ampk&lt;/keyword&gt;&lt;keyword&gt;energy restoration&lt;/keyword&gt;&lt;keyword&gt;metabolic adaptation&lt;/keyword&gt;&lt;keyword&gt;therapeutic activation&lt;/keyword&gt;&lt;keyword&gt;trimeric complex&lt;/keyword&gt;&lt;/keywords&gt;&lt;dates&gt;&lt;year&gt;2017&lt;/year&gt;&lt;pub-dates&gt;&lt;date&gt;Jun 15&lt;/date&gt;&lt;/pub-dates&gt;&lt;/dates&gt;&lt;isbn&gt;1097-4164 (Electronic)&amp;#xD;1097-2765 (Linking)&lt;/isbn&gt;&lt;accession-num&gt;28622524&lt;/accession-num&gt;&lt;urls&gt;&lt;related-urls&gt;&lt;url&gt;https://www.ncbi.nlm.nih.gov/pubmed/28622524&lt;/url&gt;&lt;/related-urls&gt;&lt;/urls&gt;&lt;electronic-resource-num&gt;10.1016/j.molcel.2017.05.032&lt;/electronic-resource-num&gt;&lt;/record&gt;&lt;/Cite&gt;&lt;/EndNote&gt;</w:instrText>
      </w:r>
      <w:r w:rsidR="00253DAA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28</w:t>
      </w:r>
      <w:r w:rsidR="00253DAA" w:rsidRPr="007C534C">
        <w:rPr>
          <w:rFonts w:ascii="Helvetica" w:hAnsi="Helvetica"/>
          <w:sz w:val="22"/>
          <w:szCs w:val="22"/>
        </w:rPr>
        <w:fldChar w:fldCharType="end"/>
      </w:r>
      <w:r w:rsidR="002117D8" w:rsidRPr="007C534C">
        <w:rPr>
          <w:rFonts w:ascii="Helvetica" w:hAnsi="Helvetica"/>
          <w:sz w:val="22"/>
          <w:szCs w:val="22"/>
        </w:rPr>
        <w:t>.</w:t>
      </w:r>
      <w:r w:rsidRPr="007C534C">
        <w:rPr>
          <w:rFonts w:ascii="Helvetica" w:hAnsi="Helvetica"/>
          <w:sz w:val="22"/>
          <w:szCs w:val="22"/>
        </w:rPr>
        <w:t xml:space="preserve"> </w:t>
      </w:r>
      <w:r w:rsidR="00EA2B74" w:rsidRPr="007C534C">
        <w:rPr>
          <w:rFonts w:ascii="Helvetica" w:hAnsi="Helvetica"/>
          <w:sz w:val="22"/>
          <w:szCs w:val="22"/>
        </w:rPr>
        <w:t>Furthermore, liver kinase B1 (LKB1, or STK11)</w:t>
      </w:r>
      <w:r w:rsidR="007D1254" w:rsidRPr="007C534C">
        <w:rPr>
          <w:rFonts w:ascii="Helvetica" w:hAnsi="Helvetica"/>
          <w:sz w:val="22"/>
          <w:szCs w:val="22"/>
        </w:rPr>
        <w:t xml:space="preserve"> in complex with STE20-related kinase adaptor (STRAD) and calcium-binding protein 39 (CAB39, or MO25)</w:t>
      </w:r>
      <w:r w:rsidR="00EA2B74" w:rsidRPr="007C534C">
        <w:rPr>
          <w:rFonts w:ascii="Helvetica" w:hAnsi="Helvetica"/>
          <w:sz w:val="22"/>
          <w:szCs w:val="22"/>
        </w:rPr>
        <w:t xml:space="preserve"> </w:t>
      </w:r>
      <w:r w:rsidR="007D1254" w:rsidRPr="007C534C">
        <w:rPr>
          <w:rFonts w:ascii="Helvetica" w:hAnsi="Helvetica"/>
          <w:sz w:val="22"/>
          <w:szCs w:val="22"/>
        </w:rPr>
        <w:t xml:space="preserve">activates AMPK and AMPK-related kinases (except for MELK) by phosphorylating a </w:t>
      </w:r>
      <w:r w:rsidR="00EA2B74" w:rsidRPr="007C534C">
        <w:rPr>
          <w:rFonts w:ascii="Helvetica" w:hAnsi="Helvetica"/>
          <w:sz w:val="22"/>
          <w:szCs w:val="22"/>
        </w:rPr>
        <w:t>threonin</w:t>
      </w:r>
      <w:r w:rsidR="007D1254" w:rsidRPr="007C534C">
        <w:rPr>
          <w:rFonts w:ascii="Helvetica" w:hAnsi="Helvetica"/>
          <w:sz w:val="22"/>
          <w:szCs w:val="22"/>
        </w:rPr>
        <w:t>e residue at an equivalent position in their activation loops</w:t>
      </w:r>
      <w:r w:rsidR="00AA2589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aXpjYW5vPC9BdXRob3I+PFllYXI+MjAwNDwvWWVhcj48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aXpjYW5vPC9BdXRob3I+PFllYXI+MjAwNDwvWWVhcj48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AA2589" w:rsidRPr="007C534C">
        <w:rPr>
          <w:rFonts w:ascii="Helvetica" w:hAnsi="Helvetica"/>
          <w:sz w:val="22"/>
          <w:szCs w:val="22"/>
        </w:rPr>
      </w:r>
      <w:r w:rsidR="00AA2589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29</w:t>
      </w:r>
      <w:r w:rsidR="00AA2589" w:rsidRPr="007C534C">
        <w:rPr>
          <w:rFonts w:ascii="Helvetica" w:hAnsi="Helvetica"/>
          <w:sz w:val="22"/>
          <w:szCs w:val="22"/>
        </w:rPr>
        <w:fldChar w:fldCharType="end"/>
      </w:r>
      <w:r w:rsidR="00EA2B74" w:rsidRPr="007C534C">
        <w:rPr>
          <w:rFonts w:ascii="Helvetica" w:hAnsi="Helvetica"/>
          <w:sz w:val="22"/>
          <w:szCs w:val="22"/>
        </w:rPr>
        <w:t xml:space="preserve">. </w:t>
      </w:r>
      <w:r w:rsidR="006C7968" w:rsidRPr="007C534C">
        <w:rPr>
          <w:rFonts w:ascii="Helvetica" w:hAnsi="Helvetica"/>
          <w:sz w:val="22"/>
          <w:szCs w:val="22"/>
        </w:rPr>
        <w:t xml:space="preserve">Another structural similarity of the AMPK-related kinases is that </w:t>
      </w:r>
      <w:r w:rsidR="00EE6771" w:rsidRPr="007C534C">
        <w:rPr>
          <w:rFonts w:ascii="Helvetica" w:hAnsi="Helvetica"/>
          <w:sz w:val="22"/>
          <w:szCs w:val="22"/>
        </w:rPr>
        <w:t>all</w:t>
      </w:r>
      <w:r w:rsidR="006C7968" w:rsidRPr="007C534C">
        <w:rPr>
          <w:rFonts w:ascii="Helvetica" w:hAnsi="Helvetica"/>
          <w:sz w:val="22"/>
          <w:szCs w:val="22"/>
        </w:rPr>
        <w:t xml:space="preserve"> members, except NUAK1 and NUAK2, contain a ubiquitin-association domain (UBA) immediately C-terminal to the kinase domain. </w:t>
      </w:r>
      <w:r w:rsidR="00AA2589" w:rsidRPr="007C534C">
        <w:rPr>
          <w:rFonts w:ascii="Helvetica" w:hAnsi="Helvetica"/>
          <w:sz w:val="22"/>
          <w:szCs w:val="22"/>
        </w:rPr>
        <w:t>These</w:t>
      </w:r>
      <w:r w:rsidR="006C7968" w:rsidRPr="007C534C">
        <w:rPr>
          <w:rFonts w:ascii="Helvetica" w:hAnsi="Helvetica"/>
          <w:sz w:val="22"/>
          <w:szCs w:val="22"/>
        </w:rPr>
        <w:t xml:space="preserve"> UBA domains in the AMPK-related kinases do</w:t>
      </w:r>
      <w:r w:rsidR="009E482B" w:rsidRPr="007C534C">
        <w:rPr>
          <w:rFonts w:ascii="Helvetica" w:hAnsi="Helvetica"/>
          <w:sz w:val="22"/>
          <w:szCs w:val="22"/>
        </w:rPr>
        <w:t xml:space="preserve"> not exh</w:t>
      </w:r>
      <w:r w:rsidR="00574CC2" w:rsidRPr="007C534C">
        <w:rPr>
          <w:rFonts w:ascii="Helvetica" w:hAnsi="Helvetica"/>
          <w:sz w:val="22"/>
          <w:szCs w:val="22"/>
        </w:rPr>
        <w:t>ibit affinity towards ubiquitin, polyubiquitin</w:t>
      </w:r>
      <w:r w:rsidR="009B434E" w:rsidRPr="007C534C">
        <w:rPr>
          <w:rFonts w:ascii="Helvetica" w:hAnsi="Helvetica"/>
          <w:sz w:val="22"/>
          <w:szCs w:val="22"/>
        </w:rPr>
        <w:t xml:space="preserve"> chains</w:t>
      </w:r>
      <w:r w:rsidR="00574CC2" w:rsidRPr="007C534C">
        <w:rPr>
          <w:rFonts w:ascii="Helvetica" w:hAnsi="Helvetica"/>
          <w:sz w:val="22"/>
          <w:szCs w:val="22"/>
        </w:rPr>
        <w:t xml:space="preserve">, </w:t>
      </w:r>
      <w:r w:rsidR="009B434E" w:rsidRPr="007C534C">
        <w:rPr>
          <w:rFonts w:ascii="Helvetica" w:hAnsi="Helvetica"/>
          <w:sz w:val="22"/>
          <w:szCs w:val="22"/>
        </w:rPr>
        <w:t>or</w:t>
      </w:r>
      <w:r w:rsidR="006C7968" w:rsidRPr="007C534C">
        <w:rPr>
          <w:rFonts w:ascii="Helvetica" w:hAnsi="Helvetica"/>
          <w:sz w:val="22"/>
          <w:szCs w:val="22"/>
        </w:rPr>
        <w:t xml:space="preserve"> </w:t>
      </w:r>
      <w:r w:rsidR="009E482B" w:rsidRPr="007C534C">
        <w:rPr>
          <w:rFonts w:ascii="Helvetica" w:hAnsi="Helvetica"/>
          <w:sz w:val="22"/>
          <w:szCs w:val="22"/>
        </w:rPr>
        <w:t xml:space="preserve">ubiquitin-like </w:t>
      </w:r>
      <w:r w:rsidR="00574CC2" w:rsidRPr="007C534C">
        <w:rPr>
          <w:rFonts w:ascii="Helvetica" w:hAnsi="Helvetica"/>
          <w:sz w:val="22"/>
          <w:szCs w:val="22"/>
        </w:rPr>
        <w:t>proteins</w:t>
      </w:r>
      <w:r w:rsidR="006C7968" w:rsidRPr="007C534C">
        <w:rPr>
          <w:rFonts w:ascii="Helvetica" w:hAnsi="Helvetica"/>
          <w:sz w:val="22"/>
          <w:szCs w:val="22"/>
        </w:rPr>
        <w:t>, but play</w:t>
      </w:r>
      <w:r w:rsidR="009E482B" w:rsidRPr="007C534C">
        <w:rPr>
          <w:rFonts w:ascii="Helvetica" w:hAnsi="Helvetica"/>
          <w:sz w:val="22"/>
          <w:szCs w:val="22"/>
        </w:rPr>
        <w:t xml:space="preserve"> </w:t>
      </w:r>
      <w:r w:rsidR="00574CC2" w:rsidRPr="007C534C">
        <w:rPr>
          <w:rFonts w:ascii="Helvetica" w:hAnsi="Helvetica"/>
          <w:sz w:val="22"/>
          <w:szCs w:val="22"/>
        </w:rPr>
        <w:t xml:space="preserve">essential structural roles in </w:t>
      </w:r>
      <w:r w:rsidR="006C7968" w:rsidRPr="007C534C">
        <w:rPr>
          <w:rFonts w:ascii="Helvetica" w:hAnsi="Helvetica"/>
          <w:sz w:val="22"/>
          <w:szCs w:val="22"/>
        </w:rPr>
        <w:t xml:space="preserve">maintaining </w:t>
      </w:r>
      <w:r w:rsidR="00574CC2" w:rsidRPr="007C534C">
        <w:rPr>
          <w:rFonts w:ascii="Helvetica" w:hAnsi="Helvetica"/>
          <w:sz w:val="22"/>
          <w:szCs w:val="22"/>
        </w:rPr>
        <w:t>the catalytic</w:t>
      </w:r>
      <w:r w:rsidR="009E482B" w:rsidRPr="007C534C">
        <w:rPr>
          <w:rFonts w:ascii="Helvetica" w:hAnsi="Helvetica"/>
          <w:sz w:val="22"/>
          <w:szCs w:val="22"/>
        </w:rPr>
        <w:t xml:space="preserve"> </w:t>
      </w:r>
      <w:r w:rsidR="006C7968" w:rsidRPr="007C534C">
        <w:rPr>
          <w:rFonts w:ascii="Helvetica" w:hAnsi="Helvetica"/>
          <w:sz w:val="22"/>
          <w:szCs w:val="22"/>
        </w:rPr>
        <w:t>function</w:t>
      </w:r>
      <w:r w:rsidR="00574CC2" w:rsidRPr="007C534C">
        <w:rPr>
          <w:rFonts w:ascii="Helvetica" w:hAnsi="Helvetica"/>
          <w:sz w:val="22"/>
          <w:szCs w:val="22"/>
        </w:rPr>
        <w:t xml:space="preserve"> of the kinases</w:t>
      </w:r>
      <w:r w:rsidR="00DB7C4C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KYWxlZWw8L0F1dGhvcj48WWVhcj4yMDA2PC9ZZWFyPjxS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KYWxlZWw8L0F1dGhvcj48WWVhcj4yMDA2PC9ZZWFyPjxS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DB7C4C" w:rsidRPr="007C534C">
        <w:rPr>
          <w:rFonts w:ascii="Helvetica" w:hAnsi="Helvetica"/>
          <w:sz w:val="22"/>
          <w:szCs w:val="22"/>
        </w:rPr>
      </w:r>
      <w:r w:rsidR="00DB7C4C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0</w:t>
      </w:r>
      <w:r w:rsidR="00DB7C4C" w:rsidRPr="007C534C">
        <w:rPr>
          <w:rFonts w:ascii="Helvetica" w:hAnsi="Helvetica"/>
          <w:sz w:val="22"/>
          <w:szCs w:val="22"/>
        </w:rPr>
        <w:fldChar w:fldCharType="end"/>
      </w:r>
      <w:r w:rsidR="00574CC2" w:rsidRPr="007C534C">
        <w:rPr>
          <w:rFonts w:ascii="Helvetica" w:hAnsi="Helvetica"/>
          <w:sz w:val="22"/>
          <w:szCs w:val="22"/>
        </w:rPr>
        <w:t>.</w:t>
      </w:r>
    </w:p>
    <w:p w14:paraId="1CF8CDE0" w14:textId="450BFDA8" w:rsidR="00BA66EE" w:rsidRPr="007C534C" w:rsidRDefault="003914C1" w:rsidP="000B398F">
      <w:pPr>
        <w:spacing w:line="480" w:lineRule="auto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ab/>
      </w:r>
      <w:r w:rsidR="00BC0ECD" w:rsidRPr="007C534C">
        <w:rPr>
          <w:rFonts w:ascii="Helvetica" w:hAnsi="Helvetica"/>
          <w:sz w:val="22"/>
          <w:szCs w:val="22"/>
        </w:rPr>
        <w:t>MARKs</w:t>
      </w:r>
      <w:r w:rsidR="00DB23F1" w:rsidRPr="007C534C">
        <w:rPr>
          <w:rFonts w:ascii="Helvetica" w:hAnsi="Helvetica"/>
          <w:sz w:val="22"/>
          <w:szCs w:val="22"/>
        </w:rPr>
        <w:t xml:space="preserve"> </w:t>
      </w:r>
      <w:r w:rsidR="00EE6771" w:rsidRPr="007C534C">
        <w:rPr>
          <w:rFonts w:ascii="Helvetica" w:hAnsi="Helvetica"/>
          <w:sz w:val="22"/>
          <w:szCs w:val="22"/>
        </w:rPr>
        <w:t xml:space="preserve">primarily </w:t>
      </w:r>
      <w:r w:rsidR="00DB23F1" w:rsidRPr="007C534C">
        <w:rPr>
          <w:rFonts w:ascii="Helvetica" w:hAnsi="Helvetica"/>
          <w:sz w:val="22"/>
          <w:szCs w:val="22"/>
        </w:rPr>
        <w:t xml:space="preserve">phosphorylate </w:t>
      </w:r>
      <w:r w:rsidR="00B021F8" w:rsidRPr="007C534C">
        <w:rPr>
          <w:rFonts w:ascii="Helvetica" w:hAnsi="Helvetica"/>
          <w:sz w:val="22"/>
          <w:szCs w:val="22"/>
        </w:rPr>
        <w:t xml:space="preserve">microtubule-associated </w:t>
      </w:r>
      <w:r w:rsidR="00CE2F00" w:rsidRPr="007C534C">
        <w:rPr>
          <w:rFonts w:ascii="Helvetica" w:hAnsi="Helvetica"/>
          <w:sz w:val="22"/>
          <w:szCs w:val="22"/>
        </w:rPr>
        <w:t xml:space="preserve">proteins such as </w:t>
      </w:r>
      <w:r w:rsidR="00DB23F1" w:rsidRPr="007C534C">
        <w:rPr>
          <w:rFonts w:ascii="Helvetica" w:hAnsi="Helvetica"/>
          <w:sz w:val="22"/>
          <w:szCs w:val="22"/>
        </w:rPr>
        <w:t>tau, MAP2, MAP4</w:t>
      </w:r>
      <w:r w:rsidR="00AC68A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cmV3ZXM8L0F1dGhvcj48WWVhcj4xOTk3PC9ZZWFyPjxS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cmV3ZXM8L0F1dGhvcj48WWVhcj4xOTk3PC9ZZWFyPjxS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AC68A6" w:rsidRPr="007C534C">
        <w:rPr>
          <w:rFonts w:ascii="Helvetica" w:hAnsi="Helvetica"/>
          <w:sz w:val="22"/>
          <w:szCs w:val="22"/>
        </w:rPr>
      </w:r>
      <w:r w:rsidR="00AC68A6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1</w:t>
      </w:r>
      <w:r w:rsidR="00AC68A6" w:rsidRPr="007C534C">
        <w:rPr>
          <w:rFonts w:ascii="Helvetica" w:hAnsi="Helvetica"/>
          <w:sz w:val="22"/>
          <w:szCs w:val="22"/>
        </w:rPr>
        <w:fldChar w:fldCharType="end"/>
      </w:r>
      <w:r w:rsidR="00CE2F00" w:rsidRPr="007C534C">
        <w:rPr>
          <w:rFonts w:ascii="Helvetica" w:hAnsi="Helvetica"/>
          <w:sz w:val="22"/>
          <w:szCs w:val="22"/>
        </w:rPr>
        <w:t xml:space="preserve"> and</w:t>
      </w:r>
      <w:r w:rsidR="00DB23F1" w:rsidRPr="007C534C">
        <w:rPr>
          <w:rFonts w:ascii="Helvetica" w:hAnsi="Helvetica"/>
          <w:sz w:val="22"/>
          <w:szCs w:val="22"/>
        </w:rPr>
        <w:t xml:space="preserve"> doublecortin</w:t>
      </w:r>
      <w:r w:rsidR="00AC68A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Y2hhYXI8L0F1dGhvcj48WWVhcj4yMDA0PC9ZZWFyPjxS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Y2hhYXI8L0F1dGhvcj48WWVhcj4yMDA0PC9ZZWFyPjxS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AC68A6" w:rsidRPr="007C534C">
        <w:rPr>
          <w:rFonts w:ascii="Helvetica" w:hAnsi="Helvetica"/>
          <w:sz w:val="22"/>
          <w:szCs w:val="22"/>
        </w:rPr>
      </w:r>
      <w:r w:rsidR="00AC68A6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2</w:t>
      </w:r>
      <w:r w:rsidR="00AC68A6" w:rsidRPr="007C534C">
        <w:rPr>
          <w:rFonts w:ascii="Helvetica" w:hAnsi="Helvetica"/>
          <w:sz w:val="22"/>
          <w:szCs w:val="22"/>
        </w:rPr>
        <w:fldChar w:fldCharType="end"/>
      </w:r>
      <w:r w:rsidR="00AC68A6" w:rsidRPr="007C534C">
        <w:rPr>
          <w:rFonts w:ascii="Helvetica" w:hAnsi="Helvetica"/>
          <w:sz w:val="22"/>
          <w:szCs w:val="22"/>
        </w:rPr>
        <w:t xml:space="preserve"> on the KXGS motif</w:t>
      </w:r>
      <w:r w:rsidR="00DB23F1" w:rsidRPr="007C534C">
        <w:rPr>
          <w:rFonts w:ascii="Helvetica" w:hAnsi="Helvetica"/>
          <w:sz w:val="22"/>
          <w:szCs w:val="22"/>
        </w:rPr>
        <w:t>, causing them to detach from microtubules</w:t>
      </w:r>
      <w:r w:rsidR="00CE2F00" w:rsidRPr="007C534C">
        <w:rPr>
          <w:rFonts w:ascii="Helvetica" w:hAnsi="Helvetica"/>
          <w:sz w:val="22"/>
          <w:szCs w:val="22"/>
        </w:rPr>
        <w:t>.</w:t>
      </w:r>
      <w:r w:rsidR="00BA66EE" w:rsidRPr="007C534C">
        <w:rPr>
          <w:rFonts w:ascii="Helvetica" w:hAnsi="Helvetica"/>
          <w:sz w:val="22"/>
          <w:szCs w:val="22"/>
        </w:rPr>
        <w:t xml:space="preserve"> </w:t>
      </w:r>
      <w:r w:rsidR="00CE2F00" w:rsidRPr="007C534C">
        <w:rPr>
          <w:rFonts w:ascii="Helvetica" w:hAnsi="Helvetica"/>
          <w:sz w:val="22"/>
          <w:szCs w:val="22"/>
        </w:rPr>
        <w:t xml:space="preserve">These changes in turn affect the stability of </w:t>
      </w:r>
      <w:r w:rsidR="00F059F7" w:rsidRPr="007C534C">
        <w:rPr>
          <w:rFonts w:ascii="Helvetica" w:hAnsi="Helvetica"/>
          <w:sz w:val="22"/>
          <w:szCs w:val="22"/>
        </w:rPr>
        <w:t>microtubules</w:t>
      </w:r>
      <w:r w:rsidR="00AD20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cmV3ZXM8L0F1dGhvcj48WWVhcj4xOTk3PC9ZZWFyPjxS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cmV3ZXM8L0F1dGhvcj48WWVhcj4xOTk3PC9ZZWFyPjxS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AD204D" w:rsidRPr="007C534C">
        <w:rPr>
          <w:rFonts w:ascii="Helvetica" w:hAnsi="Helvetica"/>
          <w:sz w:val="22"/>
          <w:szCs w:val="22"/>
        </w:rPr>
      </w:r>
      <w:r w:rsidR="00AD204D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1</w:t>
      </w:r>
      <w:r w:rsidR="00AD204D" w:rsidRPr="007C534C">
        <w:rPr>
          <w:rFonts w:ascii="Helvetica" w:hAnsi="Helvetica"/>
          <w:sz w:val="22"/>
          <w:szCs w:val="22"/>
        </w:rPr>
        <w:fldChar w:fldCharType="end"/>
      </w:r>
      <w:r w:rsidR="00F059F7" w:rsidRPr="007C534C">
        <w:rPr>
          <w:rFonts w:ascii="Helvetica" w:hAnsi="Helvetica"/>
          <w:sz w:val="22"/>
          <w:szCs w:val="22"/>
        </w:rPr>
        <w:t>, vesicle transport</w:t>
      </w:r>
      <w:r w:rsidR="00AC68A6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Mandelkow&lt;/Author&gt;&lt;Year&gt;2004&lt;/Year&gt;&lt;RecNum&gt;36&lt;/RecNum&gt;&lt;DisplayText&gt;&lt;style face="superscript"&gt;33&lt;/style&gt;&lt;/DisplayText&gt;&lt;record&gt;&lt;rec-number&gt;36&lt;/rec-number&gt;&lt;foreign-keys&gt;&lt;key app="EN" db-id="a5afzapwgvd9fjewwew5zwvrxe09td5edw5r" timestamp="1502244366"&gt;36&lt;/key&gt;&lt;/foreign-keys&gt;&lt;ref-type name="Journal Article"&gt;17&lt;/ref-type&gt;&lt;contributors&gt;&lt;authors&gt;&lt;author&gt;Mandelkow, E. M.&lt;/author&gt;&lt;author&gt;Thies, E.&lt;/author&gt;&lt;author&gt;Trinczek, B.&lt;/author&gt;&lt;author&gt;Biernat, J.&lt;/author&gt;&lt;author&gt;Mandelkow, E.&lt;/author&gt;&lt;/authors&gt;&lt;/contributors&gt;&lt;auth-address&gt;Max-Planck Unit for Structural Molecular Biology, 22607 Hamburg, Germany. mandelkow@mpasmb.desy.de&lt;/auth-address&gt;&lt;titles&gt;&lt;title&gt;MARK/PAR1 kinase is a regulator of microtubule-dependent transport in axons&lt;/title&gt;&lt;secondary-title&gt;J Cell Biol&lt;/secondary-title&gt;&lt;/titles&gt;&lt;periodical&gt;&lt;full-title&gt;J Cell Biol&lt;/full-title&gt;&lt;/periodical&gt;&lt;pages&gt;99-110&lt;/pages&gt;&lt;volume&gt;167&lt;/volume&gt;&lt;number&gt;1&lt;/number&gt;&lt;keywords&gt;&lt;keyword&gt;Adenoviridae/genetics&lt;/keyword&gt;&lt;keyword&gt;Amino Acid Motifs&lt;/keyword&gt;&lt;keyword&gt;Animals&lt;/keyword&gt;&lt;keyword&gt;Axons/*metabolism&lt;/keyword&gt;&lt;keyword&gt;Biological Transport&lt;/keyword&gt;&lt;keyword&gt;CHO Cells&lt;/keyword&gt;&lt;keyword&gt;Cricetinae&lt;/keyword&gt;&lt;keyword&gt;Humans&lt;/keyword&gt;&lt;keyword&gt;Microscopy, Fluorescence&lt;/keyword&gt;&lt;keyword&gt;Microtubules/*metabolism&lt;/keyword&gt;&lt;keyword&gt;Mitochondria/metabolism&lt;/keyword&gt;&lt;keyword&gt;Models, Biological&lt;/keyword&gt;&lt;keyword&gt;Phosphorylation&lt;/keyword&gt;&lt;keyword&gt;Plasmids/metabolism&lt;/keyword&gt;&lt;keyword&gt;Protein-Serine-Threonine Kinases/metabolism/*physiology&lt;/keyword&gt;&lt;keyword&gt;Time Factors&lt;/keyword&gt;&lt;keyword&gt;Transfection&lt;/keyword&gt;&lt;keyword&gt;tau Proteins/metabolism&lt;/keyword&gt;&lt;/keywords&gt;&lt;dates&gt;&lt;year&gt;2004&lt;/year&gt;&lt;pub-dates&gt;&lt;date&gt;Oct 11&lt;/date&gt;&lt;/pub-dates&gt;&lt;/dates&gt;&lt;isbn&gt;0021-9525 (Print)&amp;#xD;0021-9525 (Linking)&lt;/isbn&gt;&lt;accession-num&gt;15466480&lt;/accession-num&gt;&lt;urls&gt;&lt;related-urls&gt;&lt;url&gt;https://www.ncbi.nlm.nih.gov/pubmed/15466480&lt;/url&gt;&lt;/related-urls&gt;&lt;/urls&gt;&lt;custom2&gt;PMC2172520&lt;/custom2&gt;&lt;electronic-resource-num&gt;10.1083/jcb.200401085&lt;/electronic-resource-num&gt;&lt;/record&gt;&lt;/Cite&gt;&lt;/EndNote&gt;</w:instrText>
      </w:r>
      <w:r w:rsidR="00AC68A6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3</w:t>
      </w:r>
      <w:r w:rsidR="00AC68A6" w:rsidRPr="007C534C">
        <w:rPr>
          <w:rFonts w:ascii="Helvetica" w:hAnsi="Helvetica"/>
          <w:sz w:val="22"/>
          <w:szCs w:val="22"/>
        </w:rPr>
        <w:fldChar w:fldCharType="end"/>
      </w:r>
      <w:r w:rsidR="00AD204D" w:rsidRPr="007C534C">
        <w:rPr>
          <w:rFonts w:ascii="Helvetica" w:hAnsi="Helvetica"/>
          <w:sz w:val="22"/>
          <w:szCs w:val="22"/>
        </w:rPr>
        <w:t>, neurite outgrowth</w:t>
      </w:r>
      <w:r w:rsidR="00AD20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aWVybmF0PC9BdXRob3I+PFllYXI+MjAwMjwvWWVhcj48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aWVybmF0PC9BdXRob3I+PFllYXI+MjAwMjwvWWVhcj48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AD204D" w:rsidRPr="007C534C">
        <w:rPr>
          <w:rFonts w:ascii="Helvetica" w:hAnsi="Helvetica"/>
          <w:sz w:val="22"/>
          <w:szCs w:val="22"/>
        </w:rPr>
      </w:r>
      <w:r w:rsidR="00AD204D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4</w:t>
      </w:r>
      <w:r w:rsidR="00AD204D" w:rsidRPr="007C534C">
        <w:rPr>
          <w:rFonts w:ascii="Helvetica" w:hAnsi="Helvetica"/>
          <w:sz w:val="22"/>
          <w:szCs w:val="22"/>
        </w:rPr>
        <w:fldChar w:fldCharType="end"/>
      </w:r>
      <w:r w:rsidR="00AD204D" w:rsidRPr="007C534C">
        <w:rPr>
          <w:rFonts w:ascii="Helvetica" w:hAnsi="Helvetica"/>
          <w:sz w:val="22"/>
          <w:szCs w:val="22"/>
        </w:rPr>
        <w:t xml:space="preserve"> and </w:t>
      </w:r>
      <w:r w:rsidR="00CE2F00" w:rsidRPr="007C534C">
        <w:rPr>
          <w:rFonts w:ascii="Helvetica" w:hAnsi="Helvetica"/>
          <w:sz w:val="22"/>
          <w:szCs w:val="22"/>
        </w:rPr>
        <w:t>neuron mobility</w:t>
      </w:r>
      <w:r w:rsidR="00AC68A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Y2hhYXI8L0F1dGhvcj48WWVhcj4yMDA0PC9ZZWFyPjxS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Y2hhYXI8L0F1dGhvcj48WWVhcj4yMDA0PC9ZZWFyPjxS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AC68A6" w:rsidRPr="007C534C">
        <w:rPr>
          <w:rFonts w:ascii="Helvetica" w:hAnsi="Helvetica"/>
          <w:sz w:val="22"/>
          <w:szCs w:val="22"/>
        </w:rPr>
      </w:r>
      <w:r w:rsidR="00AC68A6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2</w:t>
      </w:r>
      <w:r w:rsidR="00AC68A6" w:rsidRPr="007C534C">
        <w:rPr>
          <w:rFonts w:ascii="Helvetica" w:hAnsi="Helvetica"/>
          <w:sz w:val="22"/>
          <w:szCs w:val="22"/>
        </w:rPr>
        <w:fldChar w:fldCharType="end"/>
      </w:r>
      <w:r w:rsidR="00CE2F00" w:rsidRPr="007C534C">
        <w:rPr>
          <w:rFonts w:ascii="Helvetica" w:hAnsi="Helvetica"/>
          <w:sz w:val="22"/>
          <w:szCs w:val="22"/>
        </w:rPr>
        <w:t xml:space="preserve">. </w:t>
      </w:r>
      <w:r w:rsidR="00F059F7" w:rsidRPr="007C534C">
        <w:rPr>
          <w:rFonts w:ascii="Helvetica" w:hAnsi="Helvetica"/>
          <w:sz w:val="22"/>
          <w:szCs w:val="22"/>
        </w:rPr>
        <w:t xml:space="preserve">In addition, MARK1 and 2 are involved with </w:t>
      </w:r>
      <w:r w:rsidR="00EE6771" w:rsidRPr="007C534C">
        <w:rPr>
          <w:rFonts w:ascii="Helvetica" w:hAnsi="Helvetica"/>
          <w:sz w:val="22"/>
          <w:szCs w:val="22"/>
        </w:rPr>
        <w:t xml:space="preserve">the </w:t>
      </w:r>
      <w:r w:rsidR="00F059F7" w:rsidRPr="007C534C">
        <w:rPr>
          <w:rFonts w:ascii="Helvetica" w:hAnsi="Helvetica"/>
          <w:sz w:val="22"/>
          <w:szCs w:val="22"/>
        </w:rPr>
        <w:lastRenderedPageBreak/>
        <w:t>establishment of cell polarity, and are asymmetrically localized in epithelial cells</w:t>
      </w:r>
      <w:r w:rsidR="004665AD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Bohm&lt;/Author&gt;&lt;Year&gt;1997&lt;/Year&gt;&lt;RecNum&gt;37&lt;/RecNum&gt;&lt;DisplayText&gt;&lt;style face="superscript"&gt;35&lt;/style&gt;&lt;/DisplayText&gt;&lt;record&gt;&lt;rec-number&gt;37&lt;/rec-number&gt;&lt;foreign-keys&gt;&lt;key app="EN" db-id="a5afzapwgvd9fjewwew5zwvrxe09td5edw5r" timestamp="1502290808"&gt;37&lt;/key&gt;&lt;/foreign-keys&gt;&lt;ref-type name="Journal Article"&gt;17&lt;/ref-type&gt;&lt;contributors&gt;&lt;authors&gt;&lt;author&gt;Bohm, H.&lt;/author&gt;&lt;author&gt;Brinkmann, V.&lt;/author&gt;&lt;author&gt;Drab, M.&lt;/author&gt;&lt;author&gt;Henske, A.&lt;/author&gt;&lt;author&gt;Kurzchalia, T. V.&lt;/author&gt;&lt;/authors&gt;&lt;/contributors&gt;&lt;auth-address&gt;Department of Cell Biology, Max-Delbruck Centre for Molecular Medicine, Berlin-Buch, Germany.&lt;/auth-address&gt;&lt;titles&gt;&lt;title&gt;Mammalian homologues of C. elegans PAR-1 are asymmetrically localized in epithelial cells and may influence their polarity&lt;/title&gt;&lt;secondary-title&gt;Curr Biol&lt;/secondary-title&gt;&lt;/titles&gt;&lt;periodical&gt;&lt;full-title&gt;Curr Biol&lt;/full-title&gt;&lt;/periodical&gt;&lt;pages&gt;603-6&lt;/pages&gt;&lt;volume&gt;7&lt;/volume&gt;&lt;number&gt;8&lt;/number&gt;&lt;keywords&gt;&lt;keyword&gt;Animals&lt;/keyword&gt;&lt;keyword&gt;Cadherins/metabolism&lt;/keyword&gt;&lt;keyword&gt;Caenorhabditis elegans/embryology/metabolism&lt;/keyword&gt;&lt;keyword&gt;Cell Line&lt;/keyword&gt;&lt;keyword&gt;Cell Polarity/*physiology&lt;/keyword&gt;&lt;keyword&gt;Dogs&lt;/keyword&gt;&lt;keyword&gt;Epithelium/metabolism&lt;/keyword&gt;&lt;keyword&gt;HeLa Cells&lt;/keyword&gt;&lt;keyword&gt;Helminth Proteins/*metabolism&lt;/keyword&gt;&lt;keyword&gt;Humans&lt;/keyword&gt;&lt;keyword&gt;Mice&lt;/keyword&gt;&lt;keyword&gt;Protein-Serine-Threonine Kinases/*metabolism&lt;/keyword&gt;&lt;keyword&gt;Recombinant Fusion Proteins/metabolism&lt;/keyword&gt;&lt;keyword&gt;Tissue Distribution&lt;/keyword&gt;&lt;/keywords&gt;&lt;dates&gt;&lt;year&gt;1997&lt;/year&gt;&lt;pub-dates&gt;&lt;date&gt;Aug 01&lt;/date&gt;&lt;/pub-dates&gt;&lt;/dates&gt;&lt;isbn&gt;0960-9822 (Print)&amp;#xD;0960-9822 (Linking)&lt;/isbn&gt;&lt;accession-num&gt;9259552&lt;/accession-num&gt;&lt;urls&gt;&lt;related-urls&gt;&lt;url&gt;https://www.ncbi.nlm.nih.gov/pubmed/9259552&lt;/url&gt;&lt;/related-urls&gt;&lt;/urls&gt;&lt;/record&gt;&lt;/Cite&gt;&lt;/EndNote&gt;</w:instrText>
      </w:r>
      <w:r w:rsidR="004665AD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5</w:t>
      </w:r>
      <w:r w:rsidR="004665AD" w:rsidRPr="007C534C">
        <w:rPr>
          <w:rFonts w:ascii="Helvetica" w:hAnsi="Helvetica"/>
          <w:sz w:val="22"/>
          <w:szCs w:val="22"/>
        </w:rPr>
        <w:fldChar w:fldCharType="end"/>
      </w:r>
      <w:r w:rsidR="00F059F7" w:rsidRPr="007C534C">
        <w:rPr>
          <w:rFonts w:ascii="Helvetica" w:hAnsi="Helvetica"/>
          <w:sz w:val="22"/>
          <w:szCs w:val="22"/>
        </w:rPr>
        <w:t>. These properties are consis</w:t>
      </w:r>
      <w:r w:rsidR="007B6114" w:rsidRPr="007C534C">
        <w:rPr>
          <w:rFonts w:ascii="Helvetica" w:hAnsi="Helvetica"/>
          <w:sz w:val="22"/>
          <w:szCs w:val="22"/>
        </w:rPr>
        <w:t xml:space="preserve">tent with the function of the </w:t>
      </w:r>
      <w:r w:rsidRPr="007C534C">
        <w:rPr>
          <w:rFonts w:ascii="Helvetica" w:hAnsi="Helvetica"/>
          <w:sz w:val="22"/>
          <w:szCs w:val="22"/>
        </w:rPr>
        <w:t xml:space="preserve">MARK </w:t>
      </w:r>
      <w:r w:rsidR="00B021F8" w:rsidRPr="007C534C">
        <w:rPr>
          <w:rFonts w:ascii="Helvetica" w:hAnsi="Helvetica"/>
          <w:sz w:val="22"/>
          <w:szCs w:val="22"/>
        </w:rPr>
        <w:t>ortholog</w:t>
      </w:r>
      <w:r w:rsidR="007B6114" w:rsidRPr="007C534C">
        <w:rPr>
          <w:rFonts w:ascii="Helvetica" w:hAnsi="Helvetica"/>
          <w:sz w:val="22"/>
          <w:szCs w:val="22"/>
        </w:rPr>
        <w:t xml:space="preserve"> </w:t>
      </w:r>
      <w:r w:rsidR="00F059F7" w:rsidRPr="007C534C">
        <w:rPr>
          <w:rFonts w:ascii="Helvetica" w:hAnsi="Helvetica"/>
          <w:sz w:val="22"/>
          <w:szCs w:val="22"/>
        </w:rPr>
        <w:t>PAR-1 (partitioning-defective 1)</w:t>
      </w:r>
      <w:r w:rsidRPr="007C534C">
        <w:rPr>
          <w:rFonts w:ascii="Helvetica" w:hAnsi="Helvetica"/>
          <w:sz w:val="22"/>
          <w:szCs w:val="22"/>
        </w:rPr>
        <w:t xml:space="preserve"> in </w:t>
      </w:r>
      <w:r w:rsidRPr="007C534C">
        <w:rPr>
          <w:rFonts w:ascii="Helvetica" w:hAnsi="Helvetica"/>
          <w:i/>
          <w:sz w:val="22"/>
          <w:szCs w:val="22"/>
        </w:rPr>
        <w:t>C. elegans</w:t>
      </w:r>
      <w:r w:rsidR="007B6114" w:rsidRPr="007C534C">
        <w:rPr>
          <w:rFonts w:ascii="Helvetica" w:hAnsi="Helvetica"/>
          <w:sz w:val="22"/>
          <w:szCs w:val="22"/>
        </w:rPr>
        <w:t xml:space="preserve">, which </w:t>
      </w:r>
      <w:r w:rsidR="004665AD" w:rsidRPr="007C534C">
        <w:rPr>
          <w:rFonts w:ascii="Helvetica" w:hAnsi="Helvetica"/>
          <w:sz w:val="22"/>
          <w:szCs w:val="22"/>
        </w:rPr>
        <w:t xml:space="preserve">was </w:t>
      </w:r>
      <w:r w:rsidR="00B021F8" w:rsidRPr="007C534C">
        <w:rPr>
          <w:rFonts w:ascii="Helvetica" w:hAnsi="Helvetica"/>
          <w:sz w:val="22"/>
          <w:szCs w:val="22"/>
        </w:rPr>
        <w:t>identified as an essential gene for establishing early embryonic polarity</w:t>
      </w:r>
      <w:r w:rsidR="00F064D5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Kemphues&lt;/Author&gt;&lt;Year&gt;1988&lt;/Year&gt;&lt;RecNum&gt;33&lt;/RecNum&gt;&lt;DisplayText&gt;&lt;style face="superscript"&gt;36&lt;/style&gt;&lt;/DisplayText&gt;&lt;record&gt;&lt;rec-number&gt;33&lt;/rec-number&gt;&lt;foreign-keys&gt;&lt;key app="EN" db-id="a5afzapwgvd9fjewwew5zwvrxe09td5edw5r" timestamp="1502241274"&gt;33&lt;/key&gt;&lt;/foreign-keys&gt;&lt;ref-type name="Journal Article"&gt;17&lt;/ref-type&gt;&lt;contributors&gt;&lt;authors&gt;&lt;author&gt;Kemphues, K. J.&lt;/author&gt;&lt;author&gt;Priess, J. R.&lt;/author&gt;&lt;author&gt;Morton, D. G.&lt;/author&gt;&lt;author&gt;Cheng, N. S.&lt;/author&gt;&lt;/authors&gt;&lt;/contributors&gt;&lt;auth-address&gt;Section of Genetics and Development Cornell University Ithaca, New York 14853.&lt;/auth-address&gt;&lt;titles&gt;&lt;title&gt;Identification of genes required for cytoplasmic localization in early C. elegans embryos&lt;/title&gt;&lt;secondary-title&gt;Cell&lt;/secondary-title&gt;&lt;/titles&gt;&lt;periodical&gt;&lt;full-title&gt;Cell&lt;/full-title&gt;&lt;/periodical&gt;&lt;pages&gt;311-20&lt;/pages&gt;&lt;volume&gt;52&lt;/volume&gt;&lt;number&gt;3&lt;/number&gt;&lt;keywords&gt;&lt;keyword&gt;Animals&lt;/keyword&gt;&lt;keyword&gt;Blastomeres/ultrastructure&lt;/keyword&gt;&lt;keyword&gt;Caenorhabditis/embryology/*genetics&lt;/keyword&gt;&lt;keyword&gt;Cell Differentiation&lt;/keyword&gt;&lt;keyword&gt;Cleavage Stage, Ovum/cytology&lt;/keyword&gt;&lt;keyword&gt;Cytoplasm/ultrastructure&lt;/keyword&gt;&lt;keyword&gt;Cytoplasmic Granules/ultrastructure&lt;/keyword&gt;&lt;keyword&gt;*Genes&lt;/keyword&gt;&lt;keyword&gt;Mutation&lt;/keyword&gt;&lt;keyword&gt;Phenotype&lt;/keyword&gt;&lt;keyword&gt;Spindle Apparatus/ultrastructure&lt;/keyword&gt;&lt;/keywords&gt;&lt;dates&gt;&lt;year&gt;1988&lt;/year&gt;&lt;pub-dates&gt;&lt;date&gt;Feb 12&lt;/date&gt;&lt;/pub-dates&gt;&lt;/dates&gt;&lt;isbn&gt;0092-8674 (Print)&amp;#xD;0092-8674 (Linking)&lt;/isbn&gt;&lt;accession-num&gt;3345562&lt;/accession-num&gt;&lt;urls&gt;&lt;related-urls&gt;&lt;url&gt;https://www.ncbi.nlm.nih.gov/pubmed/3345562&lt;/url&gt;&lt;/related-urls&gt;&lt;/urls&gt;&lt;/record&gt;&lt;/Cite&gt;&lt;/EndNote&gt;</w:instrText>
      </w:r>
      <w:r w:rsidR="00F064D5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6</w:t>
      </w:r>
      <w:r w:rsidR="00F064D5" w:rsidRPr="007C534C">
        <w:rPr>
          <w:rFonts w:ascii="Helvetica" w:hAnsi="Helvetica"/>
          <w:sz w:val="22"/>
          <w:szCs w:val="22"/>
        </w:rPr>
        <w:fldChar w:fldCharType="end"/>
      </w:r>
      <w:r w:rsidR="007B6114" w:rsidRPr="007C534C">
        <w:rPr>
          <w:rFonts w:ascii="Helvetica" w:hAnsi="Helvetica"/>
          <w:sz w:val="22"/>
          <w:szCs w:val="22"/>
        </w:rPr>
        <w:t>. Apart from these functions</w:t>
      </w:r>
      <w:r w:rsidR="00D933DB" w:rsidRPr="007C534C">
        <w:rPr>
          <w:rFonts w:ascii="Helvetica" w:hAnsi="Helvetica"/>
          <w:sz w:val="22"/>
          <w:szCs w:val="22"/>
        </w:rPr>
        <w:t xml:space="preserve"> </w:t>
      </w:r>
      <w:r w:rsidRPr="007C534C">
        <w:rPr>
          <w:rFonts w:ascii="Helvetica" w:hAnsi="Helvetica"/>
          <w:sz w:val="22"/>
          <w:szCs w:val="22"/>
        </w:rPr>
        <w:t>involving cytoskeletal dynamics and</w:t>
      </w:r>
      <w:r w:rsidR="00D933DB" w:rsidRPr="007C534C">
        <w:rPr>
          <w:rFonts w:ascii="Helvetica" w:hAnsi="Helvetica"/>
          <w:sz w:val="22"/>
          <w:szCs w:val="22"/>
        </w:rPr>
        <w:t xml:space="preserve"> cell polarity</w:t>
      </w:r>
      <w:r w:rsidR="007B6114" w:rsidRPr="007C534C">
        <w:rPr>
          <w:rFonts w:ascii="Helvetica" w:hAnsi="Helvetica"/>
          <w:sz w:val="22"/>
          <w:szCs w:val="22"/>
        </w:rPr>
        <w:t>, MARK</w:t>
      </w:r>
      <w:r w:rsidR="00D933DB" w:rsidRPr="007C534C">
        <w:rPr>
          <w:rFonts w:ascii="Helvetica" w:hAnsi="Helvetica"/>
          <w:sz w:val="22"/>
          <w:szCs w:val="22"/>
        </w:rPr>
        <w:t xml:space="preserve">3 has been shown to phosphorylate </w:t>
      </w:r>
      <w:r w:rsidR="00695156" w:rsidRPr="007C534C">
        <w:rPr>
          <w:rFonts w:ascii="Helvetica" w:hAnsi="Helvetica"/>
          <w:sz w:val="22"/>
          <w:szCs w:val="22"/>
        </w:rPr>
        <w:t xml:space="preserve">and inhibit </w:t>
      </w:r>
      <w:r w:rsidR="00BC0ECD" w:rsidRPr="007C534C">
        <w:rPr>
          <w:rFonts w:ascii="Helvetica" w:hAnsi="Helvetica"/>
          <w:sz w:val="22"/>
          <w:szCs w:val="22"/>
        </w:rPr>
        <w:t>cell division cycle 25C (</w:t>
      </w:r>
      <w:r w:rsidR="00695156" w:rsidRPr="007C534C">
        <w:rPr>
          <w:rFonts w:ascii="Helvetica" w:hAnsi="Helvetica"/>
          <w:sz w:val="22"/>
          <w:szCs w:val="22"/>
        </w:rPr>
        <w:t>CDC25C</w:t>
      </w:r>
      <w:r w:rsidR="00BC0ECD" w:rsidRPr="007C534C">
        <w:rPr>
          <w:rFonts w:ascii="Helvetica" w:hAnsi="Helvetica"/>
          <w:sz w:val="22"/>
          <w:szCs w:val="22"/>
        </w:rPr>
        <w:t>)</w:t>
      </w:r>
      <w:r w:rsidR="00695156" w:rsidRPr="007C534C">
        <w:rPr>
          <w:rFonts w:ascii="Helvetica" w:hAnsi="Helvetica"/>
          <w:sz w:val="22"/>
          <w:szCs w:val="22"/>
        </w:rPr>
        <w:t xml:space="preserve"> phosphatase, preventing </w:t>
      </w:r>
      <w:r w:rsidR="00D933DB" w:rsidRPr="007C534C">
        <w:rPr>
          <w:rFonts w:ascii="Helvetica" w:hAnsi="Helvetica"/>
          <w:sz w:val="22"/>
          <w:szCs w:val="22"/>
        </w:rPr>
        <w:t>mitotic entry</w:t>
      </w:r>
      <w:r w:rsidR="0069515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QZW5nPC9BdXRob3I+PFllYXI+MTk5ODwvWWVhcj48UmVj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QZW5nPC9BdXRob3I+PFllYXI+MTk5ODwvWWVhcj48UmVj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695156" w:rsidRPr="007C534C">
        <w:rPr>
          <w:rFonts w:ascii="Helvetica" w:hAnsi="Helvetica"/>
          <w:sz w:val="22"/>
          <w:szCs w:val="22"/>
        </w:rPr>
      </w:r>
      <w:r w:rsidR="00695156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7</w:t>
      </w:r>
      <w:r w:rsidR="00695156" w:rsidRPr="007C534C">
        <w:rPr>
          <w:rFonts w:ascii="Helvetica" w:hAnsi="Helvetica"/>
          <w:sz w:val="22"/>
          <w:szCs w:val="22"/>
        </w:rPr>
        <w:fldChar w:fldCharType="end"/>
      </w:r>
      <w:r w:rsidR="00D933DB" w:rsidRPr="007C534C">
        <w:rPr>
          <w:rFonts w:ascii="Helvetica" w:hAnsi="Helvetica"/>
          <w:sz w:val="22"/>
          <w:szCs w:val="22"/>
        </w:rPr>
        <w:t xml:space="preserve">. </w:t>
      </w:r>
      <w:r w:rsidR="004B3962" w:rsidRPr="007C534C">
        <w:rPr>
          <w:rFonts w:ascii="Helvetica" w:hAnsi="Helvetica"/>
          <w:sz w:val="22"/>
          <w:szCs w:val="22"/>
        </w:rPr>
        <w:t xml:space="preserve">Almost exclusively expressed in </w:t>
      </w:r>
      <w:r w:rsidR="00664FEB" w:rsidRPr="007C534C">
        <w:rPr>
          <w:rFonts w:ascii="Helvetica" w:hAnsi="Helvetica"/>
          <w:sz w:val="22"/>
          <w:szCs w:val="22"/>
        </w:rPr>
        <w:t xml:space="preserve">the </w:t>
      </w:r>
      <w:r w:rsidR="00BC0ECD" w:rsidRPr="007C534C">
        <w:rPr>
          <w:rFonts w:ascii="Helvetica" w:hAnsi="Helvetica"/>
          <w:sz w:val="22"/>
          <w:szCs w:val="22"/>
        </w:rPr>
        <w:t>brain, BRSK</w:t>
      </w:r>
      <w:r w:rsidR="0031164F" w:rsidRPr="007C534C">
        <w:rPr>
          <w:rFonts w:ascii="Helvetica" w:hAnsi="Helvetica"/>
          <w:sz w:val="22"/>
          <w:szCs w:val="22"/>
        </w:rPr>
        <w:t xml:space="preserve">1 and 2 share many similar </w:t>
      </w:r>
      <w:r w:rsidR="004B3962" w:rsidRPr="007C534C">
        <w:rPr>
          <w:rFonts w:ascii="Helvetica" w:hAnsi="Helvetica"/>
          <w:sz w:val="22"/>
          <w:szCs w:val="22"/>
        </w:rPr>
        <w:t xml:space="preserve">neuronal </w:t>
      </w:r>
      <w:r w:rsidR="0031164F" w:rsidRPr="007C534C">
        <w:rPr>
          <w:rFonts w:ascii="Helvetica" w:hAnsi="Helvetica"/>
          <w:sz w:val="22"/>
          <w:szCs w:val="22"/>
        </w:rPr>
        <w:t xml:space="preserve">functions </w:t>
      </w:r>
      <w:r w:rsidRPr="007C534C">
        <w:rPr>
          <w:rFonts w:ascii="Helvetica" w:hAnsi="Helvetica"/>
          <w:sz w:val="22"/>
          <w:szCs w:val="22"/>
        </w:rPr>
        <w:t>as MARKs</w:t>
      </w:r>
      <w:r w:rsidR="0031164F" w:rsidRPr="007C534C">
        <w:rPr>
          <w:rFonts w:ascii="Helvetica" w:hAnsi="Helvetica"/>
          <w:sz w:val="22"/>
          <w:szCs w:val="22"/>
        </w:rPr>
        <w:t xml:space="preserve">, </w:t>
      </w:r>
      <w:r w:rsidR="00664FEB" w:rsidRPr="007C534C">
        <w:rPr>
          <w:rFonts w:ascii="Helvetica" w:hAnsi="Helvetica"/>
          <w:sz w:val="22"/>
          <w:szCs w:val="22"/>
        </w:rPr>
        <w:t>including phosphory</w:t>
      </w:r>
      <w:r w:rsidR="00111713" w:rsidRPr="007C534C">
        <w:rPr>
          <w:rFonts w:ascii="Helvetica" w:hAnsi="Helvetica"/>
          <w:sz w:val="22"/>
          <w:szCs w:val="22"/>
        </w:rPr>
        <w:t>lation of tau, neuronal polarization</w:t>
      </w:r>
      <w:r w:rsidR="00664FEB" w:rsidRPr="007C534C">
        <w:rPr>
          <w:rFonts w:ascii="Helvetica" w:hAnsi="Helvetica"/>
          <w:sz w:val="22"/>
          <w:szCs w:val="22"/>
        </w:rPr>
        <w:t xml:space="preserve"> and exon specification</w:t>
      </w:r>
      <w:r w:rsidR="00111713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YXJuZXM8L0F1dGhvcj48WWVhcj4yMDA3PC9ZZWFyPjxS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YXJuZXM8L0F1dGhvcj48WWVhcj4yMDA3PC9ZZWFyPjxS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111713" w:rsidRPr="007C534C">
        <w:rPr>
          <w:rFonts w:ascii="Helvetica" w:hAnsi="Helvetica"/>
          <w:sz w:val="22"/>
          <w:szCs w:val="22"/>
        </w:rPr>
      </w:r>
      <w:r w:rsidR="00111713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38, 39</w:t>
      </w:r>
      <w:r w:rsidR="00111713" w:rsidRPr="007C534C">
        <w:rPr>
          <w:rFonts w:ascii="Helvetica" w:hAnsi="Helvetica"/>
          <w:sz w:val="22"/>
          <w:szCs w:val="22"/>
        </w:rPr>
        <w:fldChar w:fldCharType="end"/>
      </w:r>
      <w:r w:rsidR="00664FEB" w:rsidRPr="007C534C">
        <w:rPr>
          <w:rFonts w:ascii="Helvetica" w:hAnsi="Helvetica"/>
          <w:sz w:val="22"/>
          <w:szCs w:val="22"/>
        </w:rPr>
        <w:t xml:space="preserve">. </w:t>
      </w:r>
    </w:p>
    <w:p w14:paraId="0FFED83B" w14:textId="71D57B82" w:rsidR="00BA66EE" w:rsidRPr="007C534C" w:rsidRDefault="00A03E4A" w:rsidP="00BC0ECD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>SIK1-3</w:t>
      </w:r>
      <w:r w:rsidR="00B54E96" w:rsidRPr="007C534C">
        <w:rPr>
          <w:rFonts w:ascii="Helvetica" w:hAnsi="Helvetica"/>
          <w:sz w:val="22"/>
          <w:szCs w:val="22"/>
        </w:rPr>
        <w:t xml:space="preserve"> </w:t>
      </w:r>
      <w:r w:rsidR="008F179E" w:rsidRPr="007C534C">
        <w:rPr>
          <w:rFonts w:ascii="Helvetica" w:hAnsi="Helvetica"/>
          <w:sz w:val="22"/>
          <w:szCs w:val="22"/>
        </w:rPr>
        <w:t xml:space="preserve">are involved in </w:t>
      </w:r>
      <w:r w:rsidR="003914C1" w:rsidRPr="007C534C">
        <w:rPr>
          <w:rFonts w:ascii="Helvetica" w:hAnsi="Helvetica"/>
          <w:sz w:val="22"/>
          <w:szCs w:val="22"/>
        </w:rPr>
        <w:t xml:space="preserve">the </w:t>
      </w:r>
      <w:r w:rsidR="008F179E" w:rsidRPr="007C534C">
        <w:rPr>
          <w:rFonts w:ascii="Helvetica" w:hAnsi="Helvetica"/>
          <w:sz w:val="22"/>
          <w:szCs w:val="22"/>
        </w:rPr>
        <w:t xml:space="preserve">regulation of </w:t>
      </w:r>
      <w:r w:rsidR="00BE7FAE" w:rsidRPr="007C534C">
        <w:rPr>
          <w:rFonts w:ascii="Helvetica" w:hAnsi="Helvetica"/>
          <w:sz w:val="22"/>
          <w:szCs w:val="22"/>
        </w:rPr>
        <w:t>innate immun</w:t>
      </w:r>
      <w:r w:rsidR="002C235E" w:rsidRPr="007C534C">
        <w:rPr>
          <w:rFonts w:ascii="Helvetica" w:hAnsi="Helvetica"/>
          <w:sz w:val="22"/>
          <w:szCs w:val="22"/>
        </w:rPr>
        <w:t>ity</w:t>
      </w:r>
      <w:r w:rsidRPr="007C534C">
        <w:rPr>
          <w:rFonts w:ascii="Helvetica" w:hAnsi="Helvetica"/>
          <w:sz w:val="22"/>
          <w:szCs w:val="22"/>
        </w:rPr>
        <w:t xml:space="preserve"> </w:t>
      </w:r>
      <w:r w:rsidR="00BE7FAE" w:rsidRPr="007C534C">
        <w:rPr>
          <w:rFonts w:ascii="Helvetica" w:hAnsi="Helvetica"/>
          <w:sz w:val="22"/>
          <w:szCs w:val="22"/>
        </w:rPr>
        <w:t>and cytokine production</w:t>
      </w:r>
      <w:r w:rsidR="002757EA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DbGFyazwvQXV0aG9yPjxZZWFyPjIwMTI8L1llYXI+PFJl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DbGFyazwvQXV0aG9yPjxZZWFyPjIwMTI8L1llYXI+PFJl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2757EA" w:rsidRPr="007C534C">
        <w:rPr>
          <w:rFonts w:ascii="Helvetica" w:hAnsi="Helvetica"/>
          <w:sz w:val="22"/>
          <w:szCs w:val="22"/>
        </w:rPr>
      </w:r>
      <w:r w:rsidR="002757EA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40-43</w:t>
      </w:r>
      <w:r w:rsidR="002757EA" w:rsidRPr="007C534C">
        <w:rPr>
          <w:rFonts w:ascii="Helvetica" w:hAnsi="Helvetica"/>
          <w:sz w:val="22"/>
          <w:szCs w:val="22"/>
        </w:rPr>
        <w:fldChar w:fldCharType="end"/>
      </w:r>
      <w:r w:rsidR="00BE7FAE" w:rsidRPr="007C534C">
        <w:rPr>
          <w:rFonts w:ascii="Helvetica" w:hAnsi="Helvetica"/>
          <w:sz w:val="22"/>
          <w:szCs w:val="22"/>
        </w:rPr>
        <w:t xml:space="preserve">, </w:t>
      </w:r>
      <w:r w:rsidRPr="007C534C">
        <w:rPr>
          <w:rFonts w:ascii="Helvetica" w:hAnsi="Helvetica"/>
          <w:sz w:val="22"/>
          <w:szCs w:val="22"/>
        </w:rPr>
        <w:t xml:space="preserve">glucose and lipid </w:t>
      </w:r>
      <w:r w:rsidR="00BE7FAE" w:rsidRPr="007C534C">
        <w:rPr>
          <w:rFonts w:ascii="Helvetica" w:hAnsi="Helvetica"/>
          <w:sz w:val="22"/>
          <w:szCs w:val="22"/>
        </w:rPr>
        <w:t>metabolism</w:t>
      </w:r>
      <w:r w:rsidR="00E5574C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ZW5yaWtzc29uPC9BdXRob3I+PFllYXI+MjAxNTwvWWVh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ZW5yaWtzc29uPC9BdXRob3I+PFllYXI+MjAxNTwvWWVh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E5574C" w:rsidRPr="007C534C">
        <w:rPr>
          <w:rFonts w:ascii="Helvetica" w:hAnsi="Helvetica"/>
          <w:sz w:val="22"/>
          <w:szCs w:val="22"/>
        </w:rPr>
      </w:r>
      <w:r w:rsidR="00E5574C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44-47</w:t>
      </w:r>
      <w:r w:rsidR="00E5574C" w:rsidRPr="007C534C">
        <w:rPr>
          <w:rFonts w:ascii="Helvetica" w:hAnsi="Helvetica"/>
          <w:sz w:val="22"/>
          <w:szCs w:val="22"/>
        </w:rPr>
        <w:fldChar w:fldCharType="end"/>
      </w:r>
      <w:r w:rsidR="00BE7FAE" w:rsidRPr="007C534C">
        <w:rPr>
          <w:rFonts w:ascii="Helvetica" w:hAnsi="Helvetica"/>
          <w:sz w:val="22"/>
          <w:szCs w:val="22"/>
        </w:rPr>
        <w:t xml:space="preserve"> </w:t>
      </w:r>
      <w:r w:rsidR="008F179E" w:rsidRPr="007C534C">
        <w:rPr>
          <w:rFonts w:ascii="Helvetica" w:hAnsi="Helvetica"/>
          <w:sz w:val="22"/>
          <w:szCs w:val="22"/>
        </w:rPr>
        <w:t>and melanin production</w:t>
      </w:r>
      <w:r w:rsidR="00BE7FA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NdWphaGlkPC9BdXRob3I+PFllYXI+MjAxNzwvWWVhcj48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NdWphaGlkPC9BdXRob3I+PFllYXI+MjAxNzwvWWVhcj48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BE7FAE" w:rsidRPr="007C534C">
        <w:rPr>
          <w:rFonts w:ascii="Helvetica" w:hAnsi="Helvetica"/>
          <w:sz w:val="22"/>
          <w:szCs w:val="22"/>
        </w:rPr>
      </w:r>
      <w:r w:rsidR="00BE7FAE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48</w:t>
      </w:r>
      <w:r w:rsidR="00BE7FAE" w:rsidRPr="007C534C">
        <w:rPr>
          <w:rFonts w:ascii="Helvetica" w:hAnsi="Helvetica"/>
          <w:sz w:val="22"/>
          <w:szCs w:val="22"/>
        </w:rPr>
        <w:fldChar w:fldCharType="end"/>
      </w:r>
      <w:r w:rsidR="008F179E" w:rsidRPr="007C534C">
        <w:rPr>
          <w:rFonts w:ascii="Helvetica" w:hAnsi="Helvetica"/>
          <w:sz w:val="22"/>
          <w:szCs w:val="22"/>
        </w:rPr>
        <w:t xml:space="preserve">. </w:t>
      </w:r>
      <w:r w:rsidR="00BE7FAE" w:rsidRPr="007C534C">
        <w:rPr>
          <w:rFonts w:ascii="Helvetica" w:hAnsi="Helvetica"/>
          <w:sz w:val="22"/>
          <w:szCs w:val="22"/>
        </w:rPr>
        <w:t>As diverse as these functions may be, the primary proposed mechanism of these regulation</w:t>
      </w:r>
      <w:r w:rsidR="003914C1" w:rsidRPr="007C534C">
        <w:rPr>
          <w:rFonts w:ascii="Helvetica" w:hAnsi="Helvetica"/>
          <w:sz w:val="22"/>
          <w:szCs w:val="22"/>
        </w:rPr>
        <w:t>s involves</w:t>
      </w:r>
      <w:r w:rsidR="00BE7FAE" w:rsidRPr="007C534C">
        <w:rPr>
          <w:rFonts w:ascii="Helvetica" w:hAnsi="Helvetica"/>
          <w:sz w:val="22"/>
          <w:szCs w:val="22"/>
        </w:rPr>
        <w:t xml:space="preserve"> SIK-d</w:t>
      </w:r>
      <w:r w:rsidR="00BC0ECD" w:rsidRPr="007C534C">
        <w:rPr>
          <w:rFonts w:ascii="Helvetica" w:hAnsi="Helvetica"/>
          <w:sz w:val="22"/>
          <w:szCs w:val="22"/>
        </w:rPr>
        <w:t xml:space="preserve">ependent phosphorylation of the </w:t>
      </w:r>
      <w:r w:rsidR="003914C1" w:rsidRPr="007C534C">
        <w:rPr>
          <w:rFonts w:ascii="Helvetica" w:hAnsi="Helvetica"/>
          <w:sz w:val="22"/>
          <w:szCs w:val="22"/>
        </w:rPr>
        <w:t>cAMP-responsive element-binding protein</w:t>
      </w:r>
      <w:r w:rsidR="00BC0ECD" w:rsidRPr="007C534C">
        <w:rPr>
          <w:rFonts w:ascii="Helvetica" w:hAnsi="Helvetica"/>
          <w:sz w:val="22"/>
          <w:szCs w:val="22"/>
        </w:rPr>
        <w:t xml:space="preserve"> (CREB</w:t>
      </w:r>
      <w:r w:rsidR="003914C1" w:rsidRPr="007C534C">
        <w:rPr>
          <w:rFonts w:ascii="Helvetica" w:hAnsi="Helvetica"/>
          <w:sz w:val="22"/>
          <w:szCs w:val="22"/>
        </w:rPr>
        <w:t>)</w:t>
      </w:r>
      <w:r w:rsidR="00BE7FAE" w:rsidRPr="007C534C">
        <w:rPr>
          <w:rFonts w:ascii="Helvetica" w:hAnsi="Helvetica"/>
          <w:sz w:val="22"/>
          <w:szCs w:val="22"/>
        </w:rPr>
        <w:t>-regulated transcription coactivator</w:t>
      </w:r>
      <w:r w:rsidRPr="007C534C">
        <w:rPr>
          <w:rFonts w:ascii="Helvetica" w:hAnsi="Helvetica"/>
          <w:sz w:val="22"/>
          <w:szCs w:val="22"/>
        </w:rPr>
        <w:t>s</w:t>
      </w:r>
      <w:r w:rsidR="00031DA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ZW5yaWtzc29uPC9BdXRob3I+PFllYXI+MjAxNTwvWWVh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ZW5yaWtzc29uPC9BdXRob3I+PFllYXI+MjAxNTwvWWVh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031DAE" w:rsidRPr="007C534C">
        <w:rPr>
          <w:rFonts w:ascii="Helvetica" w:hAnsi="Helvetica"/>
          <w:sz w:val="22"/>
          <w:szCs w:val="22"/>
        </w:rPr>
      </w:r>
      <w:r w:rsidR="00031DAE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40-48</w:t>
      </w:r>
      <w:r w:rsidR="00031DAE"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 xml:space="preserve"> (CRTCs</w:t>
      </w:r>
      <w:r w:rsidR="00BE7FAE" w:rsidRPr="007C534C">
        <w:rPr>
          <w:rFonts w:ascii="Helvetica" w:hAnsi="Helvetica"/>
          <w:sz w:val="22"/>
          <w:szCs w:val="22"/>
        </w:rPr>
        <w:t>)</w:t>
      </w:r>
      <w:r w:rsidRPr="007C534C">
        <w:rPr>
          <w:rFonts w:ascii="Helvetica" w:hAnsi="Helvetica"/>
          <w:sz w:val="22"/>
          <w:szCs w:val="22"/>
        </w:rPr>
        <w:t xml:space="preserve"> and</w:t>
      </w:r>
      <w:r w:rsidR="001259B3" w:rsidRPr="007C534C">
        <w:rPr>
          <w:rFonts w:ascii="Helvetica" w:hAnsi="Helvetica"/>
          <w:sz w:val="22"/>
          <w:szCs w:val="22"/>
        </w:rPr>
        <w:t>/or</w:t>
      </w:r>
      <w:r w:rsidRPr="007C534C">
        <w:rPr>
          <w:rFonts w:ascii="Helvetica" w:hAnsi="Helvetica"/>
          <w:sz w:val="22"/>
          <w:szCs w:val="22"/>
        </w:rPr>
        <w:t xml:space="preserve"> </w:t>
      </w:r>
      <w:r w:rsidR="00BC0ECD" w:rsidRPr="007C534C">
        <w:rPr>
          <w:rFonts w:ascii="Helvetica" w:hAnsi="Helvetica"/>
          <w:sz w:val="22"/>
          <w:szCs w:val="22"/>
        </w:rPr>
        <w:t xml:space="preserve">the </w:t>
      </w:r>
      <w:r w:rsidRPr="007C534C">
        <w:rPr>
          <w:rFonts w:ascii="Helvetica" w:hAnsi="Helvetica"/>
          <w:sz w:val="22"/>
          <w:szCs w:val="22"/>
        </w:rPr>
        <w:t>class IIa histone deacetylases</w:t>
      </w:r>
      <w:r w:rsidR="00031DA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ZW5yaWtzc29uPC9BdXRob3I+PFllYXI+MjAxNTwvWWVh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ZW5yaWtzc29uPC9BdXRob3I+PFllYXI+MjAxNTwvWWVh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031DAE" w:rsidRPr="007C534C">
        <w:rPr>
          <w:rFonts w:ascii="Helvetica" w:hAnsi="Helvetica"/>
          <w:sz w:val="22"/>
          <w:szCs w:val="22"/>
        </w:rPr>
      </w:r>
      <w:r w:rsidR="00031DAE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41, 43, 44, 49</w:t>
      </w:r>
      <w:r w:rsidR="00031DAE"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 xml:space="preserve"> (HDACs)</w:t>
      </w:r>
      <w:r w:rsidR="00BE7FAE" w:rsidRPr="007C534C">
        <w:rPr>
          <w:rFonts w:ascii="Helvetica" w:hAnsi="Helvetica"/>
          <w:sz w:val="22"/>
          <w:szCs w:val="22"/>
        </w:rPr>
        <w:t>, which causes sequest</w:t>
      </w:r>
      <w:r w:rsidRPr="007C534C">
        <w:rPr>
          <w:rFonts w:ascii="Helvetica" w:hAnsi="Helvetica"/>
          <w:sz w:val="22"/>
          <w:szCs w:val="22"/>
        </w:rPr>
        <w:t xml:space="preserve">ration of </w:t>
      </w:r>
      <w:r w:rsidR="001259B3" w:rsidRPr="007C534C">
        <w:rPr>
          <w:rFonts w:ascii="Helvetica" w:hAnsi="Helvetica"/>
          <w:sz w:val="22"/>
          <w:szCs w:val="22"/>
        </w:rPr>
        <w:t xml:space="preserve">these transcription regulators </w:t>
      </w:r>
      <w:r w:rsidR="00BE7FAE" w:rsidRPr="007C534C">
        <w:rPr>
          <w:rFonts w:ascii="Helvetica" w:hAnsi="Helvetica"/>
          <w:sz w:val="22"/>
          <w:szCs w:val="22"/>
        </w:rPr>
        <w:t>by 14-3-3 proteins in</w:t>
      </w:r>
      <w:r w:rsidR="001259B3" w:rsidRPr="007C534C">
        <w:rPr>
          <w:rFonts w:ascii="Helvetica" w:hAnsi="Helvetica"/>
          <w:sz w:val="22"/>
          <w:szCs w:val="22"/>
        </w:rPr>
        <w:t xml:space="preserve"> the cytosol and </w:t>
      </w:r>
      <w:r w:rsidR="00EE6771" w:rsidRPr="007C534C">
        <w:rPr>
          <w:rFonts w:ascii="Helvetica" w:hAnsi="Helvetica"/>
          <w:sz w:val="22"/>
          <w:szCs w:val="22"/>
        </w:rPr>
        <w:t>cessation</w:t>
      </w:r>
      <w:r w:rsidR="00BE7FAE" w:rsidRPr="007C534C">
        <w:rPr>
          <w:rFonts w:ascii="Helvetica" w:hAnsi="Helvetica"/>
          <w:sz w:val="22"/>
          <w:szCs w:val="22"/>
        </w:rPr>
        <w:t xml:space="preserve"> </w:t>
      </w:r>
      <w:r w:rsidR="001259B3" w:rsidRPr="007C534C">
        <w:rPr>
          <w:rFonts w:ascii="Helvetica" w:hAnsi="Helvetica"/>
          <w:sz w:val="22"/>
          <w:szCs w:val="22"/>
        </w:rPr>
        <w:t xml:space="preserve">of their respective </w:t>
      </w:r>
      <w:r w:rsidR="00031DAE" w:rsidRPr="007C534C">
        <w:rPr>
          <w:rFonts w:ascii="Helvetica" w:hAnsi="Helvetica"/>
          <w:sz w:val="22"/>
          <w:szCs w:val="22"/>
        </w:rPr>
        <w:t>transcription programs.</w:t>
      </w:r>
    </w:p>
    <w:p w14:paraId="4593A37F" w14:textId="3B43ECE0" w:rsidR="00783F03" w:rsidRPr="007C534C" w:rsidRDefault="00EF6472" w:rsidP="000B398F">
      <w:pPr>
        <w:spacing w:line="480" w:lineRule="auto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ab/>
      </w:r>
      <w:r w:rsidR="00BC0ECD" w:rsidRPr="007C534C">
        <w:rPr>
          <w:rFonts w:ascii="Helvetica" w:hAnsi="Helvetica"/>
          <w:sz w:val="22"/>
          <w:szCs w:val="22"/>
        </w:rPr>
        <w:t xml:space="preserve">NUAK1 and </w:t>
      </w:r>
      <w:r w:rsidR="00EB4583" w:rsidRPr="007C534C">
        <w:rPr>
          <w:rFonts w:ascii="Helvetica" w:hAnsi="Helvetica"/>
          <w:sz w:val="22"/>
          <w:szCs w:val="22"/>
        </w:rPr>
        <w:t xml:space="preserve">2 have </w:t>
      </w:r>
      <w:r w:rsidR="00322046" w:rsidRPr="007C534C">
        <w:rPr>
          <w:rFonts w:ascii="Helvetica" w:hAnsi="Helvetica"/>
          <w:sz w:val="22"/>
          <w:szCs w:val="22"/>
        </w:rPr>
        <w:t>also been reported to regulate cytoskeletal dynamics, which may in turn affect diverse phenotypes including cell adhesion</w:t>
      </w:r>
      <w:r w:rsidR="00893C27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aYWdvcnNrYTwvQXV0aG9yPjxZZWFyPjIwMTA8L1llYXI+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aYWdvcnNrYTwvQXV0aG9yPjxZZWFyPjIwMTA8L1llYXI+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893C27" w:rsidRPr="007C534C">
        <w:rPr>
          <w:rFonts w:ascii="Helvetica" w:hAnsi="Helvetica"/>
          <w:sz w:val="22"/>
          <w:szCs w:val="22"/>
        </w:rPr>
      </w:r>
      <w:r w:rsidR="00893C27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0</w:t>
      </w:r>
      <w:r w:rsidR="00893C27" w:rsidRPr="007C534C">
        <w:rPr>
          <w:rFonts w:ascii="Helvetica" w:hAnsi="Helvetica"/>
          <w:sz w:val="22"/>
          <w:szCs w:val="22"/>
        </w:rPr>
        <w:fldChar w:fldCharType="end"/>
      </w:r>
      <w:r w:rsidR="00322046" w:rsidRPr="007C534C">
        <w:rPr>
          <w:rFonts w:ascii="Helvetica" w:hAnsi="Helvetica"/>
          <w:sz w:val="22"/>
          <w:szCs w:val="22"/>
        </w:rPr>
        <w:t xml:space="preserve">, </w:t>
      </w:r>
      <w:r w:rsidR="00CC7091" w:rsidRPr="007C534C">
        <w:rPr>
          <w:rFonts w:ascii="Helvetica" w:hAnsi="Helvetica"/>
          <w:sz w:val="22"/>
          <w:szCs w:val="22"/>
        </w:rPr>
        <w:t>neural tube formation</w:t>
      </w:r>
      <w:r w:rsidR="00893C27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Ohmura&lt;/Author&gt;&lt;Year&gt;2012&lt;/Year&gt;&lt;RecNum&gt;55&lt;/RecNum&gt;&lt;DisplayText&gt;&lt;style face="superscript"&gt;51&lt;/style&gt;&lt;/DisplayText&gt;&lt;record&gt;&lt;rec-number&gt;55&lt;/rec-number&gt;&lt;foreign-keys&gt;&lt;key app="EN" db-id="a5afzapwgvd9fjewwew5zwvrxe09td5edw5r" timestamp="1502378013"&gt;55&lt;/key&gt;&lt;/foreign-keys&gt;&lt;ref-type name="Journal Article"&gt;17&lt;/ref-type&gt;&lt;contributors&gt;&lt;authors&gt;&lt;author&gt;Ohmura, T.&lt;/author&gt;&lt;author&gt;Shioi, G.&lt;/author&gt;&lt;author&gt;Hirano, M.&lt;/author&gt;&lt;author&gt;Aizawa, S.&lt;/author&gt;&lt;/authors&gt;&lt;/contributors&gt;&lt;auth-address&gt;Laboratory for Vertebrate Body Plan, Center for Developmental Biology, RIKEN Kobe, Kobe, Japan.&lt;/auth-address&gt;&lt;titles&gt;&lt;title&gt;Neural tube defects by NUAK1 and NUAK2 double mutation&lt;/title&gt;&lt;secondary-title&gt;Dev Dyn&lt;/secondary-title&gt;&lt;/titles&gt;&lt;periodical&gt;&lt;full-title&gt;Dev Dyn&lt;/full-title&gt;&lt;/periodical&gt;&lt;pages&gt;1350-64&lt;/pages&gt;&lt;volume&gt;241&lt;/volume&gt;&lt;number&gt;8&lt;/number&gt;&lt;keywords&gt;&lt;keyword&gt;Animals&lt;/keyword&gt;&lt;keyword&gt;Blotting, Western&lt;/keyword&gt;&lt;keyword&gt;In Situ Hybridization&lt;/keyword&gt;&lt;keyword&gt;Mice&lt;/keyword&gt;&lt;keyword&gt;Mice, Knockout&lt;/keyword&gt;&lt;keyword&gt;Mice, Mutant Strains&lt;/keyword&gt;&lt;keyword&gt;Mutation&lt;/keyword&gt;&lt;keyword&gt;Neural Tube/*abnormalities/*metabolism&lt;/keyword&gt;&lt;keyword&gt;Neurulation/genetics/physiology&lt;/keyword&gt;&lt;keyword&gt;Protein Kinases/*genetics/*metabolism&lt;/keyword&gt;&lt;keyword&gt;Protein-Serine-Threonine Kinases/*genetics/*metabolism&lt;/keyword&gt;&lt;keyword&gt;Repressor Proteins/*genetics/*metabolism&lt;/keyword&gt;&lt;keyword&gt;Reverse Transcriptase Polymerase Chain Reaction&lt;/keyword&gt;&lt;/keywords&gt;&lt;dates&gt;&lt;year&gt;2012&lt;/year&gt;&lt;pub-dates&gt;&lt;date&gt;Aug&lt;/date&gt;&lt;/pub-dates&gt;&lt;/dates&gt;&lt;isbn&gt;1097-0177 (Electronic)&amp;#xD;1058-8388 (Linking)&lt;/isbn&gt;&lt;accession-num&gt;22689267&lt;/accession-num&gt;&lt;urls&gt;&lt;related-urls&gt;&lt;url&gt;https://www.ncbi.nlm.nih.gov/pubmed/22689267&lt;/url&gt;&lt;/related-urls&gt;&lt;/urls&gt;&lt;electronic-resource-num&gt;10.1002/dvdy.23816&lt;/electronic-resource-num&gt;&lt;/record&gt;&lt;/Cite&gt;&lt;/EndNote&gt;</w:instrText>
      </w:r>
      <w:r w:rsidR="00893C27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1</w:t>
      </w:r>
      <w:r w:rsidR="00893C27" w:rsidRPr="007C534C">
        <w:rPr>
          <w:rFonts w:ascii="Helvetica" w:hAnsi="Helvetica"/>
          <w:sz w:val="22"/>
          <w:szCs w:val="22"/>
        </w:rPr>
        <w:fldChar w:fldCharType="end"/>
      </w:r>
      <w:r w:rsidR="00CC7091" w:rsidRPr="007C534C">
        <w:rPr>
          <w:rFonts w:ascii="Helvetica" w:hAnsi="Helvetica"/>
          <w:sz w:val="22"/>
          <w:szCs w:val="22"/>
        </w:rPr>
        <w:t xml:space="preserve"> and axon branching</w:t>
      </w:r>
      <w:r w:rsidR="00893C27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Db3VyY2hldDwvQXV0aG9yPjxZZWFyPjIwMTM8L1llYXI+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Db3VyY2hldDwvQXV0aG9yPjxZZWFyPjIwMTM8L1llYXI+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893C27" w:rsidRPr="007C534C">
        <w:rPr>
          <w:rFonts w:ascii="Helvetica" w:hAnsi="Helvetica"/>
          <w:sz w:val="22"/>
          <w:szCs w:val="22"/>
        </w:rPr>
      </w:r>
      <w:r w:rsidR="00893C27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2</w:t>
      </w:r>
      <w:r w:rsidR="00893C27" w:rsidRPr="007C534C">
        <w:rPr>
          <w:rFonts w:ascii="Helvetica" w:hAnsi="Helvetica"/>
          <w:sz w:val="22"/>
          <w:szCs w:val="22"/>
        </w:rPr>
        <w:fldChar w:fldCharType="end"/>
      </w:r>
      <w:r w:rsidR="00322046" w:rsidRPr="007C534C">
        <w:rPr>
          <w:rFonts w:ascii="Helvetica" w:hAnsi="Helvetica"/>
          <w:sz w:val="22"/>
          <w:szCs w:val="22"/>
        </w:rPr>
        <w:t xml:space="preserve">. </w:t>
      </w:r>
      <w:r w:rsidR="00893C27" w:rsidRPr="007C534C">
        <w:rPr>
          <w:rFonts w:ascii="Helvetica" w:hAnsi="Helvetica"/>
          <w:sz w:val="22"/>
          <w:szCs w:val="22"/>
        </w:rPr>
        <w:t xml:space="preserve">Furthermore, NUAK1 has been widely suggested </w:t>
      </w:r>
      <w:r w:rsidR="009522FD" w:rsidRPr="007C534C">
        <w:rPr>
          <w:rFonts w:ascii="Helvetica" w:hAnsi="Helvetica"/>
          <w:sz w:val="22"/>
          <w:szCs w:val="22"/>
        </w:rPr>
        <w:t>to promote tumorigenesis, conferring</w:t>
      </w:r>
      <w:r w:rsidR="00322046" w:rsidRPr="007C534C">
        <w:rPr>
          <w:rFonts w:ascii="Helvetica" w:hAnsi="Helvetica"/>
          <w:sz w:val="22"/>
          <w:szCs w:val="22"/>
        </w:rPr>
        <w:t xml:space="preserve"> resistance to nutrient </w:t>
      </w:r>
      <w:r w:rsidR="008B32BC" w:rsidRPr="007C534C">
        <w:rPr>
          <w:rFonts w:ascii="Helvetica" w:hAnsi="Helvetica"/>
          <w:sz w:val="22"/>
          <w:szCs w:val="22"/>
        </w:rPr>
        <w:t>deprivation</w:t>
      </w:r>
      <w:r w:rsidR="000639DA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dXp1a2k8L0F1dGhvcj48WWVhcj4yMDAzPC9ZZWFyPjxS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dXp1a2k8L0F1dGhvcj48WWVhcj4yMDAzPC9ZZWFyPjxS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0639DA" w:rsidRPr="007C534C">
        <w:rPr>
          <w:rFonts w:ascii="Helvetica" w:hAnsi="Helvetica"/>
          <w:sz w:val="22"/>
          <w:szCs w:val="22"/>
        </w:rPr>
      </w:r>
      <w:r w:rsidR="000639DA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3, 54</w:t>
      </w:r>
      <w:r w:rsidR="000639DA" w:rsidRPr="007C534C">
        <w:rPr>
          <w:rFonts w:ascii="Helvetica" w:hAnsi="Helvetica"/>
          <w:sz w:val="22"/>
          <w:szCs w:val="22"/>
        </w:rPr>
        <w:fldChar w:fldCharType="end"/>
      </w:r>
      <w:r w:rsidR="00572A39" w:rsidRPr="007C534C">
        <w:rPr>
          <w:rFonts w:ascii="Helvetica" w:hAnsi="Helvetica"/>
          <w:sz w:val="22"/>
          <w:szCs w:val="22"/>
        </w:rPr>
        <w:t xml:space="preserve"> and </w:t>
      </w:r>
      <w:r w:rsidR="009522FD" w:rsidRPr="007C534C">
        <w:rPr>
          <w:rFonts w:ascii="Helvetica" w:hAnsi="Helvetica"/>
          <w:sz w:val="22"/>
          <w:szCs w:val="22"/>
        </w:rPr>
        <w:t>promoting</w:t>
      </w:r>
      <w:r w:rsidR="000454B1" w:rsidRPr="007C534C">
        <w:rPr>
          <w:rFonts w:ascii="Helvetica" w:hAnsi="Helvetica"/>
          <w:sz w:val="22"/>
          <w:szCs w:val="22"/>
        </w:rPr>
        <w:t xml:space="preserve"> chemoresistance</w:t>
      </w:r>
      <w:r w:rsidR="000639DA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YdTwvQXV0aG9yPjxZZWFyPjIwMTY8L1llYXI+PFJlY051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YdTwvQXV0aG9yPjxZZWFyPjIwMTY8L1llYXI+PFJlY051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0639DA" w:rsidRPr="007C534C">
        <w:rPr>
          <w:rFonts w:ascii="Helvetica" w:hAnsi="Helvetica"/>
          <w:sz w:val="22"/>
          <w:szCs w:val="22"/>
        </w:rPr>
      </w:r>
      <w:r w:rsidR="000639DA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5</w:t>
      </w:r>
      <w:r w:rsidR="000639DA" w:rsidRPr="007C534C">
        <w:rPr>
          <w:rFonts w:ascii="Helvetica" w:hAnsi="Helvetica"/>
          <w:sz w:val="22"/>
          <w:szCs w:val="22"/>
        </w:rPr>
        <w:fldChar w:fldCharType="end"/>
      </w:r>
      <w:r w:rsidR="009522FD" w:rsidRPr="007C534C">
        <w:rPr>
          <w:rFonts w:ascii="Helvetica" w:hAnsi="Helvetica"/>
          <w:sz w:val="22"/>
          <w:szCs w:val="22"/>
        </w:rPr>
        <w:t>, cell invasion and metastasis</w:t>
      </w:r>
      <w:r w:rsidR="000639DA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PYmF5YXNoaTwvQXV0aG9yPjxZZWFyPjIwMTY8L1llYXI+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PYmF5YXNoaTwvQXV0aG9yPjxZZWFyPjIwMTY8L1llYXI+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=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0639DA" w:rsidRPr="007C534C">
        <w:rPr>
          <w:rFonts w:ascii="Helvetica" w:hAnsi="Helvetica"/>
          <w:sz w:val="22"/>
          <w:szCs w:val="22"/>
        </w:rPr>
      </w:r>
      <w:r w:rsidR="000639DA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6-58</w:t>
      </w:r>
      <w:r w:rsidR="000639DA" w:rsidRPr="007C534C">
        <w:rPr>
          <w:rFonts w:ascii="Helvetica" w:hAnsi="Helvetica"/>
          <w:sz w:val="22"/>
          <w:szCs w:val="22"/>
        </w:rPr>
        <w:fldChar w:fldCharType="end"/>
      </w:r>
      <w:r w:rsidR="00572A39" w:rsidRPr="007C534C">
        <w:rPr>
          <w:rFonts w:ascii="Helvetica" w:hAnsi="Helvetica"/>
          <w:sz w:val="22"/>
          <w:szCs w:val="22"/>
        </w:rPr>
        <w:t xml:space="preserve">. NUAK2 </w:t>
      </w:r>
      <w:r w:rsidR="00783F03" w:rsidRPr="007C534C">
        <w:rPr>
          <w:rFonts w:ascii="Helvetica" w:hAnsi="Helvetica"/>
          <w:sz w:val="22"/>
          <w:szCs w:val="22"/>
        </w:rPr>
        <w:t xml:space="preserve">likely </w:t>
      </w:r>
      <w:r w:rsidR="00572A39" w:rsidRPr="007C534C">
        <w:rPr>
          <w:rFonts w:ascii="Helvetica" w:hAnsi="Helvetica"/>
          <w:sz w:val="22"/>
          <w:szCs w:val="22"/>
        </w:rPr>
        <w:t xml:space="preserve">presents some redundant </w:t>
      </w:r>
      <w:r w:rsidR="00783F03" w:rsidRPr="007C534C">
        <w:rPr>
          <w:rFonts w:ascii="Helvetica" w:hAnsi="Helvetica"/>
          <w:sz w:val="22"/>
          <w:szCs w:val="22"/>
        </w:rPr>
        <w:t xml:space="preserve">functions as NUAK1, as </w:t>
      </w:r>
      <w:r w:rsidR="008B32BC" w:rsidRPr="007C534C">
        <w:rPr>
          <w:rFonts w:ascii="Helvetica" w:hAnsi="Helvetica"/>
          <w:sz w:val="22"/>
          <w:szCs w:val="22"/>
        </w:rPr>
        <w:t>only NUAK1/2 double knockout confer</w:t>
      </w:r>
      <w:r w:rsidR="00783F03" w:rsidRPr="007C534C">
        <w:rPr>
          <w:rFonts w:ascii="Helvetica" w:hAnsi="Helvetica"/>
          <w:sz w:val="22"/>
          <w:szCs w:val="22"/>
        </w:rPr>
        <w:t xml:space="preserve"> neural tube defects in mice </w:t>
      </w:r>
      <w:r w:rsidR="008B32BC" w:rsidRPr="007C534C">
        <w:rPr>
          <w:rFonts w:ascii="Helvetica" w:hAnsi="Helvetica"/>
          <w:sz w:val="22"/>
          <w:szCs w:val="22"/>
        </w:rPr>
        <w:t>with full penetrance</w:t>
      </w:r>
      <w:r w:rsidR="008B32BC" w:rsidRPr="007C534C">
        <w:rPr>
          <w:rFonts w:ascii="Helvetica" w:hAnsi="Helvetica"/>
          <w:sz w:val="22"/>
          <w:szCs w:val="22"/>
        </w:rPr>
        <w:fldChar w:fldCharType="begin"/>
      </w:r>
      <w:r w:rsidR="000C334D" w:rsidRPr="007C534C">
        <w:rPr>
          <w:rFonts w:ascii="Helvetica" w:hAnsi="Helvetica"/>
          <w:sz w:val="22"/>
          <w:szCs w:val="22"/>
        </w:rPr>
        <w:instrText xml:space="preserve"> ADDIN EN.CITE &lt;EndNote&gt;&lt;Cite&gt;&lt;Author&gt;Ohmura&lt;/Author&gt;&lt;Year&gt;2012&lt;/Year&gt;&lt;RecNum&gt;55&lt;/RecNum&gt;&lt;DisplayText&gt;&lt;style face="superscript"&gt;51&lt;/style&gt;&lt;/DisplayText&gt;&lt;record&gt;&lt;rec-number&gt;55&lt;/rec-number&gt;&lt;foreign-keys&gt;&lt;key app="EN" db-id="a5afzapwgvd9fjewwew5zwvrxe09td5edw5r" timestamp="1502378013"&gt;55&lt;/key&gt;&lt;/foreign-keys&gt;&lt;ref-type name="Journal Article"&gt;17&lt;/ref-type&gt;&lt;contributors&gt;&lt;authors&gt;&lt;author&gt;Ohmura, T.&lt;/author&gt;&lt;author&gt;Shioi, G.&lt;/author&gt;&lt;author&gt;Hirano, M.&lt;/author&gt;&lt;author&gt;Aizawa, S.&lt;/author&gt;&lt;/authors&gt;&lt;/contributors&gt;&lt;auth-address&gt;Laboratory for Vertebrate Body Plan, Center for Developmental Biology, RIKEN Kobe, Kobe, Japan.&lt;/auth-address&gt;&lt;titles&gt;&lt;title&gt;Neural tube defects by NUAK1 and NUAK2 double mutation&lt;/title&gt;&lt;secondary-title&gt;Dev Dyn&lt;/secondary-title&gt;&lt;/titles&gt;&lt;periodical&gt;&lt;full-title&gt;Dev Dyn&lt;/full-title&gt;&lt;/periodical&gt;&lt;pages&gt;1350-64&lt;/pages&gt;&lt;volume&gt;241&lt;/volume&gt;&lt;number&gt;8&lt;/number&gt;&lt;keywords&gt;&lt;keyword&gt;Animals&lt;/keyword&gt;&lt;keyword&gt;Blotting, Western&lt;/keyword&gt;&lt;keyword&gt;In Situ Hybridization&lt;/keyword&gt;&lt;keyword&gt;Mice&lt;/keyword&gt;&lt;keyword&gt;Mice, Knockout&lt;/keyword&gt;&lt;keyword&gt;Mice, Mutant Strains&lt;/keyword&gt;&lt;keyword&gt;Mutation&lt;/keyword&gt;&lt;keyword&gt;Neural Tube/*abnormalities/*metabolism&lt;/keyword&gt;&lt;keyword&gt;Neurulation/genetics/physiology&lt;/keyword&gt;&lt;keyword&gt;Protein Kinases/*genetics/*metabolism&lt;/keyword&gt;&lt;keyword&gt;Protein-Serine-Threonine Kinases/*genetics/*metabolism&lt;/keyword&gt;&lt;keyword&gt;Repressor Proteins/*genetics/*metabolism&lt;/keyword&gt;&lt;keyword&gt;Reverse Transcriptase Polymerase Chain Reaction&lt;/keyword&gt;&lt;/keywords&gt;&lt;dates&gt;&lt;year&gt;2012&lt;/year&gt;&lt;pub-dates&gt;&lt;date&gt;Aug&lt;/date&gt;&lt;/pub-dates&gt;&lt;/dates&gt;&lt;isbn&gt;1097-0177 (Electronic)&amp;#xD;1058-8388 (Linking)&lt;/isbn&gt;&lt;accession-num&gt;22689267&lt;/accession-num&gt;&lt;urls&gt;&lt;related-urls&gt;&lt;url&gt;https://www.ncbi.nlm.nih.gov/pubmed/22689267&lt;/url&gt;&lt;/related-urls&gt;&lt;/urls&gt;&lt;electronic-resource-num&gt;10.1002/dvdy.23816&lt;/electronic-resource-num&gt;&lt;/record&gt;&lt;/Cite&gt;&lt;/EndNote&gt;</w:instrText>
      </w:r>
      <w:r w:rsidR="008B32BC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1</w:t>
      </w:r>
      <w:r w:rsidR="008B32BC" w:rsidRPr="007C534C">
        <w:rPr>
          <w:rFonts w:ascii="Helvetica" w:hAnsi="Helvetica"/>
          <w:sz w:val="22"/>
          <w:szCs w:val="22"/>
        </w:rPr>
        <w:fldChar w:fldCharType="end"/>
      </w:r>
      <w:r w:rsidR="008B32BC" w:rsidRPr="007C534C">
        <w:rPr>
          <w:rFonts w:ascii="Helvetica" w:hAnsi="Helvetica"/>
          <w:sz w:val="22"/>
          <w:szCs w:val="22"/>
        </w:rPr>
        <w:t>. Also, b</w:t>
      </w:r>
      <w:r w:rsidR="00783F03" w:rsidRPr="007C534C">
        <w:rPr>
          <w:rFonts w:ascii="Helvetica" w:hAnsi="Helvetica"/>
          <w:sz w:val="22"/>
          <w:szCs w:val="22"/>
        </w:rPr>
        <w:t xml:space="preserve">oth kinases phosphorylate </w:t>
      </w:r>
      <w:r w:rsidR="008B32BC" w:rsidRPr="007C534C">
        <w:rPr>
          <w:rFonts w:ascii="Helvetica" w:hAnsi="Helvetica"/>
          <w:sz w:val="22"/>
          <w:szCs w:val="22"/>
        </w:rPr>
        <w:t>myosin phosphatase targeting-1 (</w:t>
      </w:r>
      <w:r w:rsidR="00783F03" w:rsidRPr="007C534C">
        <w:rPr>
          <w:rFonts w:ascii="Helvetica" w:hAnsi="Helvetica"/>
          <w:sz w:val="22"/>
          <w:szCs w:val="22"/>
        </w:rPr>
        <w:t>MYPT1</w:t>
      </w:r>
      <w:r w:rsidR="008B32BC" w:rsidRPr="007C534C">
        <w:rPr>
          <w:rFonts w:ascii="Helvetica" w:hAnsi="Helvetica"/>
          <w:sz w:val="22"/>
          <w:szCs w:val="22"/>
        </w:rPr>
        <w:t>)</w:t>
      </w:r>
      <w:r w:rsidR="00783F03" w:rsidRPr="007C534C">
        <w:rPr>
          <w:rFonts w:ascii="Helvetica" w:hAnsi="Helvetica"/>
          <w:sz w:val="22"/>
          <w:szCs w:val="22"/>
        </w:rPr>
        <w:t xml:space="preserve"> to control myosin light chain dynamics</w:t>
      </w:r>
      <w:r w:rsidR="008B32BC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aYWdvcnNrYTwvQXV0aG9yPjxZZWFyPjIwMTA8L1llYXI+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aYWdvcnNrYTwvQXV0aG9yPjxZZWFyPjIwMTA8L1llYXI+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8B32BC" w:rsidRPr="007C534C">
        <w:rPr>
          <w:rFonts w:ascii="Helvetica" w:hAnsi="Helvetica"/>
          <w:sz w:val="22"/>
          <w:szCs w:val="22"/>
        </w:rPr>
      </w:r>
      <w:r w:rsidR="008B32BC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0</w:t>
      </w:r>
      <w:r w:rsidR="008B32BC" w:rsidRPr="007C534C">
        <w:rPr>
          <w:rFonts w:ascii="Helvetica" w:hAnsi="Helvetica"/>
          <w:sz w:val="22"/>
          <w:szCs w:val="22"/>
        </w:rPr>
        <w:fldChar w:fldCharType="end"/>
      </w:r>
      <w:r w:rsidR="00783F03" w:rsidRPr="007C534C">
        <w:rPr>
          <w:rFonts w:ascii="Helvetica" w:hAnsi="Helvetica"/>
          <w:sz w:val="22"/>
          <w:szCs w:val="22"/>
        </w:rPr>
        <w:t>. However, their importance may be different in a context-specific manner, especially in the case of cancer. Unfortunately, the molecular mechanisms that mediate most of their reported physiological and pathological functions remain poorly understood.</w:t>
      </w:r>
    </w:p>
    <w:p w14:paraId="6615883B" w14:textId="4C79B3AA" w:rsidR="00EF6472" w:rsidRPr="007C534C" w:rsidRDefault="00BC0ECD" w:rsidP="00412191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lastRenderedPageBreak/>
        <w:t>MELK</w:t>
      </w:r>
      <w:r w:rsidR="00EF6472" w:rsidRPr="007C534C">
        <w:rPr>
          <w:rFonts w:ascii="Helvetica" w:hAnsi="Helvetica"/>
          <w:sz w:val="22"/>
          <w:szCs w:val="22"/>
        </w:rPr>
        <w:t xml:space="preserve"> was first identified as a maternal transcript in mouse embryos,</w:t>
      </w:r>
      <w:r w:rsidR="00324A6C" w:rsidRPr="007C534C">
        <w:rPr>
          <w:rFonts w:ascii="Helvetica" w:hAnsi="Helvetica"/>
          <w:sz w:val="22"/>
          <w:szCs w:val="22"/>
        </w:rPr>
        <w:t xml:space="preserve"> and </w:t>
      </w:r>
      <w:r w:rsidR="00EE6771" w:rsidRPr="007C534C">
        <w:rPr>
          <w:rFonts w:ascii="Helvetica" w:hAnsi="Helvetica"/>
          <w:sz w:val="22"/>
          <w:szCs w:val="22"/>
        </w:rPr>
        <w:t>was thought</w:t>
      </w:r>
      <w:r w:rsidR="009D70CD" w:rsidRPr="007C534C">
        <w:rPr>
          <w:rFonts w:ascii="Helvetica" w:hAnsi="Helvetica"/>
          <w:sz w:val="22"/>
          <w:szCs w:val="22"/>
        </w:rPr>
        <w:t xml:space="preserve"> to play an important role during</w:t>
      </w:r>
      <w:r w:rsidR="00324A6C" w:rsidRPr="007C534C">
        <w:rPr>
          <w:rFonts w:ascii="Helvetica" w:hAnsi="Helvetica"/>
          <w:sz w:val="22"/>
          <w:szCs w:val="22"/>
        </w:rPr>
        <w:t xml:space="preserve"> early embryonic deve</w:t>
      </w:r>
      <w:r w:rsidR="002D703D" w:rsidRPr="007C534C">
        <w:rPr>
          <w:rFonts w:ascii="Helvetica" w:hAnsi="Helvetica"/>
          <w:sz w:val="22"/>
          <w:szCs w:val="22"/>
        </w:rPr>
        <w:t>lopment</w:t>
      </w:r>
      <w:r w:rsidR="00EA0099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ZXllcjwvQXV0aG9yPjxZZWFyPjE5OTk8L1llYXI+PFJl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0C334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IZXllcjwvQXV0aG9yPjxZZWFyPjE5OTk8L1llYXI+PFJl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=
</w:fldData>
        </w:fldChar>
      </w:r>
      <w:r w:rsidR="000C334D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0C334D" w:rsidRPr="007C534C">
        <w:rPr>
          <w:rFonts w:ascii="Helvetica" w:hAnsi="Helvetica"/>
          <w:sz w:val="22"/>
          <w:szCs w:val="22"/>
        </w:rPr>
      </w:r>
      <w:r w:rsidR="000C334D" w:rsidRPr="007C534C">
        <w:rPr>
          <w:rFonts w:ascii="Helvetica" w:hAnsi="Helvetica"/>
          <w:sz w:val="22"/>
          <w:szCs w:val="22"/>
        </w:rPr>
        <w:fldChar w:fldCharType="end"/>
      </w:r>
      <w:r w:rsidR="00EA0099" w:rsidRPr="007C534C">
        <w:rPr>
          <w:rFonts w:ascii="Helvetica" w:hAnsi="Helvetica"/>
          <w:sz w:val="22"/>
          <w:szCs w:val="22"/>
        </w:rPr>
      </w:r>
      <w:r w:rsidR="00EA0099" w:rsidRPr="007C534C">
        <w:rPr>
          <w:rFonts w:ascii="Helvetica" w:hAnsi="Helvetica"/>
          <w:sz w:val="22"/>
          <w:szCs w:val="22"/>
        </w:rPr>
        <w:fldChar w:fldCharType="separate"/>
      </w:r>
      <w:r w:rsidR="000C334D" w:rsidRPr="007C534C">
        <w:rPr>
          <w:rFonts w:ascii="Helvetica" w:hAnsi="Helvetica"/>
          <w:noProof/>
          <w:sz w:val="22"/>
          <w:szCs w:val="22"/>
          <w:vertAlign w:val="superscript"/>
        </w:rPr>
        <w:t>59, 60</w:t>
      </w:r>
      <w:r w:rsidR="00EA0099" w:rsidRPr="007C534C">
        <w:rPr>
          <w:rFonts w:ascii="Helvetica" w:hAnsi="Helvetica"/>
          <w:sz w:val="22"/>
          <w:szCs w:val="22"/>
        </w:rPr>
        <w:fldChar w:fldCharType="end"/>
      </w:r>
      <w:r w:rsidR="002D703D" w:rsidRPr="007C534C">
        <w:rPr>
          <w:rFonts w:ascii="Helvetica" w:hAnsi="Helvetica"/>
          <w:sz w:val="22"/>
          <w:szCs w:val="22"/>
        </w:rPr>
        <w:t xml:space="preserve">. Interestingly, </w:t>
      </w:r>
      <w:r w:rsidR="00A90686" w:rsidRPr="007C534C">
        <w:rPr>
          <w:rFonts w:ascii="Helvetica" w:hAnsi="Helvetica"/>
          <w:sz w:val="22"/>
          <w:szCs w:val="22"/>
        </w:rPr>
        <w:t xml:space="preserve">germ-line knockout of </w:t>
      </w:r>
      <w:r w:rsidR="00A90686" w:rsidRPr="007C534C">
        <w:rPr>
          <w:rFonts w:ascii="Helvetica" w:hAnsi="Helvetica"/>
          <w:i/>
          <w:sz w:val="22"/>
          <w:szCs w:val="22"/>
        </w:rPr>
        <w:t>MELK</w:t>
      </w:r>
      <w:r w:rsidR="00A90686" w:rsidRPr="007C534C">
        <w:rPr>
          <w:rFonts w:ascii="Helvetica" w:hAnsi="Helvetica"/>
          <w:sz w:val="22"/>
          <w:szCs w:val="22"/>
        </w:rPr>
        <w:t xml:space="preserve"> in mice caused no apparent effect on health and fertility</w: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DaHVuZzwvQXV0aG9yPjxZZWFyPjIwMTQ8L1llYXI+PFJl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DaHVuZzwvQXV0aG9yPjxZZWFyPjIwMTQ8L1llYXI+PFJl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61, 62</w:t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A90686" w:rsidRPr="007C534C">
        <w:rPr>
          <w:rFonts w:ascii="Helvetica" w:hAnsi="Helvetica"/>
          <w:sz w:val="22"/>
          <w:szCs w:val="22"/>
        </w:rPr>
        <w:t xml:space="preserve">. </w:t>
      </w:r>
      <w:r w:rsidR="00324A6C" w:rsidRPr="007C534C">
        <w:rPr>
          <w:rFonts w:ascii="Helvetica" w:hAnsi="Helvetica"/>
          <w:sz w:val="22"/>
          <w:szCs w:val="22"/>
        </w:rPr>
        <w:t xml:space="preserve">MELK expression is negligible in </w:t>
      </w:r>
      <w:r w:rsidR="00E33AB6" w:rsidRPr="007C534C">
        <w:rPr>
          <w:rFonts w:ascii="Helvetica" w:hAnsi="Helvetica"/>
          <w:sz w:val="22"/>
          <w:szCs w:val="22"/>
        </w:rPr>
        <w:t xml:space="preserve">most adult </w:t>
      </w:r>
      <w:r w:rsidR="00284066" w:rsidRPr="007C534C">
        <w:rPr>
          <w:rFonts w:ascii="Helvetica" w:hAnsi="Helvetica"/>
          <w:sz w:val="22"/>
          <w:szCs w:val="22"/>
        </w:rPr>
        <w:t>tissues</w:t>
      </w:r>
      <w:r w:rsidR="00EA0099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aWw8L0F1dGhvcj48WWVhcj4xOTk3PC9ZZWFyPjxSZWNO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aWw8L0F1dGhvcj48WWVhcj4xOTk3PC9ZZWFyPjxSZWNO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EA0099" w:rsidRPr="007C534C">
        <w:rPr>
          <w:rFonts w:ascii="Helvetica" w:hAnsi="Helvetica"/>
          <w:sz w:val="22"/>
          <w:szCs w:val="22"/>
        </w:rPr>
      </w:r>
      <w:r w:rsidR="00EA0099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63, 64</w:t>
      </w:r>
      <w:r w:rsidR="00EA0099" w:rsidRPr="007C534C">
        <w:rPr>
          <w:rFonts w:ascii="Helvetica" w:hAnsi="Helvetica"/>
          <w:sz w:val="22"/>
          <w:szCs w:val="22"/>
        </w:rPr>
        <w:fldChar w:fldCharType="end"/>
      </w:r>
      <w:r w:rsidR="00E33AB6" w:rsidRPr="007C534C">
        <w:rPr>
          <w:rFonts w:ascii="Helvetica" w:hAnsi="Helvetica"/>
          <w:sz w:val="22"/>
          <w:szCs w:val="22"/>
        </w:rPr>
        <w:t>, but is</w:t>
      </w:r>
      <w:r w:rsidR="002D703D" w:rsidRPr="007C534C">
        <w:rPr>
          <w:rFonts w:ascii="Helvetica" w:hAnsi="Helvetica"/>
          <w:sz w:val="22"/>
          <w:szCs w:val="22"/>
        </w:rPr>
        <w:t xml:space="preserve"> often found in progenitor</w:t>
      </w:r>
      <w:r w:rsidR="00E33AB6" w:rsidRPr="007C534C">
        <w:rPr>
          <w:rFonts w:ascii="Helvetica" w:hAnsi="Helvetica"/>
          <w:sz w:val="22"/>
          <w:szCs w:val="22"/>
        </w:rPr>
        <w:t xml:space="preserve"> cells</w:t>
      </w:r>
      <w:r w:rsidR="00EA0099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OYWthbm88L0F1dGhvcj48WWVhcj4yMDA1PC9ZZWFyPjxS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OYWthbm88L0F1dGhvcj48WWVhcj4yMDA1PC9ZZWFyPjxS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EA0099" w:rsidRPr="007C534C">
        <w:rPr>
          <w:rFonts w:ascii="Helvetica" w:hAnsi="Helvetica"/>
          <w:sz w:val="22"/>
          <w:szCs w:val="22"/>
        </w:rPr>
      </w:r>
      <w:r w:rsidR="00EA0099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65, 66</w:t>
      </w:r>
      <w:r w:rsidR="00EA0099" w:rsidRPr="007C534C">
        <w:rPr>
          <w:rFonts w:ascii="Helvetica" w:hAnsi="Helvetica"/>
          <w:sz w:val="22"/>
          <w:szCs w:val="22"/>
        </w:rPr>
        <w:fldChar w:fldCharType="end"/>
      </w:r>
      <w:r w:rsidR="00E33AB6" w:rsidRPr="007C534C">
        <w:rPr>
          <w:rFonts w:ascii="Helvetica" w:hAnsi="Helvetica"/>
          <w:sz w:val="22"/>
          <w:szCs w:val="22"/>
        </w:rPr>
        <w:t>, suggesting a</w:t>
      </w:r>
      <w:r w:rsidR="00317474" w:rsidRPr="007C534C">
        <w:rPr>
          <w:rFonts w:ascii="Helvetica" w:hAnsi="Helvetica"/>
          <w:sz w:val="22"/>
          <w:szCs w:val="22"/>
        </w:rPr>
        <w:t xml:space="preserve"> proliferation- and self-renewal-related </w:t>
      </w:r>
      <w:r w:rsidR="00E33AB6" w:rsidRPr="007C534C">
        <w:rPr>
          <w:rFonts w:ascii="Helvetica" w:hAnsi="Helvetica"/>
          <w:sz w:val="22"/>
          <w:szCs w:val="22"/>
        </w:rPr>
        <w:t>function.</w:t>
      </w:r>
      <w:r w:rsidR="00324A6C" w:rsidRPr="007C534C">
        <w:rPr>
          <w:rFonts w:ascii="Helvetica" w:hAnsi="Helvetica"/>
          <w:sz w:val="22"/>
          <w:szCs w:val="22"/>
        </w:rPr>
        <w:t xml:space="preserve"> Most importantly, MELK </w:t>
      </w:r>
      <w:r w:rsidR="00B509DA" w:rsidRPr="007C534C">
        <w:rPr>
          <w:rFonts w:ascii="Helvetica" w:hAnsi="Helvetica"/>
          <w:sz w:val="22"/>
          <w:szCs w:val="22"/>
        </w:rPr>
        <w:t>is</w:t>
      </w:r>
      <w:r w:rsidR="00EF6472" w:rsidRPr="007C534C">
        <w:rPr>
          <w:rFonts w:ascii="Helvetica" w:hAnsi="Helvetica"/>
          <w:sz w:val="22"/>
          <w:szCs w:val="22"/>
        </w:rPr>
        <w:t xml:space="preserve"> overexpressed in multiple cancers</w:t>
      </w:r>
      <w:r w:rsidR="00B509DA" w:rsidRPr="007C534C">
        <w:rPr>
          <w:rFonts w:ascii="Helvetica" w:hAnsi="Helvetica"/>
          <w:sz w:val="22"/>
          <w:szCs w:val="22"/>
        </w:rPr>
        <w:t>, and multiple reports have utilized RNA interference (RNAi)</w:t>
      </w:r>
      <w:r w:rsidR="00C5255A" w:rsidRPr="007C534C">
        <w:rPr>
          <w:rFonts w:ascii="Helvetica" w:hAnsi="Helvetica"/>
          <w:sz w:val="22"/>
          <w:szCs w:val="22"/>
        </w:rPr>
        <w:t xml:space="preserve"> methods to suggest that depletion of </w:t>
      </w:r>
      <w:r w:rsidR="00324A6C" w:rsidRPr="007C534C">
        <w:rPr>
          <w:rFonts w:ascii="Helvetica" w:hAnsi="Helvetica"/>
          <w:sz w:val="22"/>
          <w:szCs w:val="22"/>
        </w:rPr>
        <w:t xml:space="preserve">MELK </w:t>
      </w:r>
      <w:r w:rsidR="00C5255A" w:rsidRPr="007C534C">
        <w:rPr>
          <w:rFonts w:ascii="Helvetica" w:hAnsi="Helvetica"/>
          <w:sz w:val="22"/>
          <w:szCs w:val="22"/>
        </w:rPr>
        <w:t>protein levels impairs the growth of MELK-expressing cancer cell lines</w:t>
      </w:r>
      <w:r w:rsidR="0089069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cmF5PC9BdXRob3I+PFllYXI+MjAwNTwvWWVhcj48UmVj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cmF5PC9BdXRob3I+PFllYXI+MjAwNTwvWWVhcj48UmVj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89069D" w:rsidRPr="007C534C">
        <w:rPr>
          <w:rFonts w:ascii="Helvetica" w:hAnsi="Helvetica"/>
          <w:sz w:val="22"/>
          <w:szCs w:val="22"/>
        </w:rPr>
      </w:r>
      <w:r w:rsidR="0089069D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62, 64, 67-70</w:t>
      </w:r>
      <w:r w:rsidR="0089069D" w:rsidRPr="007C534C">
        <w:rPr>
          <w:rFonts w:ascii="Helvetica" w:hAnsi="Helvetica"/>
          <w:sz w:val="22"/>
          <w:szCs w:val="22"/>
        </w:rPr>
        <w:fldChar w:fldCharType="end"/>
      </w:r>
      <w:r w:rsidR="00C5255A" w:rsidRPr="007C534C">
        <w:rPr>
          <w:rFonts w:ascii="Helvetica" w:hAnsi="Helvetica"/>
          <w:sz w:val="22"/>
          <w:szCs w:val="22"/>
        </w:rPr>
        <w:t xml:space="preserve">. </w:t>
      </w:r>
      <w:r w:rsidR="00E05BC2" w:rsidRPr="007C534C">
        <w:rPr>
          <w:rFonts w:ascii="Helvetica" w:hAnsi="Helvetica"/>
          <w:sz w:val="22"/>
          <w:szCs w:val="22"/>
        </w:rPr>
        <w:t xml:space="preserve">Putative substrates of MELK include </w:t>
      </w:r>
      <w:r w:rsidR="0089069D" w:rsidRPr="007C534C">
        <w:rPr>
          <w:rFonts w:ascii="Helvetica" w:hAnsi="Helvetica"/>
          <w:sz w:val="22"/>
          <w:szCs w:val="22"/>
        </w:rPr>
        <w:t>cell division cycle 25B (</w:t>
      </w:r>
      <w:r w:rsidR="00E05BC2" w:rsidRPr="007C534C">
        <w:rPr>
          <w:rFonts w:ascii="Helvetica" w:hAnsi="Helvetica"/>
          <w:sz w:val="22"/>
          <w:szCs w:val="22"/>
        </w:rPr>
        <w:t>CDC25</w:t>
      </w:r>
      <w:r w:rsidR="00417DD4" w:rsidRPr="007C534C">
        <w:rPr>
          <w:rFonts w:ascii="Helvetica" w:hAnsi="Helvetica"/>
          <w:sz w:val="22"/>
          <w:szCs w:val="22"/>
        </w:rPr>
        <w:t>B</w:t>
      </w:r>
      <w:r w:rsidR="0089069D" w:rsidRPr="007C534C">
        <w:rPr>
          <w:rFonts w:ascii="Helvetica" w:hAnsi="Helvetica"/>
          <w:sz w:val="22"/>
          <w:szCs w:val="22"/>
        </w:rPr>
        <w:t>)</w:t>
      </w:r>
      <w:r w:rsidR="0089069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YXZlemFjPC9BdXRob3I+PFllYXI+MjAwMjwvWWVhcj48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YXZlemFjPC9BdXRob3I+PFllYXI+MjAwMjwvWWVhcj48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89069D" w:rsidRPr="007C534C">
        <w:rPr>
          <w:rFonts w:ascii="Helvetica" w:hAnsi="Helvetica"/>
          <w:sz w:val="22"/>
          <w:szCs w:val="22"/>
        </w:rPr>
      </w:r>
      <w:r w:rsidR="0089069D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71</w:t>
      </w:r>
      <w:r w:rsidR="0089069D" w:rsidRPr="007C534C">
        <w:rPr>
          <w:rFonts w:ascii="Helvetica" w:hAnsi="Helvetica"/>
          <w:sz w:val="22"/>
          <w:szCs w:val="22"/>
        </w:rPr>
        <w:fldChar w:fldCharType="end"/>
      </w:r>
      <w:r w:rsidR="00417DD4" w:rsidRPr="007C534C">
        <w:rPr>
          <w:rFonts w:ascii="Helvetica" w:hAnsi="Helvetica"/>
          <w:sz w:val="22"/>
          <w:szCs w:val="22"/>
        </w:rPr>
        <w:t xml:space="preserve">, </w:t>
      </w:r>
      <w:r w:rsidR="0089069D" w:rsidRPr="007C534C">
        <w:rPr>
          <w:rFonts w:ascii="Helvetica" w:hAnsi="Helvetica"/>
          <w:sz w:val="22"/>
          <w:szCs w:val="22"/>
        </w:rPr>
        <w:t>apoptosis signal-regulating kinase 1 (</w:t>
      </w:r>
      <w:r w:rsidR="00417DD4" w:rsidRPr="007C534C">
        <w:rPr>
          <w:rFonts w:ascii="Helvetica" w:hAnsi="Helvetica"/>
          <w:sz w:val="22"/>
          <w:szCs w:val="22"/>
        </w:rPr>
        <w:t>ASK1</w:t>
      </w:r>
      <w:r w:rsidR="0089069D" w:rsidRPr="007C534C">
        <w:rPr>
          <w:rFonts w:ascii="Helvetica" w:hAnsi="Helvetica"/>
          <w:sz w:val="22"/>
          <w:szCs w:val="22"/>
        </w:rPr>
        <w:t>)</w:t>
      </w:r>
      <w:r w:rsidR="0089069D" w:rsidRPr="007C534C">
        <w:rPr>
          <w:rFonts w:ascii="Helvetica" w:hAnsi="Helvetica"/>
          <w:sz w:val="22"/>
          <w:szCs w:val="22"/>
        </w:rPr>
        <w:fldChar w:fldCharType="begin"/>
      </w:r>
      <w:r w:rsidR="00A90686" w:rsidRPr="007C534C">
        <w:rPr>
          <w:rFonts w:ascii="Helvetica" w:hAnsi="Helvetica"/>
          <w:sz w:val="22"/>
          <w:szCs w:val="22"/>
        </w:rPr>
        <w:instrText xml:space="preserve"> ADDIN EN.CITE &lt;EndNote&gt;&lt;Cite&gt;&lt;Author&gt;Jung&lt;/Author&gt;&lt;Year&gt;2008&lt;/Year&gt;&lt;RecNum&gt;99&lt;/RecNum&gt;&lt;DisplayText&gt;&lt;style face="superscript"&gt;72&lt;/style&gt;&lt;/DisplayText&gt;&lt;record&gt;&lt;rec-number&gt;99&lt;/rec-number&gt;&lt;foreign-keys&gt;&lt;key app="EN" db-id="a5afzapwgvd9fjewwew5zwvrxe09td5edw5r" timestamp="1502665689"&gt;99&lt;/key&gt;&lt;/foreign-keys&gt;&lt;ref-type name="Journal Article"&gt;17&lt;/ref-type&gt;&lt;contributors&gt;&lt;authors&gt;&lt;author&gt;Jung, H.&lt;/author&gt;&lt;author&gt;Seong, H. A.&lt;/author&gt;&lt;author&gt;Ha, H.&lt;/author&gt;&lt;/authors&gt;&lt;/contributors&gt;&lt;auth-address&gt;Department of Biochemistry, Biotechnology Research Institute, School of Life Sciences, Chungbuk National University, Cheongju 361-763, Republic of Korea.&lt;/auth-address&gt;&lt;titles&gt;&lt;title&gt;Murine protein serine/threonine kinase 38 activates apoptosis signal-regulating kinase 1 via Thr 838 phosphorylation&lt;/title&gt;&lt;secondary-title&gt;J Biol Chem&lt;/secondary-title&gt;&lt;/titles&gt;&lt;periodical&gt;&lt;full-title&gt;J Biol Chem&lt;/full-title&gt;&lt;/periodical&gt;&lt;pages&gt;34541-53&lt;/pages&gt;&lt;volume&gt;283&lt;/volume&gt;&lt;number&gt;50&lt;/number&gt;&lt;keywords&gt;&lt;keyword&gt;Animals&lt;/keyword&gt;&lt;keyword&gt;*Apoptosis&lt;/keyword&gt;&lt;keyword&gt;Cell Line&lt;/keyword&gt;&lt;keyword&gt;Enzyme Activation&lt;/keyword&gt;&lt;keyword&gt;Humans&lt;/keyword&gt;&lt;keyword&gt;Hydrogen Peroxide/pharmacology&lt;/keyword&gt;&lt;keyword&gt;MAP Kinase Kinase 4/metabolism&lt;/keyword&gt;&lt;keyword&gt;MAP Kinase Kinase Kinase 5/*metabolism&lt;/keyword&gt;&lt;keyword&gt;Mice&lt;/keyword&gt;&lt;keyword&gt;Mutation&lt;/keyword&gt;&lt;keyword&gt;Phosphorylation&lt;/keyword&gt;&lt;keyword&gt;Protein Structure, Tertiary&lt;/keyword&gt;&lt;keyword&gt;Protein-Serine-Threonine Kinases/*metabolism&lt;/keyword&gt;&lt;keyword&gt;Threonine/chemistry&lt;/keyword&gt;&lt;keyword&gt;Transcriptional Activation&lt;/keyword&gt;&lt;/keywords&gt;&lt;dates&gt;&lt;year&gt;2008&lt;/year&gt;&lt;pub-dates&gt;&lt;date&gt;Dec 12&lt;/date&gt;&lt;/pub-dates&gt;&lt;/dates&gt;&lt;isbn&gt;0021-9258 (Print)&amp;#xD;0021-9258 (Linking)&lt;/isbn&gt;&lt;accession-num&gt;18948261&lt;/accession-num&gt;&lt;urls&gt;&lt;related-urls&gt;&lt;url&gt;https://www.ncbi.nlm.nih.gov/pubmed/18948261&lt;/url&gt;&lt;/related-urls&gt;&lt;/urls&gt;&lt;custom2&gt;PMC3259894&lt;/custom2&gt;&lt;electronic-resource-num&gt;10.1074/jbc.M807219200&lt;/electronic-resource-num&gt;&lt;/record&gt;&lt;/Cite&gt;&lt;/EndNote&gt;</w:instrText>
      </w:r>
      <w:r w:rsidR="0089069D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72</w:t>
      </w:r>
      <w:r w:rsidR="0089069D" w:rsidRPr="007C534C">
        <w:rPr>
          <w:rFonts w:ascii="Helvetica" w:hAnsi="Helvetica"/>
          <w:sz w:val="22"/>
          <w:szCs w:val="22"/>
        </w:rPr>
        <w:fldChar w:fldCharType="end"/>
      </w:r>
      <w:r w:rsidR="00417DD4" w:rsidRPr="007C534C">
        <w:rPr>
          <w:rFonts w:ascii="Helvetica" w:hAnsi="Helvetica"/>
          <w:sz w:val="22"/>
          <w:szCs w:val="22"/>
        </w:rPr>
        <w:t xml:space="preserve">, </w:t>
      </w:r>
      <w:r w:rsidR="0089069D" w:rsidRPr="007C534C">
        <w:rPr>
          <w:rFonts w:ascii="Helvetica" w:hAnsi="Helvetica"/>
          <w:sz w:val="22"/>
          <w:szCs w:val="22"/>
        </w:rPr>
        <w:t>zinc-finger-like protein 9 (</w:t>
      </w:r>
      <w:r w:rsidR="00417DD4" w:rsidRPr="007C534C">
        <w:rPr>
          <w:rFonts w:ascii="Helvetica" w:hAnsi="Helvetica"/>
          <w:sz w:val="22"/>
          <w:szCs w:val="22"/>
        </w:rPr>
        <w:t>ZRP9</w:t>
      </w:r>
      <w:r w:rsidR="0089069D" w:rsidRPr="007C534C">
        <w:rPr>
          <w:rFonts w:ascii="Helvetica" w:hAnsi="Helvetica"/>
          <w:sz w:val="22"/>
          <w:szCs w:val="22"/>
        </w:rPr>
        <w:t>)</w:t>
      </w:r>
      <w:r w:rsidR="0089069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ZW9uZzwvQXV0aG9yPjxZZWFyPjIwMDI8L1llYXI+PFJl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ZW9uZzwvQXV0aG9yPjxZZWFyPjIwMDI8L1llYXI+PFJl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89069D" w:rsidRPr="007C534C">
        <w:rPr>
          <w:rFonts w:ascii="Helvetica" w:hAnsi="Helvetica"/>
          <w:sz w:val="22"/>
          <w:szCs w:val="22"/>
        </w:rPr>
      </w:r>
      <w:r w:rsidR="0089069D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73, 74</w:t>
      </w:r>
      <w:r w:rsidR="0089069D" w:rsidRPr="007C534C">
        <w:rPr>
          <w:rFonts w:ascii="Helvetica" w:hAnsi="Helvetica"/>
          <w:sz w:val="22"/>
          <w:szCs w:val="22"/>
        </w:rPr>
        <w:fldChar w:fldCharType="end"/>
      </w:r>
      <w:r w:rsidR="00417DD4" w:rsidRPr="007C534C">
        <w:rPr>
          <w:rFonts w:ascii="Helvetica" w:hAnsi="Helvetica"/>
          <w:sz w:val="22"/>
          <w:szCs w:val="22"/>
        </w:rPr>
        <w:t xml:space="preserve">, </w:t>
      </w:r>
      <w:r w:rsidR="0089069D" w:rsidRPr="007C534C">
        <w:rPr>
          <w:rFonts w:ascii="Helvetica" w:hAnsi="Helvetica"/>
          <w:sz w:val="22"/>
          <w:szCs w:val="22"/>
        </w:rPr>
        <w:t>apoptosi</w:t>
      </w:r>
      <w:r w:rsidRPr="007C534C">
        <w:rPr>
          <w:rFonts w:ascii="Helvetica" w:hAnsi="Helvetica"/>
          <w:sz w:val="22"/>
          <w:szCs w:val="22"/>
        </w:rPr>
        <w:t>s facilitator Bcl-2-like protein</w:t>
      </w:r>
      <w:r w:rsidR="0089069D" w:rsidRPr="007C534C">
        <w:rPr>
          <w:rFonts w:ascii="Helvetica" w:hAnsi="Helvetica"/>
          <w:sz w:val="22"/>
          <w:szCs w:val="22"/>
        </w:rPr>
        <w:t xml:space="preserve"> 14 (BCL2L14, or </w:t>
      </w:r>
      <w:r w:rsidR="00417DD4" w:rsidRPr="007C534C">
        <w:rPr>
          <w:rFonts w:ascii="Helvetica" w:hAnsi="Helvetica"/>
          <w:sz w:val="22"/>
          <w:szCs w:val="22"/>
        </w:rPr>
        <w:t>BCL-G</w:t>
      </w:r>
      <w:r w:rsidR="0089069D" w:rsidRPr="007C534C">
        <w:rPr>
          <w:rFonts w:ascii="Helvetica" w:hAnsi="Helvetica"/>
          <w:sz w:val="22"/>
          <w:szCs w:val="22"/>
        </w:rPr>
        <w:t>)</w:t>
      </w:r>
      <w:r w:rsidR="0089069D" w:rsidRPr="007C534C">
        <w:rPr>
          <w:rFonts w:ascii="Helvetica" w:hAnsi="Helvetica"/>
          <w:sz w:val="22"/>
          <w:szCs w:val="22"/>
        </w:rPr>
        <w:fldChar w:fldCharType="begin"/>
      </w:r>
      <w:r w:rsidR="00A90686" w:rsidRPr="007C534C">
        <w:rPr>
          <w:rFonts w:ascii="Helvetica" w:hAnsi="Helvetica"/>
          <w:sz w:val="22"/>
          <w:szCs w:val="22"/>
        </w:rPr>
        <w:instrText xml:space="preserve"> ADDIN EN.CITE &lt;EndNote&gt;&lt;Cite&gt;&lt;Author&gt;Lin&lt;/Author&gt;&lt;Year&gt;2007&lt;/Year&gt;&lt;RecNum&gt;91&lt;/RecNum&gt;&lt;DisplayText&gt;&lt;style face="superscript"&gt;64&lt;/style&gt;&lt;/DisplayText&gt;&lt;record&gt;&lt;rec-number&gt;91&lt;/rec-number&gt;&lt;foreign-keys&gt;&lt;key app="EN" db-id="a5afzapwgvd9fjewwew5zwvrxe09td5edw5r" timestamp="1502663535"&gt;91&lt;/key&gt;&lt;/foreign-keys&gt;&lt;ref-type name="Journal Article"&gt;17&lt;/ref-type&gt;&lt;contributors&gt;&lt;authors&gt;&lt;author&gt;Lin, M. L.&lt;/author&gt;&lt;author&gt;Park, J. H.&lt;/author&gt;&lt;author&gt;Nishidate, T.&lt;/author&gt;&lt;author&gt;Nakamura, Y.&lt;/author&gt;&lt;author&gt;Katagiri, T.&lt;/author&gt;&lt;/authors&gt;&lt;/contributors&gt;&lt;auth-address&gt;Laboratory of Molecular Medicine, Human Genome Center, Institute of Medical Science, The University of Tokyo, Tokyo, Japan.&lt;/auth-address&gt;&lt;titles&gt;&lt;title&gt;Involvement of maternal embryonic leucine zipper kinase (MELK) in mammary carcinogenesis through interaction with Bcl-G, a pro-apoptotic member of the Bcl-2 family&lt;/title&gt;&lt;secondary-title&gt;Breast Cancer Res&lt;/secondary-title&gt;&lt;/titles&gt;&lt;periodical&gt;&lt;full-title&gt;Breast Cancer Res&lt;/full-title&gt;&lt;/periodical&gt;&lt;pages&gt;R17&lt;/pages&gt;&lt;volume&gt;9&lt;/volume&gt;&lt;number&gt;1&lt;/number&gt;&lt;keywords&gt;&lt;keyword&gt;Apoptosis&lt;/keyword&gt;&lt;keyword&gt;Breast Neoplasms/*genetics/pathology&lt;/keyword&gt;&lt;keyword&gt;Cell Transformation, Neoplastic&lt;/keyword&gt;&lt;keyword&gt;Down-Regulation&lt;/keyword&gt;&lt;keyword&gt;Female&lt;/keyword&gt;&lt;keyword&gt;Humans&lt;/keyword&gt;&lt;keyword&gt;Protein-Serine-Threonine Kinases/*metabolism&lt;/keyword&gt;&lt;keyword&gt;Proto-Oncogene Proteins c-bcl-2/*metabolism&lt;/keyword&gt;&lt;keyword&gt;RNA Interference&lt;/keyword&gt;&lt;keyword&gt;Tumor Cells, Cultured&lt;/keyword&gt;&lt;/keywords&gt;&lt;dates&gt;&lt;year&gt;2007&lt;/year&gt;&lt;/dates&gt;&lt;isbn&gt;1465-542X (Electronic)&amp;#xD;1465-5411 (Linking)&lt;/isbn&gt;&lt;accession-num&gt;17280616&lt;/accession-num&gt;&lt;urls&gt;&lt;related-urls&gt;&lt;url&gt;https://www.ncbi.nlm.nih.gov/pubmed/17280616&lt;/url&gt;&lt;/related-urls&gt;&lt;/urls&gt;&lt;custom2&gt;PMC1851384&lt;/custom2&gt;&lt;electronic-resource-num&gt;10.1186/bcr1650&lt;/electronic-resource-num&gt;&lt;/record&gt;&lt;/Cite&gt;&lt;/EndNote&gt;</w:instrText>
      </w:r>
      <w:r w:rsidR="0089069D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64</w:t>
      </w:r>
      <w:r w:rsidR="0089069D" w:rsidRPr="007C534C">
        <w:rPr>
          <w:rFonts w:ascii="Helvetica" w:hAnsi="Helvetica"/>
          <w:sz w:val="22"/>
          <w:szCs w:val="22"/>
        </w:rPr>
        <w:fldChar w:fldCharType="end"/>
      </w:r>
      <w:r w:rsidR="00417DD4" w:rsidRPr="007C534C">
        <w:rPr>
          <w:rFonts w:ascii="Helvetica" w:hAnsi="Helvetica"/>
          <w:sz w:val="22"/>
          <w:szCs w:val="22"/>
        </w:rPr>
        <w:t xml:space="preserve"> </w:t>
      </w:r>
      <w:r w:rsidR="0089069D" w:rsidRPr="007C534C">
        <w:rPr>
          <w:rFonts w:ascii="Helvetica" w:hAnsi="Helvetica"/>
          <w:sz w:val="22"/>
          <w:szCs w:val="22"/>
        </w:rPr>
        <w:t>and eukaryotic translation initiation factor 4B (E</w:t>
      </w:r>
      <w:r w:rsidR="00E05BC2" w:rsidRPr="007C534C">
        <w:rPr>
          <w:rFonts w:ascii="Helvetica" w:hAnsi="Helvetica"/>
          <w:sz w:val="22"/>
          <w:szCs w:val="22"/>
        </w:rPr>
        <w:t>IF4B</w:t>
      </w:r>
      <w:r w:rsidR="0089069D" w:rsidRPr="007C534C">
        <w:rPr>
          <w:rFonts w:ascii="Helvetica" w:hAnsi="Helvetica"/>
          <w:sz w:val="22"/>
          <w:szCs w:val="22"/>
        </w:rPr>
        <w:t>)</w:t>
      </w:r>
      <w:r w:rsidR="0089069D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XYW5nPC9BdXRob3I+PFllYXI+MjAxNjwvWWVhcj48UmVj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XYW5nPC9BdXRob3I+PFllYXI+MjAxNjwvWWVhcj48UmVj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89069D" w:rsidRPr="007C534C">
        <w:rPr>
          <w:rFonts w:ascii="Helvetica" w:hAnsi="Helvetica"/>
          <w:sz w:val="22"/>
          <w:szCs w:val="22"/>
        </w:rPr>
      </w:r>
      <w:r w:rsidR="0089069D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75</w:t>
      </w:r>
      <w:r w:rsidR="0089069D" w:rsidRPr="007C534C">
        <w:rPr>
          <w:rFonts w:ascii="Helvetica" w:hAnsi="Helvetica"/>
          <w:sz w:val="22"/>
          <w:szCs w:val="22"/>
        </w:rPr>
        <w:fldChar w:fldCharType="end"/>
      </w:r>
      <w:r w:rsidR="00E05BC2" w:rsidRPr="007C534C">
        <w:rPr>
          <w:rFonts w:ascii="Helvetica" w:hAnsi="Helvetica"/>
          <w:sz w:val="22"/>
          <w:szCs w:val="22"/>
        </w:rPr>
        <w:t>, suggesting that MELK might be involved wi</w:t>
      </w:r>
      <w:r w:rsidR="00417DD4" w:rsidRPr="007C534C">
        <w:rPr>
          <w:rFonts w:ascii="Helvetica" w:hAnsi="Helvetica"/>
          <w:sz w:val="22"/>
          <w:szCs w:val="22"/>
        </w:rPr>
        <w:t>th cell cycle progression, resistance to apoptosis</w:t>
      </w:r>
      <w:r w:rsidR="00E05BC2" w:rsidRPr="007C534C">
        <w:rPr>
          <w:rFonts w:ascii="Helvetica" w:hAnsi="Helvetica"/>
          <w:sz w:val="22"/>
          <w:szCs w:val="22"/>
        </w:rPr>
        <w:t xml:space="preserve">, </w:t>
      </w:r>
      <w:r w:rsidR="00417DD4" w:rsidRPr="007C534C">
        <w:rPr>
          <w:rFonts w:ascii="Helvetica" w:hAnsi="Helvetica"/>
          <w:sz w:val="22"/>
          <w:szCs w:val="22"/>
        </w:rPr>
        <w:t xml:space="preserve">transcription factor regulation </w:t>
      </w:r>
      <w:r w:rsidR="00E05BC2" w:rsidRPr="007C534C">
        <w:rPr>
          <w:rFonts w:ascii="Helvetica" w:hAnsi="Helvetica"/>
          <w:sz w:val="22"/>
          <w:szCs w:val="22"/>
        </w:rPr>
        <w:t>and protein translation. Howe</w:t>
      </w:r>
      <w:r w:rsidR="00314820" w:rsidRPr="007C534C">
        <w:rPr>
          <w:rFonts w:ascii="Helvetica" w:hAnsi="Helvetica"/>
          <w:sz w:val="22"/>
          <w:szCs w:val="22"/>
        </w:rPr>
        <w:t xml:space="preserve">ver, </w:t>
      </w:r>
      <w:r w:rsidR="00417DD4" w:rsidRPr="007C534C">
        <w:rPr>
          <w:rFonts w:ascii="Helvetica" w:hAnsi="Helvetica"/>
          <w:sz w:val="22"/>
          <w:szCs w:val="22"/>
        </w:rPr>
        <w:t xml:space="preserve">most of these interactions remain poorly elucidated, </w:t>
      </w:r>
      <w:r w:rsidR="00314820" w:rsidRPr="007C534C">
        <w:rPr>
          <w:rFonts w:ascii="Helvetica" w:hAnsi="Helvetica"/>
          <w:sz w:val="22"/>
          <w:szCs w:val="22"/>
        </w:rPr>
        <w:t xml:space="preserve">have </w:t>
      </w:r>
      <w:r w:rsidR="00417DD4" w:rsidRPr="007C534C">
        <w:rPr>
          <w:rFonts w:ascii="Helvetica" w:hAnsi="Helvetica"/>
          <w:sz w:val="22"/>
          <w:szCs w:val="22"/>
        </w:rPr>
        <w:t xml:space="preserve">not </w:t>
      </w:r>
      <w:r w:rsidR="00314820" w:rsidRPr="007C534C">
        <w:rPr>
          <w:rFonts w:ascii="Helvetica" w:hAnsi="Helvetica"/>
          <w:sz w:val="22"/>
          <w:szCs w:val="22"/>
        </w:rPr>
        <w:t>be</w:t>
      </w:r>
      <w:r w:rsidR="00A90686" w:rsidRPr="007C534C">
        <w:rPr>
          <w:rFonts w:ascii="Helvetica" w:hAnsi="Helvetica"/>
          <w:sz w:val="22"/>
          <w:szCs w:val="22"/>
        </w:rPr>
        <w:t>en supported by further reports, and do not</w:t>
      </w:r>
      <w:r w:rsidR="00314820" w:rsidRPr="007C534C">
        <w:rPr>
          <w:rFonts w:ascii="Helvetica" w:hAnsi="Helvetica"/>
          <w:sz w:val="22"/>
          <w:szCs w:val="22"/>
        </w:rPr>
        <w:t xml:space="preserve"> offer a consistent mechanism to explain the potential oncogenic role of MELK.</w:t>
      </w:r>
    </w:p>
    <w:p w14:paraId="26B30B34" w14:textId="1AB3FD81" w:rsidR="00E33AB6" w:rsidRPr="007C534C" w:rsidRDefault="00A90686" w:rsidP="00E33AB6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 xml:space="preserve">Nevertheless, there is suggestive evidence that </w:t>
      </w:r>
      <w:r w:rsidR="008F3DDC" w:rsidRPr="007C534C">
        <w:rPr>
          <w:rFonts w:ascii="Helvetica" w:hAnsi="Helvetica"/>
          <w:sz w:val="22"/>
          <w:szCs w:val="22"/>
        </w:rPr>
        <w:t xml:space="preserve">members of the </w:t>
      </w:r>
      <w:r w:rsidRPr="007C534C">
        <w:rPr>
          <w:rFonts w:ascii="Helvetica" w:hAnsi="Helvetica"/>
          <w:sz w:val="22"/>
          <w:szCs w:val="22"/>
        </w:rPr>
        <w:t>AMPK-related kinase family play an important role in tumorigenesis. For example, a</w:t>
      </w:r>
      <w:r w:rsidR="00193286" w:rsidRPr="007C534C">
        <w:rPr>
          <w:rFonts w:ascii="Helvetica" w:hAnsi="Helvetica"/>
          <w:sz w:val="22"/>
          <w:szCs w:val="22"/>
        </w:rPr>
        <w:t xml:space="preserve">s </w:t>
      </w:r>
      <w:r w:rsidR="00793122" w:rsidRPr="007C534C">
        <w:rPr>
          <w:rFonts w:ascii="Helvetica" w:hAnsi="Helvetica"/>
          <w:sz w:val="22"/>
          <w:szCs w:val="22"/>
        </w:rPr>
        <w:t xml:space="preserve">loss of function in the </w:t>
      </w:r>
      <w:r w:rsidR="00193286" w:rsidRPr="007C534C">
        <w:rPr>
          <w:rFonts w:ascii="Helvetica" w:hAnsi="Helvetica"/>
          <w:sz w:val="22"/>
          <w:szCs w:val="22"/>
        </w:rPr>
        <w:t xml:space="preserve">LKB1 </w:t>
      </w:r>
      <w:r w:rsidR="00793122" w:rsidRPr="007C534C">
        <w:rPr>
          <w:rFonts w:ascii="Helvetica" w:hAnsi="Helvetica"/>
          <w:sz w:val="22"/>
          <w:szCs w:val="22"/>
        </w:rPr>
        <w:t xml:space="preserve">gene causes </w:t>
      </w:r>
      <w:r w:rsidR="00277530" w:rsidRPr="007C534C">
        <w:rPr>
          <w:rFonts w:ascii="Helvetica" w:hAnsi="Helvetica"/>
          <w:sz w:val="22"/>
          <w:szCs w:val="22"/>
        </w:rPr>
        <w:t>Peutz-Jeghers Syndrome</w:t>
      </w:r>
      <w:r w:rsidR="00793122" w:rsidRPr="007C534C">
        <w:rPr>
          <w:rFonts w:ascii="Helvetica" w:hAnsi="Helvetica"/>
          <w:sz w:val="22"/>
          <w:szCs w:val="22"/>
        </w:rPr>
        <w:t xml:space="preserve">, </w:t>
      </w:r>
      <w:r w:rsidR="005B496C" w:rsidRPr="007C534C">
        <w:rPr>
          <w:rFonts w:ascii="Helvetica" w:hAnsi="Helvetica"/>
          <w:sz w:val="22"/>
          <w:szCs w:val="22"/>
        </w:rPr>
        <w:t xml:space="preserve">a hereditary disorder that predisposes </w:t>
      </w:r>
      <w:r w:rsidR="00793122" w:rsidRPr="007C534C">
        <w:rPr>
          <w:rFonts w:ascii="Helvetica" w:hAnsi="Helvetica"/>
          <w:sz w:val="22"/>
          <w:szCs w:val="22"/>
        </w:rPr>
        <w:t xml:space="preserve">patients to </w:t>
      </w:r>
      <w:r w:rsidR="00417DD4" w:rsidRPr="007C534C">
        <w:rPr>
          <w:rFonts w:ascii="Helvetica" w:hAnsi="Helvetica"/>
          <w:sz w:val="22"/>
          <w:szCs w:val="22"/>
        </w:rPr>
        <w:t xml:space="preserve">the </w:t>
      </w:r>
      <w:r w:rsidR="005B496C" w:rsidRPr="007C534C">
        <w:rPr>
          <w:rFonts w:ascii="Helvetica" w:hAnsi="Helvetica"/>
          <w:sz w:val="22"/>
          <w:szCs w:val="22"/>
        </w:rPr>
        <w:t xml:space="preserve">development of </w:t>
      </w:r>
      <w:r w:rsidR="007500E0" w:rsidRPr="007C534C">
        <w:rPr>
          <w:rFonts w:ascii="Helvetica" w:hAnsi="Helvetica"/>
          <w:sz w:val="22"/>
          <w:szCs w:val="22"/>
        </w:rPr>
        <w:t>benign and malignant tumors</w:t>
      </w:r>
      <w:r w:rsidR="007500E0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KZW5uZTwvQXV0aG9yPjxZZWFyPjE5OTg8L1llYXI+PFJl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</w:fldData>
        </w:fldChar>
      </w:r>
      <w:r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KZW5uZTwvQXV0aG9yPjxZZWFyPjE5OTg8L1llYXI+PFJl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</w:fldData>
        </w:fldChar>
      </w:r>
      <w:r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Pr="007C534C">
        <w:rPr>
          <w:rFonts w:ascii="Helvetica" w:hAnsi="Helvetica"/>
          <w:sz w:val="22"/>
          <w:szCs w:val="22"/>
        </w:rPr>
      </w:r>
      <w:r w:rsidRPr="007C534C">
        <w:rPr>
          <w:rFonts w:ascii="Helvetica" w:hAnsi="Helvetica"/>
          <w:sz w:val="22"/>
          <w:szCs w:val="22"/>
        </w:rPr>
        <w:fldChar w:fldCharType="end"/>
      </w:r>
      <w:r w:rsidR="007500E0" w:rsidRPr="007C534C">
        <w:rPr>
          <w:rFonts w:ascii="Helvetica" w:hAnsi="Helvetica"/>
          <w:sz w:val="22"/>
          <w:szCs w:val="22"/>
        </w:rPr>
      </w:r>
      <w:r w:rsidR="007500E0" w:rsidRPr="007C534C">
        <w:rPr>
          <w:rFonts w:ascii="Helvetica" w:hAnsi="Helvetica"/>
          <w:sz w:val="22"/>
          <w:szCs w:val="22"/>
        </w:rPr>
        <w:fldChar w:fldCharType="separate"/>
      </w:r>
      <w:r w:rsidRPr="007C534C">
        <w:rPr>
          <w:rFonts w:ascii="Helvetica" w:hAnsi="Helvetica"/>
          <w:noProof/>
          <w:sz w:val="22"/>
          <w:szCs w:val="22"/>
          <w:vertAlign w:val="superscript"/>
        </w:rPr>
        <w:t>76, 77</w:t>
      </w:r>
      <w:r w:rsidR="007500E0" w:rsidRPr="007C534C">
        <w:rPr>
          <w:rFonts w:ascii="Helvetica" w:hAnsi="Helvetica"/>
          <w:sz w:val="22"/>
          <w:szCs w:val="22"/>
        </w:rPr>
        <w:fldChar w:fldCharType="end"/>
      </w:r>
      <w:r w:rsidR="005B496C" w:rsidRPr="007C534C">
        <w:rPr>
          <w:rFonts w:ascii="Helvetica" w:hAnsi="Helvetica"/>
          <w:sz w:val="22"/>
          <w:szCs w:val="22"/>
        </w:rPr>
        <w:t xml:space="preserve">, </w:t>
      </w:r>
      <w:r w:rsidR="00277530" w:rsidRPr="007C534C">
        <w:rPr>
          <w:rFonts w:ascii="Helvetica" w:hAnsi="Helvetica"/>
          <w:sz w:val="22"/>
          <w:szCs w:val="22"/>
        </w:rPr>
        <w:t xml:space="preserve">many have wondered if </w:t>
      </w:r>
      <w:r w:rsidRPr="007C534C">
        <w:rPr>
          <w:rFonts w:ascii="Helvetica" w:hAnsi="Helvetica"/>
          <w:sz w:val="22"/>
          <w:szCs w:val="22"/>
        </w:rPr>
        <w:t xml:space="preserve">dysregulation of AMPK and other </w:t>
      </w:r>
      <w:r w:rsidR="00277530" w:rsidRPr="007C534C">
        <w:rPr>
          <w:rFonts w:ascii="Helvetica" w:hAnsi="Helvetica"/>
          <w:sz w:val="22"/>
          <w:szCs w:val="22"/>
        </w:rPr>
        <w:t xml:space="preserve">AMPK-related kinases </w:t>
      </w:r>
      <w:r w:rsidR="005B496C" w:rsidRPr="007C534C">
        <w:rPr>
          <w:rFonts w:ascii="Helvetica" w:hAnsi="Helvetica"/>
          <w:sz w:val="22"/>
          <w:szCs w:val="22"/>
        </w:rPr>
        <w:t xml:space="preserve">contribute to </w:t>
      </w:r>
      <w:r w:rsidRPr="007C534C">
        <w:rPr>
          <w:rFonts w:ascii="Helvetica" w:hAnsi="Helvetica"/>
          <w:sz w:val="22"/>
          <w:szCs w:val="22"/>
        </w:rPr>
        <w:t>this phenotype</w:t>
      </w:r>
      <w:r w:rsidR="00277530" w:rsidRPr="007C534C">
        <w:rPr>
          <w:rFonts w:ascii="Helvetica" w:hAnsi="Helvetica"/>
          <w:sz w:val="22"/>
          <w:szCs w:val="22"/>
        </w:rPr>
        <w:t>. Furthermore, NUAK1/2 and MELK</w:t>
      </w:r>
      <w:r w:rsidR="005B496C" w:rsidRPr="007C534C">
        <w:rPr>
          <w:rFonts w:ascii="Helvetica" w:hAnsi="Helvetica"/>
          <w:sz w:val="22"/>
          <w:szCs w:val="22"/>
        </w:rPr>
        <w:t xml:space="preserve"> have been </w:t>
      </w:r>
      <w:r w:rsidR="00AC6825" w:rsidRPr="007C534C">
        <w:rPr>
          <w:rFonts w:ascii="Helvetica" w:hAnsi="Helvetica"/>
          <w:sz w:val="22"/>
          <w:szCs w:val="22"/>
        </w:rPr>
        <w:t>associated with various roles in promoting survival, proliferation and metastasis of cancer cells, even though</w:t>
      </w:r>
      <w:r w:rsidR="005B496C" w:rsidRPr="007C534C">
        <w:rPr>
          <w:rFonts w:ascii="Helvetica" w:hAnsi="Helvetica"/>
          <w:sz w:val="22"/>
          <w:szCs w:val="22"/>
        </w:rPr>
        <w:t xml:space="preserve"> the underlying mechanisms </w:t>
      </w:r>
      <w:r w:rsidR="00AC6825" w:rsidRPr="007C534C">
        <w:rPr>
          <w:rFonts w:ascii="Helvetica" w:hAnsi="Helvetica"/>
          <w:sz w:val="22"/>
          <w:szCs w:val="22"/>
        </w:rPr>
        <w:t xml:space="preserve">of </w:t>
      </w:r>
      <w:r w:rsidR="000E2459" w:rsidRPr="007C534C">
        <w:rPr>
          <w:rFonts w:ascii="Helvetica" w:hAnsi="Helvetica"/>
          <w:sz w:val="22"/>
          <w:szCs w:val="22"/>
        </w:rPr>
        <w:t>their</w:t>
      </w:r>
      <w:r w:rsidR="00AC6825" w:rsidRPr="007C534C">
        <w:rPr>
          <w:rFonts w:ascii="Helvetica" w:hAnsi="Helvetica"/>
          <w:sz w:val="22"/>
          <w:szCs w:val="22"/>
        </w:rPr>
        <w:t xml:space="preserve"> roles </w:t>
      </w:r>
      <w:r w:rsidR="005B496C" w:rsidRPr="007C534C">
        <w:rPr>
          <w:rFonts w:ascii="Helvetica" w:hAnsi="Helvetica"/>
          <w:sz w:val="22"/>
          <w:szCs w:val="22"/>
        </w:rPr>
        <w:t xml:space="preserve">are poorly understood. </w:t>
      </w:r>
      <w:r w:rsidRPr="007C534C">
        <w:rPr>
          <w:rFonts w:ascii="Helvetica" w:hAnsi="Helvetica"/>
          <w:sz w:val="22"/>
          <w:szCs w:val="22"/>
        </w:rPr>
        <w:t>Thus</w:t>
      </w:r>
      <w:r w:rsidR="005B496C" w:rsidRPr="007C534C">
        <w:rPr>
          <w:rFonts w:ascii="Helvetica" w:hAnsi="Helvetica"/>
          <w:sz w:val="22"/>
          <w:szCs w:val="22"/>
        </w:rPr>
        <w:t>,</w:t>
      </w:r>
      <w:r w:rsidR="00277530" w:rsidRPr="007C534C">
        <w:rPr>
          <w:rFonts w:ascii="Helvetica" w:hAnsi="Helvetica"/>
          <w:sz w:val="22"/>
          <w:szCs w:val="22"/>
        </w:rPr>
        <w:t xml:space="preserve"> </w:t>
      </w:r>
      <w:r w:rsidR="005B496C" w:rsidRPr="007C534C">
        <w:rPr>
          <w:rFonts w:ascii="Helvetica" w:hAnsi="Helvetica"/>
          <w:sz w:val="22"/>
          <w:szCs w:val="22"/>
        </w:rPr>
        <w:t xml:space="preserve">the AMPK-related kinase family </w:t>
      </w:r>
      <w:r w:rsidR="00B509DA" w:rsidRPr="007C534C">
        <w:rPr>
          <w:rFonts w:ascii="Helvetica" w:hAnsi="Helvetica"/>
          <w:sz w:val="22"/>
          <w:szCs w:val="22"/>
        </w:rPr>
        <w:t xml:space="preserve">is a clear example of </w:t>
      </w:r>
      <w:r w:rsidR="009C7A4B" w:rsidRPr="007C534C">
        <w:rPr>
          <w:rFonts w:ascii="Helvetica" w:hAnsi="Helvetica"/>
          <w:sz w:val="22"/>
          <w:szCs w:val="22"/>
        </w:rPr>
        <w:t xml:space="preserve">a group of </w:t>
      </w:r>
      <w:r w:rsidR="00B509DA" w:rsidRPr="007C534C">
        <w:rPr>
          <w:rFonts w:ascii="Helvetica" w:hAnsi="Helvetica"/>
          <w:sz w:val="22"/>
          <w:szCs w:val="22"/>
        </w:rPr>
        <w:t xml:space="preserve">understudied kinases </w:t>
      </w:r>
      <w:r w:rsidR="009C7A4B" w:rsidRPr="007C534C">
        <w:rPr>
          <w:rFonts w:ascii="Helvetica" w:hAnsi="Helvetica"/>
          <w:sz w:val="22"/>
          <w:szCs w:val="22"/>
        </w:rPr>
        <w:t xml:space="preserve">whose biological roles require further </w:t>
      </w:r>
      <w:r w:rsidR="00BC0ECD" w:rsidRPr="007C534C">
        <w:rPr>
          <w:rFonts w:ascii="Helvetica" w:hAnsi="Helvetica"/>
          <w:sz w:val="22"/>
          <w:szCs w:val="22"/>
        </w:rPr>
        <w:t>elucidation</w:t>
      </w:r>
      <w:r w:rsidR="00B509DA" w:rsidRPr="007C534C">
        <w:rPr>
          <w:rFonts w:ascii="Helvetica" w:hAnsi="Helvetica"/>
          <w:sz w:val="22"/>
          <w:szCs w:val="22"/>
        </w:rPr>
        <w:t>. Development of</w:t>
      </w:r>
      <w:r w:rsidR="00324A6C" w:rsidRPr="007C534C">
        <w:rPr>
          <w:rFonts w:ascii="Helvetica" w:hAnsi="Helvetica"/>
          <w:sz w:val="22"/>
          <w:szCs w:val="22"/>
        </w:rPr>
        <w:t xml:space="preserve"> selective </w:t>
      </w:r>
      <w:r w:rsidR="00B509DA" w:rsidRPr="007C534C">
        <w:rPr>
          <w:rFonts w:ascii="Helvetica" w:hAnsi="Helvetica"/>
          <w:sz w:val="22"/>
          <w:szCs w:val="22"/>
        </w:rPr>
        <w:t xml:space="preserve">kinase inhibitors targeting each </w:t>
      </w:r>
      <w:r w:rsidR="00324A6C" w:rsidRPr="007C534C">
        <w:rPr>
          <w:rFonts w:ascii="Helvetica" w:hAnsi="Helvetica"/>
          <w:sz w:val="22"/>
          <w:szCs w:val="22"/>
        </w:rPr>
        <w:t xml:space="preserve">AMPK-related kinases </w:t>
      </w:r>
      <w:r w:rsidR="00B509DA" w:rsidRPr="007C534C">
        <w:rPr>
          <w:rFonts w:ascii="Helvetica" w:hAnsi="Helvetica"/>
          <w:sz w:val="22"/>
          <w:szCs w:val="22"/>
        </w:rPr>
        <w:t xml:space="preserve">will be especially beneficial to </w:t>
      </w:r>
      <w:r w:rsidR="009C7A4B" w:rsidRPr="007C534C">
        <w:rPr>
          <w:rFonts w:ascii="Helvetica" w:hAnsi="Helvetica"/>
          <w:sz w:val="22"/>
          <w:szCs w:val="22"/>
        </w:rPr>
        <w:t>determine</w:t>
      </w:r>
      <w:r w:rsidR="00B509DA" w:rsidRPr="007C534C">
        <w:rPr>
          <w:rFonts w:ascii="Helvetica" w:hAnsi="Helvetica"/>
          <w:sz w:val="22"/>
          <w:szCs w:val="22"/>
        </w:rPr>
        <w:t xml:space="preserve"> their </w:t>
      </w:r>
      <w:r w:rsidR="00B509DA" w:rsidRPr="007C534C">
        <w:rPr>
          <w:rFonts w:ascii="Helvetica" w:hAnsi="Helvetica"/>
          <w:sz w:val="22"/>
          <w:szCs w:val="22"/>
        </w:rPr>
        <w:lastRenderedPageBreak/>
        <w:t>respec</w:t>
      </w:r>
      <w:r w:rsidR="00E33AB6" w:rsidRPr="007C534C">
        <w:rPr>
          <w:rFonts w:ascii="Helvetica" w:hAnsi="Helvetica"/>
          <w:sz w:val="22"/>
          <w:szCs w:val="22"/>
        </w:rPr>
        <w:t>tive biological functions</w:t>
      </w:r>
      <w:r w:rsidR="00B509DA" w:rsidRPr="007C534C">
        <w:rPr>
          <w:rFonts w:ascii="Helvetica" w:hAnsi="Helvetica"/>
          <w:sz w:val="22"/>
          <w:szCs w:val="22"/>
        </w:rPr>
        <w:t xml:space="preserve"> and therapeutic potential. </w:t>
      </w:r>
      <w:r w:rsidR="00E42A44" w:rsidRPr="007C534C">
        <w:rPr>
          <w:rFonts w:ascii="Helvetica" w:hAnsi="Helvetica"/>
          <w:sz w:val="22"/>
          <w:szCs w:val="22"/>
        </w:rPr>
        <w:t xml:space="preserve">In </w:t>
      </w:r>
      <w:r w:rsidR="00E42A44" w:rsidRPr="007C534C">
        <w:rPr>
          <w:rFonts w:ascii="Helvetica" w:hAnsi="Helvetica"/>
          <w:b/>
          <w:sz w:val="22"/>
          <w:szCs w:val="22"/>
        </w:rPr>
        <w:t>Chapter 2</w:t>
      </w:r>
      <w:r w:rsidR="00E42A44" w:rsidRPr="007C534C">
        <w:rPr>
          <w:rFonts w:ascii="Helvetica" w:hAnsi="Helvetica"/>
          <w:sz w:val="22"/>
          <w:szCs w:val="22"/>
        </w:rPr>
        <w:t xml:space="preserve">, I describe </w:t>
      </w:r>
      <w:r w:rsidR="00BC0ECD" w:rsidRPr="007C534C">
        <w:rPr>
          <w:rFonts w:ascii="Helvetica" w:hAnsi="Helvetica"/>
          <w:sz w:val="22"/>
          <w:szCs w:val="22"/>
        </w:rPr>
        <w:t>my</w:t>
      </w:r>
      <w:r w:rsidR="00E42A44" w:rsidRPr="007C534C">
        <w:rPr>
          <w:rFonts w:ascii="Helvetica" w:hAnsi="Helvetica"/>
          <w:sz w:val="22"/>
          <w:szCs w:val="22"/>
        </w:rPr>
        <w:t xml:space="preserve"> efforts to design selective MELK inhibitors and </w:t>
      </w:r>
      <w:r w:rsidR="00E33AB6" w:rsidRPr="007C534C">
        <w:rPr>
          <w:rFonts w:ascii="Helvetica" w:hAnsi="Helvetica"/>
          <w:sz w:val="22"/>
          <w:szCs w:val="22"/>
        </w:rPr>
        <w:t xml:space="preserve">to validate </w:t>
      </w:r>
      <w:r w:rsidR="00E42A44" w:rsidRPr="007C534C">
        <w:rPr>
          <w:rFonts w:ascii="Helvetica" w:hAnsi="Helvetica"/>
          <w:sz w:val="22"/>
          <w:szCs w:val="22"/>
        </w:rPr>
        <w:t xml:space="preserve">MELK </w:t>
      </w:r>
      <w:r w:rsidR="00E33AB6" w:rsidRPr="007C534C">
        <w:rPr>
          <w:rFonts w:ascii="Helvetica" w:hAnsi="Helvetica"/>
          <w:sz w:val="22"/>
          <w:szCs w:val="22"/>
        </w:rPr>
        <w:t>as a therapeutic target for</w:t>
      </w:r>
      <w:r w:rsidR="00E42A44" w:rsidRPr="007C534C">
        <w:rPr>
          <w:rFonts w:ascii="Helvetica" w:hAnsi="Helvetica"/>
          <w:sz w:val="22"/>
          <w:szCs w:val="22"/>
        </w:rPr>
        <w:t xml:space="preserve"> basal-like breast cancers.</w:t>
      </w:r>
    </w:p>
    <w:p w14:paraId="659FCE9B" w14:textId="77777777" w:rsidR="007500E0" w:rsidRPr="007C534C" w:rsidRDefault="007500E0" w:rsidP="007500E0">
      <w:pPr>
        <w:spacing w:line="480" w:lineRule="auto"/>
        <w:jc w:val="both"/>
        <w:rPr>
          <w:rFonts w:ascii="Helvetica" w:hAnsi="Helvetica"/>
          <w:sz w:val="22"/>
          <w:szCs w:val="22"/>
        </w:rPr>
      </w:pPr>
    </w:p>
    <w:p w14:paraId="4CBEE8E7" w14:textId="7B0B4FDA" w:rsidR="001603E8" w:rsidRPr="007C534C" w:rsidRDefault="001603E8" w:rsidP="001603E8">
      <w:pPr>
        <w:pStyle w:val="ListParagraph"/>
        <w:numPr>
          <w:ilvl w:val="1"/>
          <w:numId w:val="1"/>
        </w:numPr>
        <w:spacing w:line="480" w:lineRule="auto"/>
        <w:rPr>
          <w:rFonts w:ascii="Helvetica" w:hAnsi="Helvetica"/>
          <w:b/>
          <w:sz w:val="22"/>
          <w:szCs w:val="22"/>
        </w:rPr>
      </w:pPr>
      <w:r w:rsidRPr="007C534C">
        <w:rPr>
          <w:rFonts w:ascii="Helvetica" w:hAnsi="Helvetica"/>
          <w:b/>
          <w:sz w:val="22"/>
          <w:szCs w:val="22"/>
        </w:rPr>
        <w:t xml:space="preserve">Rationally designed </w:t>
      </w:r>
      <w:r w:rsidR="006171E7" w:rsidRPr="007C534C">
        <w:rPr>
          <w:rFonts w:ascii="Helvetica" w:hAnsi="Helvetica"/>
          <w:b/>
          <w:sz w:val="22"/>
          <w:szCs w:val="22"/>
        </w:rPr>
        <w:t>kinase</w:t>
      </w:r>
      <w:r w:rsidRPr="007C534C">
        <w:rPr>
          <w:rFonts w:ascii="Helvetica" w:hAnsi="Helvetica"/>
          <w:b/>
          <w:sz w:val="22"/>
          <w:szCs w:val="22"/>
        </w:rPr>
        <w:t xml:space="preserve"> degraders</w:t>
      </w:r>
    </w:p>
    <w:p w14:paraId="52F9CB38" w14:textId="2D7493B3" w:rsidR="001603E8" w:rsidRPr="007C534C" w:rsidRDefault="00DF46F3" w:rsidP="00457865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>In addition to targeting</w:t>
      </w:r>
      <w:r w:rsidR="007C6BD5" w:rsidRPr="007C534C">
        <w:rPr>
          <w:rFonts w:ascii="Helvetica" w:hAnsi="Helvetica"/>
          <w:sz w:val="22"/>
          <w:szCs w:val="22"/>
        </w:rPr>
        <w:t xml:space="preserve"> new kinase</w:t>
      </w:r>
      <w:r w:rsidRPr="007C534C">
        <w:rPr>
          <w:rFonts w:ascii="Helvetica" w:hAnsi="Helvetica"/>
          <w:sz w:val="22"/>
          <w:szCs w:val="22"/>
        </w:rPr>
        <w:t xml:space="preserve">s </w:t>
      </w:r>
      <w:r w:rsidR="007C6BD5" w:rsidRPr="007C534C">
        <w:rPr>
          <w:rFonts w:ascii="Helvetica" w:hAnsi="Helvetica"/>
          <w:sz w:val="22"/>
          <w:szCs w:val="22"/>
        </w:rPr>
        <w:t xml:space="preserve">for the treatment of cancer, </w:t>
      </w:r>
      <w:r w:rsidRPr="007C534C">
        <w:rPr>
          <w:rFonts w:ascii="Helvetica" w:hAnsi="Helvetica"/>
          <w:sz w:val="22"/>
          <w:szCs w:val="22"/>
        </w:rPr>
        <w:t>developing</w:t>
      </w:r>
      <w:r w:rsidR="007C6BD5" w:rsidRPr="007C534C">
        <w:rPr>
          <w:rFonts w:ascii="Helvetica" w:hAnsi="Helvetica"/>
          <w:sz w:val="22"/>
          <w:szCs w:val="22"/>
        </w:rPr>
        <w:t xml:space="preserve"> new </w:t>
      </w:r>
      <w:r w:rsidRPr="007C534C">
        <w:rPr>
          <w:rFonts w:ascii="Helvetica" w:hAnsi="Helvetica"/>
          <w:sz w:val="22"/>
          <w:szCs w:val="22"/>
        </w:rPr>
        <w:t>mode</w:t>
      </w:r>
      <w:r w:rsidR="00AA523E" w:rsidRPr="007C534C">
        <w:rPr>
          <w:rFonts w:ascii="Helvetica" w:hAnsi="Helvetica"/>
          <w:sz w:val="22"/>
          <w:szCs w:val="22"/>
        </w:rPr>
        <w:t>s of actions for small molecule drugs</w:t>
      </w:r>
      <w:r w:rsidRPr="007C534C">
        <w:rPr>
          <w:rFonts w:ascii="Helvetica" w:hAnsi="Helvetica"/>
          <w:sz w:val="22"/>
          <w:szCs w:val="22"/>
        </w:rPr>
        <w:t xml:space="preserve"> is an important approach to add to our existing arsenal of cancer therapeutics. </w:t>
      </w:r>
      <w:r w:rsidR="007C6BD5" w:rsidRPr="007C534C">
        <w:rPr>
          <w:rFonts w:ascii="Helvetica" w:hAnsi="Helvetica"/>
          <w:sz w:val="22"/>
          <w:szCs w:val="22"/>
        </w:rPr>
        <w:t xml:space="preserve">Recently, </w:t>
      </w:r>
      <w:r w:rsidR="00457865" w:rsidRPr="007C534C">
        <w:rPr>
          <w:rFonts w:ascii="Helvetica" w:hAnsi="Helvetica"/>
          <w:sz w:val="22"/>
          <w:szCs w:val="22"/>
        </w:rPr>
        <w:t>heterobifunctional molecules that recruit E3 ligase</w:t>
      </w:r>
      <w:r w:rsidR="00DE26D8" w:rsidRPr="007C534C">
        <w:rPr>
          <w:rFonts w:ascii="Helvetica" w:hAnsi="Helvetica"/>
          <w:sz w:val="22"/>
          <w:szCs w:val="22"/>
        </w:rPr>
        <w:t>s</w:t>
      </w:r>
      <w:r w:rsidR="00457865" w:rsidRPr="007C534C">
        <w:rPr>
          <w:rFonts w:ascii="Helvetica" w:hAnsi="Helvetica"/>
          <w:sz w:val="22"/>
          <w:szCs w:val="22"/>
        </w:rPr>
        <w:t xml:space="preserve"> </w:t>
      </w:r>
      <w:r w:rsidRPr="007C534C">
        <w:rPr>
          <w:rFonts w:ascii="Helvetica" w:hAnsi="Helvetica"/>
          <w:sz w:val="22"/>
          <w:szCs w:val="22"/>
        </w:rPr>
        <w:t xml:space="preserve">into close proximity with </w:t>
      </w:r>
      <w:r w:rsidR="00457865" w:rsidRPr="007C534C">
        <w:rPr>
          <w:rFonts w:ascii="Helvetica" w:hAnsi="Helvetica"/>
          <w:sz w:val="22"/>
          <w:szCs w:val="22"/>
        </w:rPr>
        <w:t>proteins of interest</w:t>
      </w:r>
      <w:r w:rsidRPr="007C534C">
        <w:rPr>
          <w:rFonts w:ascii="Helvetica" w:hAnsi="Helvetica"/>
          <w:sz w:val="22"/>
          <w:szCs w:val="22"/>
        </w:rPr>
        <w:t>, thereby</w:t>
      </w:r>
      <w:r w:rsidR="00E23F31" w:rsidRPr="007C534C">
        <w:rPr>
          <w:rFonts w:ascii="Helvetica" w:hAnsi="Helvetica"/>
          <w:sz w:val="22"/>
          <w:szCs w:val="22"/>
        </w:rPr>
        <w:t xml:space="preserve"> inducing their</w:t>
      </w:r>
      <w:r w:rsidR="007C6BD5" w:rsidRPr="007C534C">
        <w:rPr>
          <w:rFonts w:ascii="Helvetica" w:hAnsi="Helvetica"/>
          <w:sz w:val="22"/>
          <w:szCs w:val="22"/>
        </w:rPr>
        <w:t xml:space="preserve"> </w:t>
      </w:r>
      <w:r w:rsidR="00DE26D8" w:rsidRPr="007C534C">
        <w:rPr>
          <w:rFonts w:ascii="Helvetica" w:hAnsi="Helvetica"/>
          <w:sz w:val="22"/>
          <w:szCs w:val="22"/>
        </w:rPr>
        <w:t>ubiquitination and degradation</w:t>
      </w:r>
      <w:r w:rsidR="00E23F31" w:rsidRPr="007C534C">
        <w:rPr>
          <w:rFonts w:ascii="Helvetica" w:hAnsi="Helvetica"/>
          <w:sz w:val="22"/>
          <w:szCs w:val="22"/>
        </w:rPr>
        <w:t>,</w:t>
      </w:r>
      <w:r w:rsidR="00DE26D8" w:rsidRPr="007C534C">
        <w:rPr>
          <w:rFonts w:ascii="Helvetica" w:hAnsi="Helvetica"/>
          <w:sz w:val="22"/>
          <w:szCs w:val="22"/>
        </w:rPr>
        <w:t xml:space="preserve"> </w:t>
      </w:r>
      <w:r w:rsidR="00E23F31" w:rsidRPr="007C534C">
        <w:rPr>
          <w:rFonts w:ascii="Helvetica" w:hAnsi="Helvetica"/>
          <w:sz w:val="22"/>
          <w:szCs w:val="22"/>
        </w:rPr>
        <w:t>have emerged</w:t>
      </w:r>
      <w:r w:rsidR="00457865" w:rsidRPr="007C534C">
        <w:rPr>
          <w:rFonts w:ascii="Helvetica" w:hAnsi="Helvetica"/>
          <w:sz w:val="22"/>
          <w:szCs w:val="22"/>
        </w:rPr>
        <w:t xml:space="preserve"> as a </w:t>
      </w:r>
      <w:r w:rsidR="00E23F31" w:rsidRPr="007C534C">
        <w:rPr>
          <w:rFonts w:ascii="Helvetica" w:hAnsi="Helvetica"/>
          <w:sz w:val="22"/>
          <w:szCs w:val="22"/>
        </w:rPr>
        <w:t>promising new class of drugs</w:t>
      </w:r>
      <w:r w:rsidR="004E6ADB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ZXNoYWllczwvQXV0aG9yPjxZZWFyPjIwMTU8L1llYXI+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EZXNoYWllczwvQXV0aG9yPjxZZWFyPjIwMTU8L1llYXI+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4E6ADB" w:rsidRPr="007C534C">
        <w:rPr>
          <w:rFonts w:ascii="Helvetica" w:hAnsi="Helvetica"/>
          <w:sz w:val="22"/>
          <w:szCs w:val="22"/>
        </w:rPr>
      </w:r>
      <w:r w:rsidR="004E6ADB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78, 79</w:t>
      </w:r>
      <w:r w:rsidR="004E6ADB" w:rsidRPr="007C534C">
        <w:rPr>
          <w:rFonts w:ascii="Helvetica" w:hAnsi="Helvetica"/>
          <w:sz w:val="22"/>
          <w:szCs w:val="22"/>
        </w:rPr>
        <w:fldChar w:fldCharType="end"/>
      </w:r>
      <w:r w:rsidR="00457865" w:rsidRPr="007C534C">
        <w:rPr>
          <w:rFonts w:ascii="Helvetica" w:hAnsi="Helvetica"/>
          <w:sz w:val="22"/>
          <w:szCs w:val="22"/>
        </w:rPr>
        <w:t xml:space="preserve">. Unlike </w:t>
      </w:r>
      <w:r w:rsidR="00E23F31" w:rsidRPr="007C534C">
        <w:rPr>
          <w:rFonts w:ascii="Helvetica" w:hAnsi="Helvetica"/>
          <w:sz w:val="22"/>
          <w:szCs w:val="22"/>
        </w:rPr>
        <w:t>compounds</w:t>
      </w:r>
      <w:r w:rsidR="00457865" w:rsidRPr="007C534C">
        <w:rPr>
          <w:rFonts w:ascii="Helvetica" w:hAnsi="Helvetica"/>
          <w:sz w:val="22"/>
          <w:szCs w:val="22"/>
        </w:rPr>
        <w:t xml:space="preserve"> that </w:t>
      </w:r>
      <w:r w:rsidR="00DE26D8" w:rsidRPr="007C534C">
        <w:rPr>
          <w:rFonts w:ascii="Helvetica" w:hAnsi="Helvetica"/>
          <w:sz w:val="22"/>
          <w:szCs w:val="22"/>
        </w:rPr>
        <w:t xml:space="preserve">require active site or allosteric site occupancy to </w:t>
      </w:r>
      <w:r w:rsidR="00E23F31" w:rsidRPr="007C534C">
        <w:rPr>
          <w:rFonts w:ascii="Helvetica" w:hAnsi="Helvetica"/>
          <w:sz w:val="22"/>
          <w:szCs w:val="22"/>
        </w:rPr>
        <w:t>inhibit</w:t>
      </w:r>
      <w:r w:rsidR="00457865" w:rsidRPr="007C534C">
        <w:rPr>
          <w:rFonts w:ascii="Helvetica" w:hAnsi="Helvetica"/>
          <w:sz w:val="22"/>
          <w:szCs w:val="22"/>
        </w:rPr>
        <w:t xml:space="preserve"> enzymatic activities, protein degraders </w:t>
      </w:r>
      <w:r w:rsidR="00DE26D8" w:rsidRPr="007C534C">
        <w:rPr>
          <w:rFonts w:ascii="Helvetica" w:hAnsi="Helvetica"/>
          <w:sz w:val="22"/>
          <w:szCs w:val="22"/>
        </w:rPr>
        <w:t xml:space="preserve">catalytically induce </w:t>
      </w:r>
      <w:r w:rsidR="00457865" w:rsidRPr="007C534C">
        <w:rPr>
          <w:rFonts w:ascii="Helvetica" w:hAnsi="Helvetica"/>
          <w:sz w:val="22"/>
          <w:szCs w:val="22"/>
        </w:rPr>
        <w:t>target</w:t>
      </w:r>
      <w:r w:rsidR="00DE26D8" w:rsidRPr="007C534C">
        <w:rPr>
          <w:rFonts w:ascii="Helvetica" w:hAnsi="Helvetica"/>
          <w:sz w:val="22"/>
          <w:szCs w:val="22"/>
        </w:rPr>
        <w:t xml:space="preserve"> ubiquitination</w:t>
      </w:r>
      <w:r w:rsidR="00457865" w:rsidRPr="007C534C">
        <w:rPr>
          <w:rFonts w:ascii="Helvetica" w:hAnsi="Helvetica"/>
          <w:sz w:val="22"/>
          <w:szCs w:val="22"/>
        </w:rPr>
        <w:t xml:space="preserve">, </w:t>
      </w:r>
      <w:r w:rsidR="00DE26D8" w:rsidRPr="007C534C">
        <w:rPr>
          <w:rFonts w:ascii="Helvetica" w:hAnsi="Helvetica"/>
          <w:sz w:val="22"/>
          <w:szCs w:val="22"/>
        </w:rPr>
        <w:t xml:space="preserve">so </w:t>
      </w:r>
      <w:r w:rsidR="008F3DDC" w:rsidRPr="007C534C">
        <w:rPr>
          <w:rFonts w:ascii="Helvetica" w:hAnsi="Helvetica"/>
          <w:sz w:val="22"/>
          <w:szCs w:val="22"/>
        </w:rPr>
        <w:t>a high degree</w:t>
      </w:r>
      <w:r w:rsidR="00DE26D8" w:rsidRPr="007C534C">
        <w:rPr>
          <w:rFonts w:ascii="Helvetica" w:hAnsi="Helvetica"/>
          <w:sz w:val="22"/>
          <w:szCs w:val="22"/>
        </w:rPr>
        <w:t xml:space="preserve"> of target occupancy is not necessary to maintain efficacy. Furthermore, </w:t>
      </w:r>
      <w:r w:rsidR="00541715" w:rsidRPr="007C534C">
        <w:rPr>
          <w:rFonts w:ascii="Helvetica" w:hAnsi="Helvetica"/>
          <w:sz w:val="22"/>
          <w:szCs w:val="22"/>
        </w:rPr>
        <w:t xml:space="preserve">protein degraders counteract target upregulation as a potential resistance mechanism and </w:t>
      </w:r>
      <w:r w:rsidR="008F3DDC" w:rsidRPr="007C534C">
        <w:rPr>
          <w:rFonts w:ascii="Helvetica" w:hAnsi="Helvetica"/>
          <w:sz w:val="22"/>
          <w:szCs w:val="22"/>
        </w:rPr>
        <w:t xml:space="preserve">may </w:t>
      </w:r>
      <w:r w:rsidR="00541715" w:rsidRPr="007C534C">
        <w:rPr>
          <w:rFonts w:ascii="Helvetica" w:hAnsi="Helvetica"/>
          <w:sz w:val="22"/>
          <w:szCs w:val="22"/>
        </w:rPr>
        <w:t xml:space="preserve">exhibit a more durable response, </w:t>
      </w:r>
      <w:r w:rsidR="00DE26D8" w:rsidRPr="007C534C">
        <w:rPr>
          <w:rFonts w:ascii="Helvetica" w:hAnsi="Helvetica"/>
          <w:sz w:val="22"/>
          <w:szCs w:val="22"/>
        </w:rPr>
        <w:t xml:space="preserve">since protein </w:t>
      </w:r>
      <w:r w:rsidR="00541715" w:rsidRPr="007C534C">
        <w:rPr>
          <w:rFonts w:ascii="Helvetica" w:hAnsi="Helvetica"/>
          <w:sz w:val="22"/>
          <w:szCs w:val="22"/>
        </w:rPr>
        <w:t>re-synthesis takes time.</w:t>
      </w:r>
    </w:p>
    <w:p w14:paraId="4BB62CF4" w14:textId="6122ABC3" w:rsidR="00047084" w:rsidRPr="007C534C" w:rsidRDefault="00457865" w:rsidP="009E7FA6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>The idea of usi</w:t>
      </w:r>
      <w:r w:rsidR="006D7241" w:rsidRPr="007C534C">
        <w:rPr>
          <w:rFonts w:ascii="Helvetica" w:hAnsi="Helvetica"/>
          <w:sz w:val="22"/>
          <w:szCs w:val="22"/>
        </w:rPr>
        <w:t>ng bivalent molecules to hijack</w:t>
      </w:r>
      <w:r w:rsidRPr="007C534C">
        <w:rPr>
          <w:rFonts w:ascii="Helvetica" w:hAnsi="Helvetica"/>
          <w:sz w:val="22"/>
          <w:szCs w:val="22"/>
        </w:rPr>
        <w:t xml:space="preserve"> </w:t>
      </w:r>
      <w:r w:rsidR="006D7241" w:rsidRPr="007C534C">
        <w:rPr>
          <w:rFonts w:ascii="Helvetica" w:hAnsi="Helvetica"/>
          <w:sz w:val="22"/>
          <w:szCs w:val="22"/>
        </w:rPr>
        <w:t xml:space="preserve">the </w:t>
      </w:r>
      <w:r w:rsidR="009D665E" w:rsidRPr="007C534C">
        <w:rPr>
          <w:rFonts w:ascii="Helvetica" w:hAnsi="Helvetica"/>
          <w:sz w:val="22"/>
          <w:szCs w:val="22"/>
        </w:rPr>
        <w:t xml:space="preserve">ubiquitin proteosome system for protein degradation </w:t>
      </w:r>
      <w:r w:rsidR="006D7241" w:rsidRPr="007C534C">
        <w:rPr>
          <w:rFonts w:ascii="Helvetica" w:hAnsi="Helvetica"/>
          <w:sz w:val="22"/>
          <w:szCs w:val="22"/>
        </w:rPr>
        <w:t xml:space="preserve">was </w:t>
      </w:r>
      <w:r w:rsidR="00616F11" w:rsidRPr="007C534C">
        <w:rPr>
          <w:rFonts w:ascii="Helvetica" w:hAnsi="Helvetica"/>
          <w:sz w:val="22"/>
          <w:szCs w:val="22"/>
        </w:rPr>
        <w:t xml:space="preserve">pioneered by Crews and </w:t>
      </w:r>
      <w:r w:rsidR="005669DF" w:rsidRPr="007C534C">
        <w:rPr>
          <w:rFonts w:ascii="Helvetica" w:hAnsi="Helvetica"/>
          <w:sz w:val="22"/>
          <w:szCs w:val="22"/>
        </w:rPr>
        <w:t>Deshaies</w:t>
      </w:r>
      <w:r w:rsidR="00616F11" w:rsidRPr="007C534C">
        <w:rPr>
          <w:rFonts w:ascii="Helvetica" w:hAnsi="Helvetica"/>
          <w:sz w:val="22"/>
          <w:szCs w:val="22"/>
        </w:rPr>
        <w:t xml:space="preserve"> more than a decade ago, </w:t>
      </w:r>
      <w:r w:rsidR="006D7241" w:rsidRPr="007C534C">
        <w:rPr>
          <w:rFonts w:ascii="Helvetica" w:hAnsi="Helvetica"/>
          <w:sz w:val="22"/>
          <w:szCs w:val="22"/>
        </w:rPr>
        <w:t xml:space="preserve">when they introduced </w:t>
      </w:r>
      <w:r w:rsidR="00616F11" w:rsidRPr="007C534C">
        <w:rPr>
          <w:rFonts w:ascii="Helvetica" w:hAnsi="Helvetica"/>
          <w:sz w:val="22"/>
          <w:szCs w:val="22"/>
        </w:rPr>
        <w:t>the proteolysis-targeting chimeras (PROTACs)</w:t>
      </w:r>
      <w:r w:rsidR="004E6ADB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YWthbW90bzwvQXV0aG9yPjxZZWFyPjIwMDE8L1llYXI+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YWthbW90bzwvQXV0aG9yPjxZZWFyPjIwMDE8L1llYXI+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4E6ADB" w:rsidRPr="007C534C">
        <w:rPr>
          <w:rFonts w:ascii="Helvetica" w:hAnsi="Helvetica"/>
          <w:sz w:val="22"/>
          <w:szCs w:val="22"/>
        </w:rPr>
      </w:r>
      <w:r w:rsidR="004E6ADB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80</w:t>
      </w:r>
      <w:r w:rsidR="004E6ADB" w:rsidRPr="007C534C">
        <w:rPr>
          <w:rFonts w:ascii="Helvetica" w:hAnsi="Helvetica"/>
          <w:sz w:val="22"/>
          <w:szCs w:val="22"/>
        </w:rPr>
        <w:fldChar w:fldCharType="end"/>
      </w:r>
      <w:r w:rsidR="00BD3692" w:rsidRPr="007C534C">
        <w:rPr>
          <w:rFonts w:ascii="Helvetica" w:hAnsi="Helvetica"/>
          <w:sz w:val="22"/>
          <w:szCs w:val="22"/>
        </w:rPr>
        <w:t xml:space="preserve">. The first </w:t>
      </w:r>
      <w:r w:rsidR="00E23F31" w:rsidRPr="007C534C">
        <w:rPr>
          <w:rFonts w:ascii="Helvetica" w:hAnsi="Helvetica"/>
          <w:sz w:val="22"/>
          <w:szCs w:val="22"/>
        </w:rPr>
        <w:t xml:space="preserve">iteration of </w:t>
      </w:r>
      <w:r w:rsidR="00BD3692" w:rsidRPr="007C534C">
        <w:rPr>
          <w:rFonts w:ascii="Helvetica" w:hAnsi="Helvetica"/>
          <w:sz w:val="22"/>
          <w:szCs w:val="22"/>
        </w:rPr>
        <w:t>PROTAC</w:t>
      </w:r>
      <w:r w:rsidR="00E23F31" w:rsidRPr="007C534C">
        <w:rPr>
          <w:rFonts w:ascii="Helvetica" w:hAnsi="Helvetica"/>
          <w:sz w:val="22"/>
          <w:szCs w:val="22"/>
        </w:rPr>
        <w:t>s</w:t>
      </w:r>
      <w:r w:rsidR="00892C00" w:rsidRPr="007C534C">
        <w:rPr>
          <w:rFonts w:ascii="Helvetica" w:hAnsi="Helvetica"/>
          <w:sz w:val="22"/>
          <w:szCs w:val="22"/>
        </w:rPr>
        <w:t xml:space="preserve"> (PROTAC-1)</w:t>
      </w:r>
      <w:r w:rsidR="00BD3692" w:rsidRPr="007C534C">
        <w:rPr>
          <w:rFonts w:ascii="Helvetica" w:hAnsi="Helvetica"/>
          <w:sz w:val="22"/>
          <w:szCs w:val="22"/>
        </w:rPr>
        <w:t xml:space="preserve"> </w:t>
      </w:r>
      <w:r w:rsidR="002F4683" w:rsidRPr="007C534C">
        <w:rPr>
          <w:rFonts w:ascii="Helvetica" w:hAnsi="Helvetica"/>
          <w:sz w:val="22"/>
          <w:szCs w:val="22"/>
        </w:rPr>
        <w:t>utilized a</w:t>
      </w:r>
      <w:r w:rsidR="005669DF" w:rsidRPr="007C534C">
        <w:rPr>
          <w:rFonts w:ascii="Helvetica" w:hAnsi="Helvetica"/>
          <w:sz w:val="22"/>
          <w:szCs w:val="22"/>
        </w:rPr>
        <w:t xml:space="preserve"> phosphopeptide from NF</w:t>
      </w:r>
      <w:r w:rsidR="00A50D80" w:rsidRPr="007C534C">
        <w:rPr>
          <w:rFonts w:ascii="Helvetica" w:hAnsi="Helvetica"/>
          <w:sz w:val="22"/>
          <w:szCs w:val="22"/>
        </w:rPr>
        <w:t>-</w:t>
      </w:r>
      <w:r w:rsidR="005669DF" w:rsidRPr="007C534C">
        <w:rPr>
          <w:rFonts w:ascii="Helvetica" w:hAnsi="Helvetica" w:cs="Lucida Grande"/>
          <w:color w:val="000000"/>
          <w:sz w:val="22"/>
          <w:szCs w:val="22"/>
        </w:rPr>
        <w:t>κ</w:t>
      </w:r>
      <w:r w:rsidR="005669DF" w:rsidRPr="007C534C">
        <w:rPr>
          <w:rFonts w:ascii="Helvetica" w:hAnsi="Helvetica"/>
          <w:sz w:val="22"/>
          <w:szCs w:val="22"/>
        </w:rPr>
        <w:t>B inhibitor alpha (I</w:t>
      </w:r>
      <w:r w:rsidR="005669DF" w:rsidRPr="007C534C">
        <w:rPr>
          <w:rFonts w:ascii="Helvetica" w:hAnsi="Helvetica" w:cs="Lucida Grande"/>
          <w:color w:val="000000"/>
          <w:sz w:val="22"/>
          <w:szCs w:val="22"/>
        </w:rPr>
        <w:t>κ</w:t>
      </w:r>
      <w:r w:rsidR="005669DF" w:rsidRPr="007C534C">
        <w:rPr>
          <w:rFonts w:ascii="Helvetica" w:hAnsi="Helvetica"/>
          <w:sz w:val="22"/>
          <w:szCs w:val="22"/>
        </w:rPr>
        <w:t>B</w:t>
      </w:r>
      <w:r w:rsidR="005669DF" w:rsidRPr="007C534C">
        <w:rPr>
          <w:rFonts w:ascii="Helvetica" w:hAnsi="Helvetica" w:cs="Lucida Grande"/>
          <w:color w:val="000000"/>
          <w:sz w:val="22"/>
          <w:szCs w:val="22"/>
        </w:rPr>
        <w:t xml:space="preserve">α) that </w:t>
      </w:r>
      <w:r w:rsidR="00E23F31" w:rsidRPr="007C534C">
        <w:rPr>
          <w:rFonts w:ascii="Helvetica" w:hAnsi="Helvetica" w:cs="Lucida Grande"/>
          <w:color w:val="000000"/>
          <w:sz w:val="22"/>
          <w:szCs w:val="22"/>
        </w:rPr>
        <w:t>bound</w:t>
      </w:r>
      <w:r w:rsidR="005669DF" w:rsidRPr="007C534C">
        <w:rPr>
          <w:rFonts w:ascii="Helvetica" w:hAnsi="Helvetica" w:cs="Lucida Grande"/>
          <w:color w:val="000000"/>
          <w:sz w:val="22"/>
          <w:szCs w:val="22"/>
        </w:rPr>
        <w:t xml:space="preserve"> specifically to an </w:t>
      </w:r>
      <w:r w:rsidR="00AC286A" w:rsidRPr="007C534C">
        <w:rPr>
          <w:rFonts w:ascii="Helvetica" w:hAnsi="Helvetica" w:cs="Lucida Grande"/>
          <w:color w:val="000000"/>
          <w:sz w:val="22"/>
          <w:szCs w:val="22"/>
        </w:rPr>
        <w:t xml:space="preserve">F-box protein </w:t>
      </w:r>
      <w:r w:rsidR="00B338CA" w:rsidRPr="007C534C">
        <w:rPr>
          <w:rFonts w:ascii="Helvetica" w:hAnsi="Helvetica" w:cs="Lucida Grande"/>
          <w:color w:val="000000"/>
          <w:sz w:val="22"/>
          <w:szCs w:val="22"/>
        </w:rPr>
        <w:t>β-transducin repeat-containing protein (</w:t>
      </w:r>
      <w:r w:rsidR="00AC286A" w:rsidRPr="007C534C">
        <w:rPr>
          <w:rFonts w:ascii="Helvetica" w:hAnsi="Helvetica" w:cs="Lucida Grande"/>
          <w:color w:val="000000"/>
          <w:sz w:val="22"/>
          <w:szCs w:val="22"/>
        </w:rPr>
        <w:t>β-TRCP</w:t>
      </w:r>
      <w:r w:rsidR="00B338CA" w:rsidRPr="007C534C">
        <w:rPr>
          <w:rFonts w:ascii="Helvetica" w:hAnsi="Helvetica" w:cs="Lucida Grande"/>
          <w:color w:val="000000"/>
          <w:sz w:val="22"/>
          <w:szCs w:val="22"/>
        </w:rPr>
        <w:t>)</w:t>
      </w:r>
      <w:r w:rsidR="00AC286A" w:rsidRPr="007C534C">
        <w:rPr>
          <w:rFonts w:ascii="Helvetica" w:hAnsi="Helvetica" w:cs="Lucida Grande"/>
          <w:color w:val="000000"/>
          <w:sz w:val="22"/>
          <w:szCs w:val="22"/>
        </w:rPr>
        <w:t xml:space="preserve"> </w:t>
      </w:r>
      <w:r w:rsidR="004F7A01" w:rsidRPr="007C534C">
        <w:rPr>
          <w:rFonts w:ascii="Helvetica" w:hAnsi="Helvetica" w:cs="Lucida Grande"/>
          <w:color w:val="000000"/>
          <w:sz w:val="22"/>
          <w:szCs w:val="22"/>
        </w:rPr>
        <w:t>in</w:t>
      </w:r>
      <w:r w:rsidR="00AC286A" w:rsidRPr="007C534C">
        <w:rPr>
          <w:rFonts w:ascii="Helvetica" w:hAnsi="Helvetica" w:cs="Lucida Grande"/>
          <w:color w:val="000000"/>
          <w:sz w:val="22"/>
          <w:szCs w:val="22"/>
        </w:rPr>
        <w:t xml:space="preserve"> the </w:t>
      </w:r>
      <w:r w:rsidR="00A50D80" w:rsidRPr="007C534C">
        <w:rPr>
          <w:rFonts w:ascii="Helvetica" w:hAnsi="Helvetica" w:cs="Lucida Grande"/>
          <w:color w:val="000000"/>
          <w:sz w:val="22"/>
          <w:szCs w:val="22"/>
        </w:rPr>
        <w:t>S-phase kinase-associated protein 1 (SKP</w:t>
      </w:r>
      <w:r w:rsidR="00AC286A" w:rsidRPr="007C534C">
        <w:rPr>
          <w:rFonts w:ascii="Helvetica" w:hAnsi="Helvetica" w:cs="Lucida Grande"/>
          <w:color w:val="000000"/>
          <w:sz w:val="22"/>
          <w:szCs w:val="22"/>
        </w:rPr>
        <w:t>1</w:t>
      </w:r>
      <w:r w:rsidR="00A50D80" w:rsidRPr="007C534C">
        <w:rPr>
          <w:rFonts w:ascii="Helvetica" w:hAnsi="Helvetica" w:cs="Lucida Grande"/>
          <w:color w:val="000000"/>
          <w:sz w:val="22"/>
          <w:szCs w:val="22"/>
        </w:rPr>
        <w:t>)-c</w:t>
      </w:r>
      <w:r w:rsidR="00AC286A" w:rsidRPr="007C534C">
        <w:rPr>
          <w:rFonts w:ascii="Helvetica" w:hAnsi="Helvetica" w:cs="Lucida Grande"/>
          <w:color w:val="000000"/>
          <w:sz w:val="22"/>
          <w:szCs w:val="22"/>
        </w:rPr>
        <w:t>ullin</w:t>
      </w:r>
      <w:r w:rsidR="00A50D80" w:rsidRPr="007C534C">
        <w:rPr>
          <w:rFonts w:ascii="Helvetica" w:hAnsi="Helvetica" w:cs="Lucida Grande"/>
          <w:color w:val="000000"/>
          <w:sz w:val="22"/>
          <w:szCs w:val="22"/>
        </w:rPr>
        <w:t xml:space="preserve"> 1-F-</w:t>
      </w:r>
      <w:r w:rsidR="00AC286A" w:rsidRPr="007C534C">
        <w:rPr>
          <w:rFonts w:ascii="Helvetica" w:hAnsi="Helvetica" w:cs="Lucida Grande"/>
          <w:color w:val="000000"/>
          <w:sz w:val="22"/>
          <w:szCs w:val="22"/>
        </w:rPr>
        <w:t>box</w:t>
      </w:r>
      <w:r w:rsidR="003A59CF" w:rsidRPr="007C534C">
        <w:rPr>
          <w:rFonts w:ascii="Helvetica" w:hAnsi="Helvetica" w:cs="Lucida Grande"/>
          <w:color w:val="000000"/>
          <w:sz w:val="22"/>
          <w:szCs w:val="22"/>
        </w:rPr>
        <w:t>-protein</w:t>
      </w:r>
      <w:r w:rsidR="00AC286A" w:rsidRPr="007C534C">
        <w:rPr>
          <w:rFonts w:ascii="Helvetica" w:hAnsi="Helvetica" w:cs="Lucida Grande"/>
          <w:color w:val="000000"/>
          <w:sz w:val="22"/>
          <w:szCs w:val="22"/>
        </w:rPr>
        <w:t xml:space="preserve"> E3 ligase complex </w:t>
      </w:r>
      <w:r w:rsidR="00A50D80" w:rsidRPr="007C534C">
        <w:rPr>
          <w:rFonts w:ascii="Helvetica" w:hAnsi="Helvetica" w:cs="Lucida Grande"/>
          <w:color w:val="000000"/>
          <w:sz w:val="22"/>
          <w:szCs w:val="22"/>
        </w:rPr>
        <w:t>(</w:t>
      </w:r>
      <w:r w:rsidR="00A50D80" w:rsidRPr="007C534C">
        <w:rPr>
          <w:rFonts w:ascii="Helvetica" w:hAnsi="Helvetica"/>
          <w:sz w:val="22"/>
          <w:szCs w:val="22"/>
        </w:rPr>
        <w:t>SCF</w:t>
      </w:r>
      <w:r w:rsidR="00A50D80" w:rsidRPr="007C534C">
        <w:rPr>
          <w:rFonts w:ascii="Helvetica" w:hAnsi="Helvetica" w:cs="Lucida Grande"/>
          <w:color w:val="000000"/>
          <w:sz w:val="22"/>
          <w:szCs w:val="22"/>
          <w:vertAlign w:val="superscript"/>
        </w:rPr>
        <w:t>β-TRCP</w:t>
      </w:r>
      <w:r w:rsidR="00A50D80" w:rsidRPr="007C534C">
        <w:rPr>
          <w:rFonts w:ascii="Helvetica" w:hAnsi="Helvetica" w:cs="Lucida Grande"/>
          <w:color w:val="000000"/>
          <w:sz w:val="22"/>
          <w:szCs w:val="22"/>
        </w:rPr>
        <w:t xml:space="preserve">) </w:t>
      </w:r>
      <w:r w:rsidR="00AC286A" w:rsidRPr="007C534C">
        <w:rPr>
          <w:rFonts w:ascii="Helvetica" w:hAnsi="Helvetica" w:cs="Lucida Grande"/>
          <w:color w:val="000000"/>
          <w:sz w:val="22"/>
          <w:szCs w:val="22"/>
        </w:rPr>
        <w:t xml:space="preserve">for </w:t>
      </w:r>
      <w:r w:rsidR="00892C00" w:rsidRPr="007C534C">
        <w:rPr>
          <w:rFonts w:ascii="Helvetica" w:hAnsi="Helvetica" w:cs="Lucida Grande"/>
          <w:color w:val="000000"/>
          <w:sz w:val="22"/>
          <w:szCs w:val="22"/>
        </w:rPr>
        <w:t>E3 ligase recruitment</w:t>
      </w:r>
      <w:r w:rsidR="002F4683" w:rsidRPr="007C534C">
        <w:rPr>
          <w:rFonts w:ascii="Helvetica" w:hAnsi="Helvetica"/>
          <w:sz w:val="22"/>
          <w:szCs w:val="22"/>
        </w:rPr>
        <w:t xml:space="preserve">. While </w:t>
      </w:r>
      <w:r w:rsidR="002F4683" w:rsidRPr="007C534C">
        <w:rPr>
          <w:rFonts w:ascii="Helvetica" w:hAnsi="Helvetica"/>
          <w:i/>
          <w:sz w:val="22"/>
          <w:szCs w:val="22"/>
        </w:rPr>
        <w:t>in vitro</w:t>
      </w:r>
      <w:r w:rsidR="002F4683" w:rsidRPr="007C534C">
        <w:rPr>
          <w:rFonts w:ascii="Helvetica" w:hAnsi="Helvetica"/>
          <w:sz w:val="22"/>
          <w:szCs w:val="22"/>
        </w:rPr>
        <w:t xml:space="preserve"> reconstitution of the system demonstrated the feasibility of recruiting SCF</w:t>
      </w:r>
      <w:r w:rsidR="002F4683" w:rsidRPr="007C534C">
        <w:rPr>
          <w:rFonts w:ascii="Helvetica" w:hAnsi="Helvetica" w:cs="Lucida Grande"/>
          <w:color w:val="000000"/>
          <w:sz w:val="22"/>
          <w:szCs w:val="22"/>
          <w:vertAlign w:val="superscript"/>
        </w:rPr>
        <w:t>β-TRCP</w:t>
      </w:r>
      <w:r w:rsidR="002F4683" w:rsidRPr="007C534C">
        <w:rPr>
          <w:rFonts w:ascii="Helvetica" w:hAnsi="Helvetica"/>
          <w:sz w:val="22"/>
          <w:szCs w:val="22"/>
          <w:vertAlign w:val="superscript"/>
        </w:rPr>
        <w:t xml:space="preserve"> </w:t>
      </w:r>
      <w:r w:rsidR="002F4683" w:rsidRPr="007C534C">
        <w:rPr>
          <w:rFonts w:ascii="Helvetica" w:hAnsi="Helvetica"/>
          <w:sz w:val="22"/>
          <w:szCs w:val="22"/>
        </w:rPr>
        <w:t xml:space="preserve">to mediate target ubiquitination, the </w:t>
      </w:r>
      <w:r w:rsidR="00A50D80" w:rsidRPr="007C534C">
        <w:rPr>
          <w:rFonts w:ascii="Helvetica" w:hAnsi="Helvetica"/>
          <w:sz w:val="22"/>
          <w:szCs w:val="22"/>
        </w:rPr>
        <w:t>phospho</w:t>
      </w:r>
      <w:r w:rsidR="003D170C" w:rsidRPr="007C534C">
        <w:rPr>
          <w:rFonts w:ascii="Helvetica" w:hAnsi="Helvetica"/>
          <w:sz w:val="22"/>
          <w:szCs w:val="22"/>
        </w:rPr>
        <w:t xml:space="preserve">peptidic nature </w:t>
      </w:r>
      <w:r w:rsidR="00D3744A" w:rsidRPr="007C534C">
        <w:rPr>
          <w:rFonts w:ascii="Helvetica" w:hAnsi="Helvetica"/>
          <w:sz w:val="22"/>
          <w:szCs w:val="22"/>
        </w:rPr>
        <w:t xml:space="preserve">of the </w:t>
      </w:r>
      <w:r w:rsidR="002F4683" w:rsidRPr="007C534C">
        <w:rPr>
          <w:rFonts w:ascii="Helvetica" w:hAnsi="Helvetica"/>
          <w:sz w:val="22"/>
          <w:szCs w:val="22"/>
        </w:rPr>
        <w:t xml:space="preserve">first generation of PROTACs </w:t>
      </w:r>
      <w:r w:rsidR="00E23F31" w:rsidRPr="007C534C">
        <w:rPr>
          <w:rFonts w:ascii="Helvetica" w:hAnsi="Helvetica"/>
          <w:sz w:val="22"/>
          <w:szCs w:val="22"/>
        </w:rPr>
        <w:t>led to</w:t>
      </w:r>
      <w:r w:rsidR="003D170C" w:rsidRPr="007C534C">
        <w:rPr>
          <w:rFonts w:ascii="Helvetica" w:hAnsi="Helvetica"/>
          <w:sz w:val="22"/>
          <w:szCs w:val="22"/>
        </w:rPr>
        <w:t xml:space="preserve"> issues including poor cellular uptake</w:t>
      </w:r>
      <w:r w:rsidR="002F4683" w:rsidRPr="007C534C">
        <w:rPr>
          <w:rFonts w:ascii="Helvetica" w:hAnsi="Helvetica"/>
          <w:sz w:val="22"/>
          <w:szCs w:val="22"/>
        </w:rPr>
        <w:t xml:space="preserve"> and </w:t>
      </w:r>
      <w:r w:rsidR="00D3744A" w:rsidRPr="007C534C">
        <w:rPr>
          <w:rFonts w:ascii="Helvetica" w:hAnsi="Helvetica"/>
          <w:sz w:val="22"/>
          <w:szCs w:val="22"/>
        </w:rPr>
        <w:t>poor stability</w:t>
      </w:r>
      <w:r w:rsidR="003D170C" w:rsidRPr="007C534C">
        <w:rPr>
          <w:rFonts w:ascii="Helvetica" w:hAnsi="Helvetica"/>
          <w:sz w:val="22"/>
          <w:szCs w:val="22"/>
        </w:rPr>
        <w:t xml:space="preserve">, </w:t>
      </w:r>
      <w:r w:rsidR="00E23F31" w:rsidRPr="007C534C">
        <w:rPr>
          <w:rFonts w:ascii="Helvetica" w:hAnsi="Helvetica"/>
          <w:sz w:val="22"/>
          <w:szCs w:val="22"/>
        </w:rPr>
        <w:t>which limited</w:t>
      </w:r>
      <w:r w:rsidR="003D170C" w:rsidRPr="007C534C">
        <w:rPr>
          <w:rFonts w:ascii="Helvetica" w:hAnsi="Helvetica"/>
          <w:sz w:val="22"/>
          <w:szCs w:val="22"/>
        </w:rPr>
        <w:t xml:space="preserve"> its use in</w:t>
      </w:r>
      <w:r w:rsidR="002F4683" w:rsidRPr="007C534C">
        <w:rPr>
          <w:rFonts w:ascii="Helvetica" w:hAnsi="Helvetica"/>
          <w:sz w:val="22"/>
          <w:szCs w:val="22"/>
        </w:rPr>
        <w:t xml:space="preserve"> cell culture and </w:t>
      </w:r>
      <w:r w:rsidR="002F4683" w:rsidRPr="007C534C">
        <w:rPr>
          <w:rFonts w:ascii="Helvetica" w:hAnsi="Helvetica"/>
          <w:i/>
          <w:sz w:val="22"/>
          <w:szCs w:val="22"/>
        </w:rPr>
        <w:t>in vivo</w:t>
      </w:r>
      <w:r w:rsidR="002F4683" w:rsidRPr="007C534C">
        <w:rPr>
          <w:rFonts w:ascii="Helvetica" w:hAnsi="Helvetica"/>
          <w:sz w:val="22"/>
          <w:szCs w:val="22"/>
        </w:rPr>
        <w:t>.</w:t>
      </w:r>
      <w:r w:rsidR="0046196A" w:rsidRPr="007C534C">
        <w:rPr>
          <w:rFonts w:ascii="Helvetica" w:hAnsi="Helvetica"/>
          <w:sz w:val="22"/>
          <w:szCs w:val="22"/>
        </w:rPr>
        <w:t xml:space="preserve"> </w:t>
      </w:r>
    </w:p>
    <w:p w14:paraId="490F4706" w14:textId="6F67AB4E" w:rsidR="00047084" w:rsidRPr="007C534C" w:rsidRDefault="00756089" w:rsidP="009E7FA6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lastRenderedPageBreak/>
        <w:t xml:space="preserve">In an effort to </w:t>
      </w:r>
      <w:r w:rsidR="00750012" w:rsidRPr="007C534C">
        <w:rPr>
          <w:rFonts w:ascii="Helvetica" w:hAnsi="Helvetica"/>
          <w:sz w:val="22"/>
          <w:szCs w:val="22"/>
        </w:rPr>
        <w:t xml:space="preserve">design </w:t>
      </w:r>
      <w:r w:rsidR="00BC17C6" w:rsidRPr="007C534C">
        <w:rPr>
          <w:rFonts w:ascii="Helvetica" w:hAnsi="Helvetica"/>
          <w:sz w:val="22"/>
          <w:szCs w:val="22"/>
        </w:rPr>
        <w:t>PROTAC</w:t>
      </w:r>
      <w:r w:rsidR="00750012" w:rsidRPr="007C534C">
        <w:rPr>
          <w:rFonts w:ascii="Helvetica" w:hAnsi="Helvetica"/>
          <w:sz w:val="22"/>
          <w:szCs w:val="22"/>
        </w:rPr>
        <w:t>s with more drug-like properties</w:t>
      </w:r>
      <w:r w:rsidR="00BC17C6" w:rsidRPr="007C534C">
        <w:rPr>
          <w:rFonts w:ascii="Helvetica" w:hAnsi="Helvetica"/>
          <w:sz w:val="22"/>
          <w:szCs w:val="22"/>
        </w:rPr>
        <w:t xml:space="preserve">, </w:t>
      </w:r>
      <w:r w:rsidR="008E6BF9" w:rsidRPr="007C534C">
        <w:rPr>
          <w:rFonts w:ascii="Helvetica" w:hAnsi="Helvetica"/>
          <w:sz w:val="22"/>
          <w:szCs w:val="22"/>
        </w:rPr>
        <w:t xml:space="preserve">chemical ligands for </w:t>
      </w:r>
      <w:r w:rsidR="00194EF6" w:rsidRPr="007C534C">
        <w:rPr>
          <w:rFonts w:ascii="Helvetica" w:hAnsi="Helvetica"/>
          <w:sz w:val="22"/>
          <w:szCs w:val="22"/>
        </w:rPr>
        <w:t>the E3 ligase</w:t>
      </w:r>
      <w:r w:rsidR="008E6BF9" w:rsidRPr="007C534C">
        <w:rPr>
          <w:rFonts w:ascii="Helvetica" w:hAnsi="Helvetica"/>
          <w:sz w:val="22"/>
          <w:szCs w:val="22"/>
        </w:rPr>
        <w:t xml:space="preserve"> </w:t>
      </w:r>
      <w:r w:rsidR="00194EF6" w:rsidRPr="007C534C">
        <w:rPr>
          <w:rFonts w:ascii="Helvetica" w:hAnsi="Helvetica"/>
          <w:sz w:val="22"/>
          <w:szCs w:val="22"/>
        </w:rPr>
        <w:t>mouse double minute 2 homolog (</w:t>
      </w:r>
      <w:r w:rsidR="008E6BF9" w:rsidRPr="007C534C">
        <w:rPr>
          <w:rFonts w:ascii="Helvetica" w:hAnsi="Helvetica"/>
          <w:sz w:val="22"/>
          <w:szCs w:val="22"/>
        </w:rPr>
        <w:t>MDM2</w:t>
      </w:r>
      <w:r w:rsidR="00194EF6" w:rsidRPr="007C534C">
        <w:rPr>
          <w:rFonts w:ascii="Helvetica" w:hAnsi="Helvetica"/>
          <w:sz w:val="22"/>
          <w:szCs w:val="22"/>
        </w:rPr>
        <w:t>)</w:t>
      </w:r>
      <w:r w:rsidR="008E6BF9" w:rsidRPr="007C534C">
        <w:rPr>
          <w:rFonts w:ascii="Helvetica" w:hAnsi="Helvetica"/>
          <w:sz w:val="22"/>
          <w:szCs w:val="22"/>
        </w:rPr>
        <w:t xml:space="preserve"> and </w:t>
      </w:r>
      <w:r w:rsidR="00194EF6" w:rsidRPr="007C534C">
        <w:rPr>
          <w:rFonts w:ascii="Helvetica" w:hAnsi="Helvetica"/>
          <w:sz w:val="22"/>
          <w:szCs w:val="22"/>
        </w:rPr>
        <w:t>cellular inhibitor of apoptosis 1 (</w:t>
      </w:r>
      <w:r w:rsidR="008E6BF9" w:rsidRPr="007C534C">
        <w:rPr>
          <w:rFonts w:ascii="Helvetica" w:hAnsi="Helvetica"/>
          <w:sz w:val="22"/>
          <w:szCs w:val="22"/>
        </w:rPr>
        <w:t>cIAP</w:t>
      </w:r>
      <w:r w:rsidR="00194EF6" w:rsidRPr="007C534C">
        <w:rPr>
          <w:rFonts w:ascii="Helvetica" w:hAnsi="Helvetica"/>
          <w:sz w:val="22"/>
          <w:szCs w:val="22"/>
        </w:rPr>
        <w:t xml:space="preserve">1; </w:t>
      </w:r>
      <w:r w:rsidR="00750012" w:rsidRPr="007C534C">
        <w:rPr>
          <w:rFonts w:ascii="Helvetica" w:hAnsi="Helvetica"/>
          <w:sz w:val="22"/>
          <w:szCs w:val="22"/>
        </w:rPr>
        <w:t>cIAP</w:t>
      </w:r>
      <w:r w:rsidR="00194EF6" w:rsidRPr="007C534C">
        <w:rPr>
          <w:rFonts w:ascii="Helvetica" w:hAnsi="Helvetica"/>
          <w:sz w:val="22"/>
          <w:szCs w:val="22"/>
        </w:rPr>
        <w:t>1-</w:t>
      </w:r>
      <w:r w:rsidR="00750012" w:rsidRPr="007C534C">
        <w:rPr>
          <w:rFonts w:ascii="Helvetica" w:hAnsi="Helvetica"/>
          <w:sz w:val="22"/>
          <w:szCs w:val="22"/>
        </w:rPr>
        <w:t xml:space="preserve">based </w:t>
      </w:r>
      <w:r w:rsidR="004F7A01" w:rsidRPr="007C534C">
        <w:rPr>
          <w:rFonts w:ascii="Helvetica" w:hAnsi="Helvetica"/>
          <w:sz w:val="22"/>
          <w:szCs w:val="22"/>
        </w:rPr>
        <w:t>degraders were</w:t>
      </w:r>
      <w:r w:rsidR="00194EF6" w:rsidRPr="007C534C">
        <w:rPr>
          <w:rFonts w:ascii="Helvetica" w:hAnsi="Helvetica"/>
          <w:sz w:val="22"/>
          <w:szCs w:val="22"/>
        </w:rPr>
        <w:t xml:space="preserve"> termed specific and non-genetic</w:t>
      </w:r>
      <w:r w:rsidR="00BE717F" w:rsidRPr="007C534C">
        <w:rPr>
          <w:rFonts w:ascii="Helvetica" w:hAnsi="Helvetica"/>
          <w:sz w:val="22"/>
          <w:szCs w:val="22"/>
        </w:rPr>
        <w:t xml:space="preserve"> inhibitor of apoptosis protein</w:t>
      </w:r>
      <w:r w:rsidR="00194EF6" w:rsidRPr="007C534C">
        <w:rPr>
          <w:rFonts w:ascii="Helvetica" w:hAnsi="Helvetica"/>
          <w:sz w:val="22"/>
          <w:szCs w:val="22"/>
        </w:rPr>
        <w:t>-dependent protein eraser</w:t>
      </w:r>
      <w:r w:rsidR="00BE717F" w:rsidRPr="007C534C">
        <w:rPr>
          <w:rFonts w:ascii="Helvetica" w:hAnsi="Helvetica"/>
          <w:sz w:val="22"/>
          <w:szCs w:val="22"/>
        </w:rPr>
        <w:t xml:space="preserve">s, or SNIPERs) </w:t>
      </w:r>
      <w:r w:rsidR="00750012" w:rsidRPr="007C534C">
        <w:rPr>
          <w:rFonts w:ascii="Helvetica" w:hAnsi="Helvetica"/>
          <w:sz w:val="22"/>
          <w:szCs w:val="22"/>
        </w:rPr>
        <w:t xml:space="preserve">were </w:t>
      </w:r>
      <w:r w:rsidR="004F7A01" w:rsidRPr="007C534C">
        <w:rPr>
          <w:rFonts w:ascii="Helvetica" w:hAnsi="Helvetica"/>
          <w:sz w:val="22"/>
          <w:szCs w:val="22"/>
        </w:rPr>
        <w:t>utilized</w:t>
      </w:r>
      <w:r w:rsidR="00750012" w:rsidRPr="007C534C">
        <w:rPr>
          <w:rFonts w:ascii="Helvetica" w:hAnsi="Helvetica"/>
          <w:sz w:val="22"/>
          <w:szCs w:val="22"/>
        </w:rPr>
        <w:t xml:space="preserve"> to degrade androgen receptor</w:t>
      </w:r>
      <w:r w:rsidR="004E6ADB" w:rsidRPr="007C534C">
        <w:rPr>
          <w:rFonts w:ascii="Helvetica" w:hAnsi="Helvetica"/>
          <w:sz w:val="22"/>
          <w:szCs w:val="22"/>
        </w:rPr>
        <w:t xml:space="preserve"> (AR)</w:t>
      </w:r>
      <w:r w:rsidR="004E6ADB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JdG9oPC9BdXRob3I+PFllYXI+MjAxMTwvWWVhcj48UmVj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JdG9oPC9BdXRob3I+PFllYXI+MjAxMTwvWWVhcj48UmVj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4E6ADB" w:rsidRPr="007C534C">
        <w:rPr>
          <w:rFonts w:ascii="Helvetica" w:hAnsi="Helvetica"/>
          <w:sz w:val="22"/>
          <w:szCs w:val="22"/>
        </w:rPr>
      </w:r>
      <w:r w:rsidR="004E6ADB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81, 82</w:t>
      </w:r>
      <w:r w:rsidR="004E6ADB" w:rsidRPr="007C534C">
        <w:rPr>
          <w:rFonts w:ascii="Helvetica" w:hAnsi="Helvetica"/>
          <w:sz w:val="22"/>
          <w:szCs w:val="22"/>
        </w:rPr>
        <w:fldChar w:fldCharType="end"/>
      </w:r>
      <w:r w:rsidR="00750012" w:rsidRPr="007C534C">
        <w:rPr>
          <w:rFonts w:ascii="Helvetica" w:hAnsi="Helvetica"/>
          <w:sz w:val="22"/>
          <w:szCs w:val="22"/>
        </w:rPr>
        <w:t>, estrogen recep</w:t>
      </w:r>
      <w:r w:rsidR="00736979" w:rsidRPr="007C534C">
        <w:rPr>
          <w:rFonts w:ascii="Helvetica" w:hAnsi="Helvetica"/>
          <w:sz w:val="22"/>
          <w:szCs w:val="22"/>
        </w:rPr>
        <w:t>tor</w:t>
      </w:r>
      <w:r w:rsidR="003A59CF" w:rsidRPr="007C534C">
        <w:rPr>
          <w:rFonts w:ascii="Helvetica" w:hAnsi="Helvetica"/>
          <w:sz w:val="22"/>
          <w:szCs w:val="22"/>
        </w:rPr>
        <w:t xml:space="preserve"> (ER)</w:t>
      </w:r>
      <w:r w:rsidR="004E6ADB" w:rsidRPr="007C534C">
        <w:rPr>
          <w:rFonts w:ascii="Helvetica" w:hAnsi="Helvetica"/>
          <w:sz w:val="22"/>
          <w:szCs w:val="22"/>
        </w:rPr>
        <w:fldChar w:fldCharType="begin"/>
      </w:r>
      <w:r w:rsidR="00A90686" w:rsidRPr="007C534C">
        <w:rPr>
          <w:rFonts w:ascii="Helvetica" w:hAnsi="Helvetica"/>
          <w:sz w:val="22"/>
          <w:szCs w:val="22"/>
        </w:rPr>
        <w:instrText xml:space="preserve"> ADDIN EN.CITE &lt;EndNote&gt;&lt;Cite&gt;&lt;Author&gt;Itoh&lt;/Author&gt;&lt;Year&gt;2011&lt;/Year&gt;&lt;RecNum&gt;66&lt;/RecNum&gt;&lt;DisplayText&gt;&lt;style face="superscript"&gt;81&lt;/style&gt;&lt;/DisplayText&gt;&lt;record&gt;&lt;rec-number&gt;66&lt;/rec-number&gt;&lt;foreign-keys&gt;&lt;key app="EN" db-id="a5afzapwgvd9fjewwew5zwvrxe09td5edw5r" timestamp="1502641467"&gt;66&lt;/key&gt;&lt;/foreign-keys&gt;&lt;ref-type name="Journal Article"&gt;17&lt;/ref-type&gt;&lt;contributors&gt;&lt;authors&gt;&lt;author&gt;Itoh, Y.&lt;/author&gt;&lt;author&gt;Kitaguchi, R.&lt;/author&gt;&lt;author&gt;Ishikawa, M.&lt;/author&gt;&lt;author&gt;Naito, M.&lt;/author&gt;&lt;author&gt;Hashimoto, Y.&lt;/author&gt;&lt;/authors&gt;&lt;/contributors&gt;&lt;auth-address&gt;Institute of Molecular and Cellular Biosciences, The University of Tokyo, Bunkyo-ku, Tokyo, Japan.&lt;/auth-address&gt;&lt;titles&gt;&lt;title&gt;Design, synthesis and biological evaluation of nuclear receptor-degradation inducers&lt;/title&gt;&lt;secondary-title&gt;Bioorg Med Chem&lt;/secondary-title&gt;&lt;/titles&gt;&lt;periodical&gt;&lt;full-title&gt;Bioorg Med Chem&lt;/full-title&gt;&lt;/periodical&gt;&lt;pages&gt;6768-78&lt;/pages&gt;&lt;volume&gt;19&lt;/volume&gt;&lt;number&gt;22&lt;/number&gt;&lt;keywords&gt;&lt;keyword&gt;Drug Design&lt;/keyword&gt;&lt;keyword&gt;Humans&lt;/keyword&gt;&lt;keyword&gt;Inhibitor of Apoptosis Proteins/chemistry/*pharmacology&lt;/keyword&gt;&lt;keyword&gt;Ligands&lt;/keyword&gt;&lt;keyword&gt;Receptors, Androgen/metabolism&lt;/keyword&gt;&lt;keyword&gt;Receptors, Cytoplasmic and Nuclear/*agonists/*metabolism&lt;/keyword&gt;&lt;keyword&gt;Receptors, Estrogen/agonists/metabolism&lt;/keyword&gt;&lt;keyword&gt;Receptors, Retinoic Acid/agonists/metabolism&lt;/keyword&gt;&lt;keyword&gt;Ubiquitination/drug effects&lt;/keyword&gt;&lt;/keywords&gt;&lt;dates&gt;&lt;year&gt;2011&lt;/year&gt;&lt;pub-dates&gt;&lt;date&gt;Nov 15&lt;/date&gt;&lt;/pub-dates&gt;&lt;/dates&gt;&lt;isbn&gt;1464-3391 (Electronic)&amp;#xD;0968-0896 (Linking)&lt;/isbn&gt;&lt;accession-num&gt;22014751&lt;/accession-num&gt;&lt;urls&gt;&lt;related-urls&gt;&lt;url&gt;https://www.ncbi.nlm.nih.gov/pubmed/22014751&lt;/url&gt;&lt;/related-urls&gt;&lt;/urls&gt;&lt;electronic-resource-num&gt;10.1016/j.bmc.2011.09.041&lt;/electronic-resource-num&gt;&lt;/record&gt;&lt;/Cite&gt;&lt;/EndNote&gt;</w:instrText>
      </w:r>
      <w:r w:rsidR="004E6ADB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81</w:t>
      </w:r>
      <w:r w:rsidR="004E6ADB" w:rsidRPr="007C534C">
        <w:rPr>
          <w:rFonts w:ascii="Helvetica" w:hAnsi="Helvetica"/>
          <w:sz w:val="22"/>
          <w:szCs w:val="22"/>
        </w:rPr>
        <w:fldChar w:fldCharType="end"/>
      </w:r>
      <w:r w:rsidR="00736979" w:rsidRPr="007C534C">
        <w:rPr>
          <w:rFonts w:ascii="Helvetica" w:hAnsi="Helvetica"/>
          <w:sz w:val="22"/>
          <w:szCs w:val="22"/>
        </w:rPr>
        <w:t xml:space="preserve"> and cytosolic retinoic acid-</w:t>
      </w:r>
      <w:r w:rsidR="00750012" w:rsidRPr="007C534C">
        <w:rPr>
          <w:rFonts w:ascii="Helvetica" w:hAnsi="Helvetica"/>
          <w:sz w:val="22"/>
          <w:szCs w:val="22"/>
        </w:rPr>
        <w:t>binding protein</w:t>
      </w:r>
      <w:r w:rsidR="00736979" w:rsidRPr="007C534C">
        <w:rPr>
          <w:rFonts w:ascii="Helvetica" w:hAnsi="Helvetica"/>
          <w:sz w:val="22"/>
          <w:szCs w:val="22"/>
        </w:rPr>
        <w:t xml:space="preserve"> I</w:t>
      </w:r>
      <w:r w:rsidR="00750012" w:rsidRPr="007C534C">
        <w:rPr>
          <w:rFonts w:ascii="Helvetica" w:hAnsi="Helvetica"/>
          <w:sz w:val="22"/>
          <w:szCs w:val="22"/>
        </w:rPr>
        <w:t xml:space="preserve"> (CRABP</w:t>
      </w:r>
      <w:r w:rsidR="00736979" w:rsidRPr="007C534C">
        <w:rPr>
          <w:rFonts w:ascii="Helvetica" w:hAnsi="Helvetica"/>
          <w:sz w:val="22"/>
          <w:szCs w:val="22"/>
        </w:rPr>
        <w:t>I)</w:t>
      </w:r>
      <w:r w:rsidR="00750012" w:rsidRPr="007C534C">
        <w:rPr>
          <w:rFonts w:ascii="Helvetica" w:hAnsi="Helvetica"/>
          <w:sz w:val="22"/>
          <w:szCs w:val="22"/>
        </w:rPr>
        <w:t xml:space="preserve"> and </w:t>
      </w:r>
      <w:r w:rsidR="00736979" w:rsidRPr="007C534C">
        <w:rPr>
          <w:rFonts w:ascii="Helvetica" w:hAnsi="Helvetica"/>
          <w:sz w:val="22"/>
          <w:szCs w:val="22"/>
        </w:rPr>
        <w:t>CRABP</w:t>
      </w:r>
      <w:r w:rsidR="00750012" w:rsidRPr="007C534C">
        <w:rPr>
          <w:rFonts w:ascii="Helvetica" w:hAnsi="Helvetica"/>
          <w:sz w:val="22"/>
          <w:szCs w:val="22"/>
        </w:rPr>
        <w:t>II</w:t>
      </w:r>
      <w:r w:rsidR="00CF2B3E" w:rsidRPr="007C534C">
        <w:rPr>
          <w:rFonts w:ascii="Helvetica" w:hAnsi="Helvetica"/>
          <w:sz w:val="22"/>
          <w:szCs w:val="22"/>
        </w:rPr>
        <w:fldChar w:fldCharType="begin"/>
      </w:r>
      <w:r w:rsidR="00A90686" w:rsidRPr="007C534C">
        <w:rPr>
          <w:rFonts w:ascii="Helvetica" w:hAnsi="Helvetica"/>
          <w:sz w:val="22"/>
          <w:szCs w:val="22"/>
        </w:rPr>
        <w:instrText xml:space="preserve"> ADDIN EN.CITE &lt;EndNote&gt;&lt;Cite&gt;&lt;Author&gt;Itoh&lt;/Author&gt;&lt;Year&gt;2010&lt;/Year&gt;&lt;RecNum&gt;67&lt;/RecNum&gt;&lt;DisplayText&gt;&lt;style face="superscript"&gt;83&lt;/style&gt;&lt;/DisplayText&gt;&lt;record&gt;&lt;rec-number&gt;67&lt;/rec-number&gt;&lt;foreign-keys&gt;&lt;key app="EN" db-id="a5afzapwgvd9fjewwew5zwvrxe09td5edw5r" timestamp="1502641662"&gt;67&lt;/key&gt;&lt;/foreign-keys&gt;&lt;ref-type name="Journal Article"&gt;17&lt;/ref-type&gt;&lt;contributors&gt;&lt;authors&gt;&lt;author&gt;Itoh, Y.&lt;/author&gt;&lt;author&gt;Ishikawa, M.&lt;/author&gt;&lt;author&gt;Naito, M.&lt;/author&gt;&lt;author&gt;Hashimoto, Y.&lt;/author&gt;&lt;/authors&gt;&lt;/contributors&gt;&lt;auth-address&gt;Institute of Molecular and Cellular Biosciences, The University of Tokyo, 1-1-1 Yayoi, Bunkyo-ku, Tokyo 113-0032, Japan.&lt;/auth-address&gt;&lt;titles&gt;&lt;title&gt;Protein knockdown using methyl bestatin-ligand hybrid molecules: design and synthesis of inducers of ubiquitination-mediated degradation of cellular retinoic acid-binding proteins&lt;/title&gt;&lt;secondary-title&gt;J Am Chem Soc&lt;/secondary-title&gt;&lt;/titles&gt;&lt;periodical&gt;&lt;full-title&gt;J Am Chem Soc&lt;/full-title&gt;&lt;/periodical&gt;&lt;pages&gt;5820-6&lt;/pages&gt;&lt;volume&gt;132&lt;/volume&gt;&lt;number&gt;16&lt;/number&gt;&lt;keywords&gt;&lt;keyword&gt;Cell Line, Tumor&lt;/keyword&gt;&lt;keyword&gt;Cell Movement/drug effects&lt;/keyword&gt;&lt;keyword&gt;*Drug Design&lt;/keyword&gt;&lt;keyword&gt;Humans&lt;/keyword&gt;&lt;keyword&gt;Inhibitor of Apoptosis Proteins/metabolism&lt;/keyword&gt;&lt;keyword&gt;Leucine/*analogs &amp;amp; derivatives/chemistry/pharmacology&lt;/keyword&gt;&lt;keyword&gt;Ligands&lt;/keyword&gt;&lt;keyword&gt;Neoplasm Invasiveness&lt;/keyword&gt;&lt;keyword&gt;Receptors, Retinoic Acid/*metabolism&lt;/keyword&gt;&lt;keyword&gt;Tretinoin/chemistry&lt;/keyword&gt;&lt;keyword&gt;Ubiquitination/*drug effects&lt;/keyword&gt;&lt;/keywords&gt;&lt;dates&gt;&lt;year&gt;2010&lt;/year&gt;&lt;pub-dates&gt;&lt;date&gt;Apr 28&lt;/date&gt;&lt;/pub-dates&gt;&lt;/dates&gt;&lt;isbn&gt;1520-5126 (Electronic)&amp;#xD;0002-7863 (Linking)&lt;/isbn&gt;&lt;accession-num&gt;20369832&lt;/accession-num&gt;&lt;urls&gt;&lt;related-urls&gt;&lt;url&gt;https://www.ncbi.nlm.nih.gov/pubmed/20369832&lt;/url&gt;&lt;/related-urls&gt;&lt;/urls&gt;&lt;electronic-resource-num&gt;10.1021/ja100691p&lt;/electronic-resource-num&gt;&lt;/record&gt;&lt;/Cite&gt;&lt;/EndNote&gt;</w:instrText>
      </w:r>
      <w:r w:rsidR="00CF2B3E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83</w:t>
      </w:r>
      <w:r w:rsidR="00CF2B3E" w:rsidRPr="007C534C">
        <w:rPr>
          <w:rFonts w:ascii="Helvetica" w:hAnsi="Helvetica"/>
          <w:sz w:val="22"/>
          <w:szCs w:val="22"/>
        </w:rPr>
        <w:fldChar w:fldCharType="end"/>
      </w:r>
      <w:r w:rsidR="00750012" w:rsidRPr="007C534C">
        <w:rPr>
          <w:rFonts w:ascii="Helvetica" w:hAnsi="Helvetica"/>
          <w:sz w:val="22"/>
          <w:szCs w:val="22"/>
        </w:rPr>
        <w:t xml:space="preserve">. </w:t>
      </w:r>
      <w:r w:rsidR="00047084" w:rsidRPr="007C534C">
        <w:rPr>
          <w:rFonts w:ascii="Helvetica" w:hAnsi="Helvetica"/>
          <w:sz w:val="22"/>
          <w:szCs w:val="22"/>
        </w:rPr>
        <w:t>However</w:t>
      </w:r>
      <w:r w:rsidR="00750012" w:rsidRPr="007C534C">
        <w:rPr>
          <w:rFonts w:ascii="Helvetica" w:hAnsi="Helvetica"/>
          <w:sz w:val="22"/>
          <w:szCs w:val="22"/>
        </w:rPr>
        <w:t xml:space="preserve">, the cellular potency of these agents </w:t>
      </w:r>
      <w:r w:rsidR="00892C00" w:rsidRPr="007C534C">
        <w:rPr>
          <w:rFonts w:ascii="Helvetica" w:hAnsi="Helvetica"/>
          <w:sz w:val="22"/>
          <w:szCs w:val="22"/>
        </w:rPr>
        <w:t>was</w:t>
      </w:r>
      <w:r w:rsidR="00750012" w:rsidRPr="007C534C">
        <w:rPr>
          <w:rFonts w:ascii="Helvetica" w:hAnsi="Helvetica"/>
          <w:sz w:val="22"/>
          <w:szCs w:val="22"/>
        </w:rPr>
        <w:t xml:space="preserve"> still in the micromolar range. Furthermore, </w:t>
      </w:r>
      <w:r w:rsidR="00BE717F" w:rsidRPr="007C534C">
        <w:rPr>
          <w:rFonts w:ascii="Helvetica" w:hAnsi="Helvetica"/>
          <w:sz w:val="22"/>
          <w:szCs w:val="22"/>
        </w:rPr>
        <w:t>the cIAP1 ligand</w:t>
      </w:r>
      <w:r w:rsidR="00E23F31" w:rsidRPr="007C534C">
        <w:rPr>
          <w:rFonts w:ascii="Helvetica" w:hAnsi="Helvetica"/>
          <w:sz w:val="22"/>
          <w:szCs w:val="22"/>
        </w:rPr>
        <w:t xml:space="preserve"> bestatin presented</w:t>
      </w:r>
      <w:r w:rsidR="00B07311" w:rsidRPr="007C534C">
        <w:rPr>
          <w:rFonts w:ascii="Helvetica" w:hAnsi="Helvetica"/>
          <w:sz w:val="22"/>
          <w:szCs w:val="22"/>
        </w:rPr>
        <w:t xml:space="preserve"> off-target activities on arginyl aminopeptidases and leukotriene A4 </w:t>
      </w:r>
      <w:r w:rsidR="00CF2B3E" w:rsidRPr="007C534C">
        <w:rPr>
          <w:rFonts w:ascii="Helvetica" w:hAnsi="Helvetica"/>
          <w:sz w:val="22"/>
          <w:szCs w:val="22"/>
        </w:rPr>
        <w:t>hydrolase</w:t>
      </w:r>
      <w:r w:rsidR="00CF2B3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Pcm5pbmc8L0F1dGhvcj48WWVhcj4xOTkxPC9ZZWFyPjxS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Pcm5pbmc8L0F1dGhvcj48WWVhcj4xOTkxPC9ZZWFyPjxS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CF2B3E" w:rsidRPr="007C534C">
        <w:rPr>
          <w:rFonts w:ascii="Helvetica" w:hAnsi="Helvetica"/>
          <w:sz w:val="22"/>
          <w:szCs w:val="22"/>
        </w:rPr>
      </w:r>
      <w:r w:rsidR="00CF2B3E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84, 85</w:t>
      </w:r>
      <w:r w:rsidR="00CF2B3E" w:rsidRPr="007C534C">
        <w:rPr>
          <w:rFonts w:ascii="Helvetica" w:hAnsi="Helvetica"/>
          <w:sz w:val="22"/>
          <w:szCs w:val="22"/>
        </w:rPr>
        <w:fldChar w:fldCharType="end"/>
      </w:r>
      <w:r w:rsidR="00B07311" w:rsidRPr="007C534C">
        <w:rPr>
          <w:rFonts w:ascii="Helvetica" w:hAnsi="Helvetica"/>
          <w:sz w:val="22"/>
          <w:szCs w:val="22"/>
        </w:rPr>
        <w:t>,</w:t>
      </w:r>
      <w:r w:rsidR="00BE717F" w:rsidRPr="007C534C">
        <w:rPr>
          <w:rFonts w:ascii="Helvetica" w:hAnsi="Helvetica"/>
          <w:sz w:val="22"/>
          <w:szCs w:val="22"/>
        </w:rPr>
        <w:t xml:space="preserve"> </w:t>
      </w:r>
      <w:r w:rsidR="00B07311" w:rsidRPr="007C534C">
        <w:rPr>
          <w:rFonts w:ascii="Helvetica" w:hAnsi="Helvetica"/>
          <w:sz w:val="22"/>
          <w:szCs w:val="22"/>
        </w:rPr>
        <w:t xml:space="preserve">and </w:t>
      </w:r>
      <w:r w:rsidR="00736979" w:rsidRPr="007C534C">
        <w:rPr>
          <w:rFonts w:ascii="Helvetica" w:hAnsi="Helvetica"/>
          <w:sz w:val="22"/>
          <w:szCs w:val="22"/>
        </w:rPr>
        <w:t>induce</w:t>
      </w:r>
      <w:r w:rsidR="00E23F31" w:rsidRPr="007C534C">
        <w:rPr>
          <w:rFonts w:ascii="Helvetica" w:hAnsi="Helvetica"/>
          <w:sz w:val="22"/>
          <w:szCs w:val="22"/>
        </w:rPr>
        <w:t>d</w:t>
      </w:r>
      <w:r w:rsidR="00736979" w:rsidRPr="007C534C">
        <w:rPr>
          <w:rFonts w:ascii="Helvetica" w:hAnsi="Helvetica"/>
          <w:sz w:val="22"/>
          <w:szCs w:val="22"/>
        </w:rPr>
        <w:t xml:space="preserve"> cIAP1 autoubiqutination and degradation</w:t>
      </w:r>
      <w:r w:rsidR="00CF2B3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ZWtpbmU8L0F1dGhvcj48WWVhcj4yMDA4PC9ZZWFyPjxS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ZWtpbmU8L0F1dGhvcj48WWVhcj4yMDA4PC9ZZWFyPjxS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CF2B3E" w:rsidRPr="007C534C">
        <w:rPr>
          <w:rFonts w:ascii="Helvetica" w:hAnsi="Helvetica"/>
          <w:sz w:val="22"/>
          <w:szCs w:val="22"/>
        </w:rPr>
      </w:r>
      <w:r w:rsidR="00CF2B3E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86</w:t>
      </w:r>
      <w:r w:rsidR="00CF2B3E" w:rsidRPr="007C534C">
        <w:rPr>
          <w:rFonts w:ascii="Helvetica" w:hAnsi="Helvetica"/>
          <w:sz w:val="22"/>
          <w:szCs w:val="22"/>
        </w:rPr>
        <w:fldChar w:fldCharType="end"/>
      </w:r>
      <w:r w:rsidR="00736979" w:rsidRPr="007C534C">
        <w:rPr>
          <w:rFonts w:ascii="Helvetica" w:hAnsi="Helvetica"/>
          <w:sz w:val="22"/>
          <w:szCs w:val="22"/>
        </w:rPr>
        <w:t xml:space="preserve">, </w:t>
      </w:r>
      <w:r w:rsidR="00B07311" w:rsidRPr="007C534C">
        <w:rPr>
          <w:rFonts w:ascii="Helvetica" w:hAnsi="Helvetica"/>
          <w:sz w:val="22"/>
          <w:szCs w:val="22"/>
        </w:rPr>
        <w:t xml:space="preserve">both </w:t>
      </w:r>
      <w:r w:rsidR="00E23F31" w:rsidRPr="007C534C">
        <w:rPr>
          <w:rFonts w:ascii="Helvetica" w:hAnsi="Helvetica"/>
          <w:sz w:val="22"/>
          <w:szCs w:val="22"/>
        </w:rPr>
        <w:t xml:space="preserve">of which </w:t>
      </w:r>
      <w:r w:rsidR="00B07311" w:rsidRPr="007C534C">
        <w:rPr>
          <w:rFonts w:ascii="Helvetica" w:hAnsi="Helvetica"/>
          <w:sz w:val="22"/>
          <w:szCs w:val="22"/>
        </w:rPr>
        <w:t>limit</w:t>
      </w:r>
      <w:r w:rsidR="00E23F31" w:rsidRPr="007C534C">
        <w:rPr>
          <w:rFonts w:ascii="Helvetica" w:hAnsi="Helvetica"/>
          <w:sz w:val="22"/>
          <w:szCs w:val="22"/>
        </w:rPr>
        <w:t>ed</w:t>
      </w:r>
      <w:r w:rsidR="00B07311" w:rsidRPr="007C534C">
        <w:rPr>
          <w:rFonts w:ascii="Helvetica" w:hAnsi="Helvetica"/>
          <w:sz w:val="22"/>
          <w:szCs w:val="22"/>
        </w:rPr>
        <w:t xml:space="preserve"> the applicability of this strategy. </w:t>
      </w:r>
      <w:r w:rsidR="003F5E5C" w:rsidRPr="007C534C">
        <w:rPr>
          <w:rFonts w:ascii="Helvetica" w:hAnsi="Helvetica"/>
          <w:sz w:val="22"/>
          <w:szCs w:val="22"/>
        </w:rPr>
        <w:t>Recently, SNIPERs targeting AR or BCR-ABL based on a specific IAP ligand derived from LCL-161</w:t>
      </w:r>
      <w:r w:rsidR="00750012" w:rsidRPr="007C534C">
        <w:rPr>
          <w:rFonts w:ascii="Helvetica" w:hAnsi="Helvetica"/>
          <w:sz w:val="22"/>
          <w:szCs w:val="22"/>
        </w:rPr>
        <w:t xml:space="preserve"> </w:t>
      </w:r>
      <w:r w:rsidR="003F5E5C" w:rsidRPr="007C534C">
        <w:rPr>
          <w:rFonts w:ascii="Helvetica" w:hAnsi="Helvetica"/>
          <w:sz w:val="22"/>
          <w:szCs w:val="22"/>
        </w:rPr>
        <w:t xml:space="preserve">were reported, and the </w:t>
      </w:r>
      <w:r w:rsidR="00047084" w:rsidRPr="007C534C">
        <w:rPr>
          <w:rFonts w:ascii="Helvetica" w:hAnsi="Helvetica"/>
          <w:sz w:val="22"/>
          <w:szCs w:val="22"/>
        </w:rPr>
        <w:t xml:space="preserve">ABL-targeting </w:t>
      </w:r>
      <w:r w:rsidR="00E23F31" w:rsidRPr="007C534C">
        <w:rPr>
          <w:rFonts w:ascii="Helvetica" w:hAnsi="Helvetica"/>
          <w:sz w:val="22"/>
          <w:szCs w:val="22"/>
        </w:rPr>
        <w:t xml:space="preserve">compound </w:t>
      </w:r>
      <w:r w:rsidR="00047084" w:rsidRPr="007C534C">
        <w:rPr>
          <w:rFonts w:ascii="Helvetica" w:hAnsi="Helvetica"/>
          <w:sz w:val="22"/>
          <w:szCs w:val="22"/>
        </w:rPr>
        <w:t>SNIPER(ABL)-39 demonstrated low-nanomolar potency in cellular assays</w:t>
      </w:r>
      <w:r w:rsidR="008019CA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aGliYXRhPC9BdXRob3I+PFllYXI+MjAxNzwvWWVhcj48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TaGliYXRhPC9BdXRob3I+PFllYXI+MjAxNzwvWWVhcj48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8019CA" w:rsidRPr="007C534C">
        <w:rPr>
          <w:rFonts w:ascii="Helvetica" w:hAnsi="Helvetica"/>
          <w:sz w:val="22"/>
          <w:szCs w:val="22"/>
        </w:rPr>
      </w:r>
      <w:r w:rsidR="008019CA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87, 88</w:t>
      </w:r>
      <w:r w:rsidR="008019CA" w:rsidRPr="007C534C">
        <w:rPr>
          <w:rFonts w:ascii="Helvetica" w:hAnsi="Helvetica"/>
          <w:sz w:val="22"/>
          <w:szCs w:val="22"/>
        </w:rPr>
        <w:fldChar w:fldCharType="end"/>
      </w:r>
      <w:r w:rsidR="00047084" w:rsidRPr="007C534C">
        <w:rPr>
          <w:rFonts w:ascii="Helvetica" w:hAnsi="Helvetica"/>
          <w:sz w:val="22"/>
          <w:szCs w:val="22"/>
        </w:rPr>
        <w:t>.</w:t>
      </w:r>
      <w:r w:rsidR="006171E7" w:rsidRPr="007C534C">
        <w:rPr>
          <w:rFonts w:ascii="Helvetica" w:hAnsi="Helvetica"/>
          <w:sz w:val="22"/>
          <w:szCs w:val="22"/>
        </w:rPr>
        <w:t xml:space="preserve"> However, cIAP1 degradation induced by the cIAP1 ligand is still a limiting issue.</w:t>
      </w:r>
    </w:p>
    <w:p w14:paraId="16F68670" w14:textId="5B5FE96A" w:rsidR="00750012" w:rsidRPr="007C534C" w:rsidRDefault="009E7FA6" w:rsidP="009E7FA6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 xml:space="preserve">The hydrophobic tagging </w:t>
      </w:r>
      <w:r w:rsidR="008A35D8" w:rsidRPr="007C534C">
        <w:rPr>
          <w:rFonts w:ascii="Helvetica" w:hAnsi="Helvetica"/>
          <w:sz w:val="22"/>
          <w:szCs w:val="22"/>
        </w:rPr>
        <w:t xml:space="preserve">(HyT) </w:t>
      </w:r>
      <w:r w:rsidRPr="007C534C">
        <w:rPr>
          <w:rFonts w:ascii="Helvetica" w:hAnsi="Helvetica"/>
          <w:sz w:val="22"/>
          <w:szCs w:val="22"/>
        </w:rPr>
        <w:t xml:space="preserve">strategy, which </w:t>
      </w:r>
      <w:r w:rsidR="00E23F31" w:rsidRPr="007C534C">
        <w:rPr>
          <w:rFonts w:ascii="Helvetica" w:hAnsi="Helvetica"/>
          <w:sz w:val="22"/>
          <w:szCs w:val="22"/>
        </w:rPr>
        <w:t xml:space="preserve">utilizes either </w:t>
      </w:r>
      <w:r w:rsidR="00652020" w:rsidRPr="007C534C">
        <w:rPr>
          <w:rFonts w:ascii="Helvetica" w:hAnsi="Helvetica"/>
          <w:sz w:val="22"/>
          <w:szCs w:val="22"/>
        </w:rPr>
        <w:t>adamantane</w:t>
      </w:r>
      <w:r w:rsidR="00737FB8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dXN0YWZzb248L0F1dGhvcj48WWVhcj4yMDE1PC9ZZWFy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dXN0YWZzb248L0F1dGhvcj48WWVhcj4yMDE1PC9ZZWFy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737FB8" w:rsidRPr="007C534C">
        <w:rPr>
          <w:rFonts w:ascii="Helvetica" w:hAnsi="Helvetica"/>
          <w:sz w:val="22"/>
          <w:szCs w:val="22"/>
        </w:rPr>
      </w:r>
      <w:r w:rsidR="00737FB8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89-91</w:t>
      </w:r>
      <w:r w:rsidR="00737FB8" w:rsidRPr="007C534C">
        <w:rPr>
          <w:rFonts w:ascii="Helvetica" w:hAnsi="Helvetica"/>
          <w:sz w:val="22"/>
          <w:szCs w:val="22"/>
        </w:rPr>
        <w:fldChar w:fldCharType="end"/>
      </w:r>
      <w:r w:rsidRPr="007C534C">
        <w:rPr>
          <w:rFonts w:ascii="Helvetica" w:hAnsi="Helvetica"/>
          <w:sz w:val="22"/>
          <w:szCs w:val="22"/>
        </w:rPr>
        <w:t xml:space="preserve"> </w:t>
      </w:r>
      <w:r w:rsidR="00652020" w:rsidRPr="007C534C">
        <w:rPr>
          <w:rFonts w:ascii="Helvetica" w:hAnsi="Helvetica"/>
          <w:sz w:val="22"/>
          <w:szCs w:val="22"/>
        </w:rPr>
        <w:t>or Boc</w:t>
      </w:r>
      <w:r w:rsidR="00652020" w:rsidRPr="007C534C">
        <w:rPr>
          <w:rFonts w:ascii="Helvetica" w:hAnsi="Helvetica"/>
          <w:sz w:val="22"/>
          <w:szCs w:val="22"/>
          <w:vertAlign w:val="subscript"/>
        </w:rPr>
        <w:t>3</w:t>
      </w:r>
      <w:r w:rsidR="0047165B" w:rsidRPr="007C534C">
        <w:rPr>
          <w:rFonts w:ascii="Helvetica" w:hAnsi="Helvetica"/>
          <w:sz w:val="22"/>
          <w:szCs w:val="22"/>
        </w:rPr>
        <w:t>Arg</w:t>
      </w:r>
      <w:r w:rsidR="00737FB8" w:rsidRPr="007C534C">
        <w:rPr>
          <w:rFonts w:ascii="Helvetica" w:hAnsi="Helvetica"/>
          <w:sz w:val="22"/>
          <w:szCs w:val="22"/>
        </w:rPr>
        <w:fldChar w:fldCharType="begin"/>
      </w:r>
      <w:r w:rsidR="00A90686" w:rsidRPr="007C534C">
        <w:rPr>
          <w:rFonts w:ascii="Helvetica" w:hAnsi="Helvetica"/>
          <w:sz w:val="22"/>
          <w:szCs w:val="22"/>
        </w:rPr>
        <w:instrText xml:space="preserve"> ADDIN EN.CITE &lt;EndNote&gt;&lt;Cite&gt;&lt;Author&gt;Long&lt;/Author&gt;&lt;Year&gt;2012&lt;/Year&gt;&lt;RecNum&gt;78&lt;/RecNum&gt;&lt;DisplayText&gt;&lt;style face="superscript"&gt;92&lt;/style&gt;&lt;/DisplayText&gt;&lt;record&gt;&lt;rec-number&gt;78&lt;/rec-number&gt;&lt;foreign-keys&gt;&lt;key app="EN" db-id="a5afzapwgvd9fjewwew5zwvrxe09td5edw5r" timestamp="1502651235"&gt;78&lt;/key&gt;&lt;/foreign-keys&gt;&lt;ref-type name="Journal Article"&gt;17&lt;/ref-type&gt;&lt;contributors&gt;&lt;authors&gt;&lt;author&gt;Long, M. J.&lt;/author&gt;&lt;author&gt;Gollapalli, D. R.&lt;/author&gt;&lt;author&gt;Hedstrom, L.&lt;/author&gt;&lt;/authors&gt;&lt;/contributors&gt;&lt;auth-address&gt;Graduate Program in Biochemistry, Brandeis University, 415 South Street, Waltham, MA 02453, USA.&lt;/auth-address&gt;&lt;titles&gt;&lt;title&gt;Inhibitor mediated protein degradation&lt;/title&gt;&lt;secondary-title&gt;Chem Biol&lt;/secondary-title&gt;&lt;/titles&gt;&lt;periodical&gt;&lt;full-title&gt;Chem Biol&lt;/full-title&gt;&lt;/periodical&gt;&lt;pages&gt;629-37&lt;/pages&gt;&lt;volume&gt;19&lt;/volume&gt;&lt;number&gt;5&lt;/number&gt;&lt;keywords&gt;&lt;keyword&gt;*Drug Design&lt;/keyword&gt;&lt;keyword&gt;Glutathione Transferase/*metabolism&lt;/keyword&gt;&lt;keyword&gt;HeLa Cells&lt;/keyword&gt;&lt;keyword&gt;Humans&lt;/keyword&gt;&lt;keyword&gt;Phenylcarbamates/*chemistry/*pharmacology&lt;/keyword&gt;&lt;keyword&gt;Proteasome Endopeptidase Complex/metabolism&lt;/keyword&gt;&lt;keyword&gt;Proteasome Inhibitors&lt;/keyword&gt;&lt;keyword&gt;Proteolysis/*drug effects&lt;/keyword&gt;&lt;keyword&gt;Tetrahydrofolate Dehydrogenase/*metabolism&lt;/keyword&gt;&lt;keyword&gt;Ubiquitin/metabolism&lt;/keyword&gt;&lt;/keywords&gt;&lt;dates&gt;&lt;year&gt;2012&lt;/year&gt;&lt;pub-dates&gt;&lt;date&gt;May 25&lt;/date&gt;&lt;/pub-dates&gt;&lt;/dates&gt;&lt;isbn&gt;1879-1301 (Electronic)&amp;#xD;1074-5521 (Linking)&lt;/isbn&gt;&lt;accession-num&gt;22633414&lt;/accession-num&gt;&lt;urls&gt;&lt;related-urls&gt;&lt;url&gt;https://www.ncbi.nlm.nih.gov/pubmed/22633414&lt;/url&gt;&lt;/related-urls&gt;&lt;/urls&gt;&lt;custom2&gt;PMC3361691&lt;/custom2&gt;&lt;electronic-resource-num&gt;10.1016/j.chembiol.2012.04.008&lt;/electronic-resource-num&gt;&lt;/record&gt;&lt;/Cite&gt;&lt;/EndNote&gt;</w:instrText>
      </w:r>
      <w:r w:rsidR="00737FB8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92</w:t>
      </w:r>
      <w:r w:rsidR="00737FB8" w:rsidRPr="007C534C">
        <w:rPr>
          <w:rFonts w:ascii="Helvetica" w:hAnsi="Helvetica"/>
          <w:sz w:val="22"/>
          <w:szCs w:val="22"/>
        </w:rPr>
        <w:fldChar w:fldCharType="end"/>
      </w:r>
      <w:r w:rsidR="0047165B" w:rsidRPr="007C534C">
        <w:rPr>
          <w:rFonts w:ascii="Helvetica" w:hAnsi="Helvetica"/>
          <w:sz w:val="22"/>
          <w:szCs w:val="22"/>
        </w:rPr>
        <w:t xml:space="preserve"> moieties to </w:t>
      </w:r>
      <w:r w:rsidR="00E23F31" w:rsidRPr="007C534C">
        <w:rPr>
          <w:rFonts w:ascii="Helvetica" w:hAnsi="Helvetica"/>
          <w:sz w:val="22"/>
          <w:szCs w:val="22"/>
        </w:rPr>
        <w:t>elicit an</w:t>
      </w:r>
      <w:r w:rsidRPr="007C534C">
        <w:rPr>
          <w:rFonts w:ascii="Helvetica" w:hAnsi="Helvetica"/>
          <w:sz w:val="22"/>
          <w:szCs w:val="22"/>
        </w:rPr>
        <w:t xml:space="preserve"> unfol</w:t>
      </w:r>
      <w:r w:rsidR="00047084" w:rsidRPr="007C534C">
        <w:rPr>
          <w:rFonts w:ascii="Helvetica" w:hAnsi="Helvetica"/>
          <w:sz w:val="22"/>
          <w:szCs w:val="22"/>
        </w:rPr>
        <w:t>d</w:t>
      </w:r>
      <w:r w:rsidRPr="007C534C">
        <w:rPr>
          <w:rFonts w:ascii="Helvetica" w:hAnsi="Helvetica"/>
          <w:sz w:val="22"/>
          <w:szCs w:val="22"/>
        </w:rPr>
        <w:t>ed protein response</w:t>
      </w:r>
      <w:r w:rsidR="008A35D8" w:rsidRPr="007C534C">
        <w:rPr>
          <w:rFonts w:ascii="Helvetica" w:hAnsi="Helvetica"/>
          <w:sz w:val="22"/>
          <w:szCs w:val="22"/>
        </w:rPr>
        <w:t xml:space="preserve"> and subsequent </w:t>
      </w:r>
      <w:r w:rsidR="00E23F31" w:rsidRPr="007C534C">
        <w:rPr>
          <w:rFonts w:ascii="Helvetica" w:hAnsi="Helvetica"/>
          <w:sz w:val="22"/>
          <w:szCs w:val="22"/>
        </w:rPr>
        <w:t xml:space="preserve">target </w:t>
      </w:r>
      <w:r w:rsidR="008A35D8" w:rsidRPr="007C534C">
        <w:rPr>
          <w:rFonts w:ascii="Helvetica" w:hAnsi="Helvetica"/>
          <w:sz w:val="22"/>
          <w:szCs w:val="22"/>
        </w:rPr>
        <w:t>degradation, was demonstrated to be an effective strategy against HaloTag fusion proteins</w:t>
      </w:r>
      <w:r w:rsidR="008019CA" w:rsidRPr="007C534C">
        <w:rPr>
          <w:rFonts w:ascii="Helvetica" w:hAnsi="Helvetica"/>
          <w:sz w:val="22"/>
          <w:szCs w:val="22"/>
        </w:rPr>
        <w:fldChar w:fldCharType="begin"/>
      </w:r>
      <w:r w:rsidR="00A90686" w:rsidRPr="007C534C">
        <w:rPr>
          <w:rFonts w:ascii="Helvetica" w:hAnsi="Helvetica"/>
          <w:sz w:val="22"/>
          <w:szCs w:val="22"/>
        </w:rPr>
        <w:instrText xml:space="preserve"> ADDIN EN.CITE &lt;EndNote&gt;&lt;Cite&gt;&lt;Author&gt;Neklesa&lt;/Author&gt;&lt;Year&gt;2011&lt;/Year&gt;&lt;RecNum&gt;76&lt;/RecNum&gt;&lt;DisplayText&gt;&lt;style face="superscript"&gt;90&lt;/style&gt;&lt;/DisplayText&gt;&lt;record&gt;&lt;rec-number&gt;76&lt;/rec-number&gt;&lt;foreign-keys&gt;&lt;key app="EN" db-id="a5afzapwgvd9fjewwew5zwvrxe09td5edw5r" timestamp="1502642403"&gt;76&lt;/key&gt;&lt;/foreign-keys&gt;&lt;ref-type name="Journal Article"&gt;17&lt;/ref-type&gt;&lt;contributors&gt;&lt;authors&gt;&lt;author&gt;Neklesa, T. K.&lt;/author&gt;&lt;author&gt;Tae, H. S.&lt;/author&gt;&lt;author&gt;Schneekloth, A. R.&lt;/author&gt;&lt;author&gt;Stulberg, M. J.&lt;/author&gt;&lt;author&gt;Corson, T. W.&lt;/author&gt;&lt;author&gt;Sundberg, T. B.&lt;/author&gt;&lt;author&gt;Raina, K.&lt;/author&gt;&lt;author&gt;Holley, S. A.&lt;/author&gt;&lt;author&gt;Crews, C. M.&lt;/author&gt;&lt;/authors&gt;&lt;/contributors&gt;&lt;auth-address&gt;Department of Molecular, Cellular and Developmental Biology, Yale University, New Haven, Connecticut, USA.&lt;/auth-address&gt;&lt;titles&gt;&lt;title&gt;Small-molecule hydrophobic tagging-induced degradation of HaloTag fusion proteins&lt;/title&gt;&lt;secondary-title&gt;Nat Chem Biol&lt;/secondary-title&gt;&lt;/titles&gt;&lt;periodical&gt;&lt;full-title&gt;Nat Chem Biol&lt;/full-title&gt;&lt;/periodical&gt;&lt;pages&gt;538-43&lt;/pages&gt;&lt;volume&gt;7&lt;/volume&gt;&lt;number&gt;8&lt;/number&gt;&lt;keywords&gt;&lt;keyword&gt;Animals&lt;/keyword&gt;&lt;keyword&gt;Biosensing Techniques/*methods&lt;/keyword&gt;&lt;keyword&gt;Cell Line&lt;/keyword&gt;&lt;keyword&gt;Fluorescent Dyes/*chemistry&lt;/keyword&gt;&lt;keyword&gt;Humans&lt;/keyword&gt;&lt;keyword&gt;Hydrophobic and Hydrophilic Interactions&lt;/keyword&gt;&lt;keyword&gt;Luminescent Proteins/chemistry&lt;/keyword&gt;&lt;keyword&gt;Mice&lt;/keyword&gt;&lt;keyword&gt;Molecular Structure&lt;/keyword&gt;&lt;keyword&gt;Recombinant Proteins&lt;/keyword&gt;&lt;keyword&gt;Sensitivity and Specificity&lt;/keyword&gt;&lt;keyword&gt;Staining and Labeling&lt;/keyword&gt;&lt;keyword&gt;Zebrafish&lt;/keyword&gt;&lt;/keywords&gt;&lt;dates&gt;&lt;year&gt;2011&lt;/year&gt;&lt;pub-dates&gt;&lt;date&gt;Jul 03&lt;/date&gt;&lt;/pub-dates&gt;&lt;/dates&gt;&lt;isbn&gt;1552-4469 (Electronic)&amp;#xD;1552-4450 (Linking)&lt;/isbn&gt;&lt;accession-num&gt;21725302&lt;/accession-num&gt;&lt;urls&gt;&lt;related-urls&gt;&lt;url&gt;https://www.ncbi.nlm.nih.gov/pubmed/21725302&lt;/url&gt;&lt;/related-urls&gt;&lt;/urls&gt;&lt;custom2&gt;PMC3139752&lt;/custom2&gt;&lt;electronic-resource-num&gt;10.1038/nchembio.597&lt;/electronic-resource-num&gt;&lt;/record&gt;&lt;/Cite&gt;&lt;/EndNote&gt;</w:instrText>
      </w:r>
      <w:r w:rsidR="008019CA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90</w:t>
      </w:r>
      <w:r w:rsidR="008019CA" w:rsidRPr="007C534C">
        <w:rPr>
          <w:rFonts w:ascii="Helvetica" w:hAnsi="Helvetica"/>
          <w:sz w:val="22"/>
          <w:szCs w:val="22"/>
        </w:rPr>
        <w:fldChar w:fldCharType="end"/>
      </w:r>
      <w:r w:rsidR="008A35D8" w:rsidRPr="007C534C">
        <w:rPr>
          <w:rFonts w:ascii="Helvetica" w:hAnsi="Helvetica"/>
          <w:sz w:val="22"/>
          <w:szCs w:val="22"/>
        </w:rPr>
        <w:t xml:space="preserve"> and clinically-relevant targets including a psuedokinase human epidermal growth factor receptor</w:t>
      </w:r>
      <w:r w:rsidR="0047165B" w:rsidRPr="007C534C">
        <w:rPr>
          <w:rFonts w:ascii="Helvetica" w:hAnsi="Helvetica"/>
          <w:sz w:val="22"/>
          <w:szCs w:val="22"/>
        </w:rPr>
        <w:t xml:space="preserve"> 3</w:t>
      </w:r>
      <w:r w:rsidR="008A35D8" w:rsidRPr="007C534C">
        <w:rPr>
          <w:rFonts w:ascii="Helvetica" w:hAnsi="Helvetica"/>
          <w:sz w:val="22"/>
          <w:szCs w:val="22"/>
        </w:rPr>
        <w:t xml:space="preserve"> (HER3)</w:t>
      </w:r>
      <w:r w:rsidR="008019CA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YaWU8L0F1dGhvcj48WWVhcj4yMDE0PC9ZZWFyPjxSZWNO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YaWU8L0F1dGhvcj48WWVhcj4yMDE0PC9ZZWFyPjxSZWNO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8019CA" w:rsidRPr="007C534C">
        <w:rPr>
          <w:rFonts w:ascii="Helvetica" w:hAnsi="Helvetica"/>
          <w:sz w:val="22"/>
          <w:szCs w:val="22"/>
        </w:rPr>
      </w:r>
      <w:r w:rsidR="008019CA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91</w:t>
      </w:r>
      <w:r w:rsidR="008019CA" w:rsidRPr="007C534C">
        <w:rPr>
          <w:rFonts w:ascii="Helvetica" w:hAnsi="Helvetica"/>
          <w:sz w:val="22"/>
          <w:szCs w:val="22"/>
        </w:rPr>
        <w:fldChar w:fldCharType="end"/>
      </w:r>
      <w:r w:rsidR="008A35D8" w:rsidRPr="007C534C">
        <w:rPr>
          <w:rFonts w:ascii="Helvetica" w:hAnsi="Helvetica"/>
          <w:sz w:val="22"/>
          <w:szCs w:val="22"/>
        </w:rPr>
        <w:t xml:space="preserve">. </w:t>
      </w:r>
      <w:r w:rsidRPr="007C534C">
        <w:rPr>
          <w:rFonts w:ascii="Helvetica" w:hAnsi="Helvetica"/>
          <w:sz w:val="22"/>
          <w:szCs w:val="22"/>
        </w:rPr>
        <w:t xml:space="preserve">However, </w:t>
      </w:r>
      <w:r w:rsidR="00AE4789" w:rsidRPr="007C534C">
        <w:rPr>
          <w:rFonts w:ascii="Helvetica" w:hAnsi="Helvetica"/>
          <w:sz w:val="22"/>
          <w:szCs w:val="22"/>
        </w:rPr>
        <w:t xml:space="preserve">the HyT strategy will likely remain a chemical tool due to </w:t>
      </w:r>
      <w:r w:rsidRPr="007C534C">
        <w:rPr>
          <w:rFonts w:ascii="Helvetica" w:hAnsi="Helvetica"/>
          <w:sz w:val="22"/>
          <w:szCs w:val="22"/>
        </w:rPr>
        <w:t xml:space="preserve">the </w:t>
      </w:r>
      <w:r w:rsidR="008A35D8" w:rsidRPr="007C534C">
        <w:rPr>
          <w:rFonts w:ascii="Helvetica" w:hAnsi="Helvetica"/>
          <w:sz w:val="22"/>
          <w:szCs w:val="22"/>
        </w:rPr>
        <w:t>relatively ambiguous molecular mechanism of the HyT strategy</w:t>
      </w:r>
      <w:r w:rsidR="00AE4789" w:rsidRPr="007C534C">
        <w:rPr>
          <w:rFonts w:ascii="Helvetica" w:hAnsi="Helvetica"/>
          <w:sz w:val="22"/>
          <w:szCs w:val="22"/>
        </w:rPr>
        <w:t xml:space="preserve"> and concerns related to the chemical and biological properties of adamantane and Boc</w:t>
      </w:r>
      <w:r w:rsidR="00AE4789" w:rsidRPr="007C534C">
        <w:rPr>
          <w:rFonts w:ascii="Helvetica" w:hAnsi="Helvetica"/>
          <w:sz w:val="22"/>
          <w:szCs w:val="22"/>
          <w:vertAlign w:val="subscript"/>
        </w:rPr>
        <w:t>3</w:t>
      </w:r>
      <w:r w:rsidR="00AE4789" w:rsidRPr="007C534C">
        <w:rPr>
          <w:rFonts w:ascii="Helvetica" w:hAnsi="Helvetica"/>
          <w:sz w:val="22"/>
          <w:szCs w:val="22"/>
        </w:rPr>
        <w:t>Arg.</w:t>
      </w:r>
    </w:p>
    <w:p w14:paraId="2CA3A68C" w14:textId="4D8F5B25" w:rsidR="0047165B" w:rsidRPr="007C534C" w:rsidRDefault="00892C00" w:rsidP="0047165B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 xml:space="preserve">The </w:t>
      </w:r>
      <w:r w:rsidR="009E7FA6" w:rsidRPr="007C534C">
        <w:rPr>
          <w:rFonts w:ascii="Helvetica" w:hAnsi="Helvetica"/>
          <w:sz w:val="22"/>
          <w:szCs w:val="22"/>
        </w:rPr>
        <w:t>primary breakthrough</w:t>
      </w:r>
      <w:r w:rsidRPr="007C534C">
        <w:rPr>
          <w:rFonts w:ascii="Helvetica" w:hAnsi="Helvetica"/>
          <w:sz w:val="22"/>
          <w:szCs w:val="22"/>
        </w:rPr>
        <w:t>s</w:t>
      </w:r>
      <w:r w:rsidR="009E7FA6" w:rsidRPr="007C534C">
        <w:rPr>
          <w:rFonts w:ascii="Helvetica" w:hAnsi="Helvetica"/>
          <w:sz w:val="22"/>
          <w:szCs w:val="22"/>
        </w:rPr>
        <w:t xml:space="preserve"> </w:t>
      </w:r>
      <w:r w:rsidRPr="007C534C">
        <w:rPr>
          <w:rFonts w:ascii="Helvetica" w:hAnsi="Helvetica"/>
          <w:sz w:val="22"/>
          <w:szCs w:val="22"/>
        </w:rPr>
        <w:t xml:space="preserve">that </w:t>
      </w:r>
      <w:r w:rsidR="00E23F31" w:rsidRPr="007C534C">
        <w:rPr>
          <w:rFonts w:ascii="Helvetica" w:hAnsi="Helvetica"/>
          <w:sz w:val="22"/>
          <w:szCs w:val="22"/>
        </w:rPr>
        <w:t xml:space="preserve">transformed small molecule-induced protein degradation into a potentially viable therapeutic approach </w:t>
      </w:r>
      <w:r w:rsidRPr="007C534C">
        <w:rPr>
          <w:rFonts w:ascii="Helvetica" w:hAnsi="Helvetica"/>
          <w:sz w:val="22"/>
          <w:szCs w:val="22"/>
        </w:rPr>
        <w:t xml:space="preserve">took place in 2015, when several reports described </w:t>
      </w:r>
      <w:r w:rsidR="00AE4789" w:rsidRPr="007C534C">
        <w:rPr>
          <w:rFonts w:ascii="Helvetica" w:hAnsi="Helvetica"/>
          <w:sz w:val="22"/>
          <w:szCs w:val="22"/>
        </w:rPr>
        <w:t>efficient degraders that operate</w:t>
      </w:r>
      <w:r w:rsidRPr="007C534C">
        <w:rPr>
          <w:rFonts w:ascii="Helvetica" w:hAnsi="Helvetica"/>
          <w:sz w:val="22"/>
          <w:szCs w:val="22"/>
        </w:rPr>
        <w:t xml:space="preserve"> in the mid-to-low n</w:t>
      </w:r>
      <w:r w:rsidR="00AE4789" w:rsidRPr="007C534C">
        <w:rPr>
          <w:rFonts w:ascii="Helvetica" w:hAnsi="Helvetica"/>
          <w:sz w:val="22"/>
          <w:szCs w:val="22"/>
        </w:rPr>
        <w:t>anomolar range, and with</w:t>
      </w:r>
      <w:r w:rsidRPr="007C534C">
        <w:rPr>
          <w:rFonts w:ascii="Helvetica" w:hAnsi="Helvetica"/>
          <w:sz w:val="22"/>
          <w:szCs w:val="22"/>
        </w:rPr>
        <w:t xml:space="preserve"> </w:t>
      </w:r>
      <w:r w:rsidRPr="007C534C">
        <w:rPr>
          <w:rFonts w:ascii="Helvetica" w:hAnsi="Helvetica"/>
          <w:i/>
          <w:sz w:val="22"/>
          <w:szCs w:val="22"/>
        </w:rPr>
        <w:t>in vivo</w:t>
      </w:r>
      <w:r w:rsidRPr="007C534C">
        <w:rPr>
          <w:rFonts w:ascii="Helvetica" w:hAnsi="Helvetica"/>
          <w:sz w:val="22"/>
          <w:szCs w:val="22"/>
        </w:rPr>
        <w:t xml:space="preserve"> efficacy</w:t>
      </w:r>
      <w:r w:rsidR="00737FB8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b25kZXNvbjwvQXV0aG9yPjxZZWFyPjIwMTU8L1llYXI+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b25kZXNvbjwvQXV0aG9yPjxZZWFyPjIwMTU8L1llYXI+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737FB8" w:rsidRPr="007C534C">
        <w:rPr>
          <w:rFonts w:ascii="Helvetica" w:hAnsi="Helvetica"/>
          <w:sz w:val="22"/>
          <w:szCs w:val="22"/>
        </w:rPr>
      </w:r>
      <w:r w:rsidR="00737FB8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93-96</w:t>
      </w:r>
      <w:r w:rsidR="00737FB8" w:rsidRPr="007C534C">
        <w:rPr>
          <w:rFonts w:ascii="Helvetica" w:hAnsi="Helvetica"/>
          <w:sz w:val="22"/>
          <w:szCs w:val="22"/>
        </w:rPr>
        <w:fldChar w:fldCharType="end"/>
      </w:r>
      <w:r w:rsidR="00541715" w:rsidRPr="007C534C">
        <w:rPr>
          <w:rFonts w:ascii="Helvetica" w:hAnsi="Helvetica"/>
          <w:sz w:val="22"/>
          <w:szCs w:val="22"/>
        </w:rPr>
        <w:t xml:space="preserve">. These breakthroughs were enabled by </w:t>
      </w:r>
      <w:r w:rsidR="00E23F31" w:rsidRPr="007C534C">
        <w:rPr>
          <w:rFonts w:ascii="Helvetica" w:hAnsi="Helvetica"/>
          <w:sz w:val="22"/>
          <w:szCs w:val="22"/>
        </w:rPr>
        <w:t>the discovery that the E3 ligase cereblon (CRBN) is the molecular target of the teratogen and immunomodulatory imide drug (IMiD) thalidomide in 201</w:t>
      </w:r>
      <w:r w:rsidR="008E50C3" w:rsidRPr="007C534C">
        <w:rPr>
          <w:rFonts w:ascii="Helvetica" w:hAnsi="Helvetica"/>
          <w:sz w:val="22"/>
          <w:szCs w:val="22"/>
        </w:rPr>
        <w:t>0</w:t>
      </w:r>
      <w:r w:rsidR="00E23F31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JdG88L0F1dGhvcj48WWVhcj4yMDEwPC9ZZWFyPjxSZWNO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</w:fldData>
        </w:fldChar>
      </w:r>
      <w:r w:rsidR="00AF164B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F164B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JdG88L0F1dGhvcj48WWVhcj4yMDEwPC9ZZWFyPjxSZWNO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</w:fldData>
        </w:fldChar>
      </w:r>
      <w:r w:rsidR="00AF164B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F164B" w:rsidRPr="007C534C">
        <w:rPr>
          <w:rFonts w:ascii="Helvetica" w:hAnsi="Helvetica"/>
          <w:sz w:val="22"/>
          <w:szCs w:val="22"/>
        </w:rPr>
      </w:r>
      <w:r w:rsidR="00AF164B" w:rsidRPr="007C534C">
        <w:rPr>
          <w:rFonts w:ascii="Helvetica" w:hAnsi="Helvetica"/>
          <w:sz w:val="22"/>
          <w:szCs w:val="22"/>
        </w:rPr>
        <w:fldChar w:fldCharType="end"/>
      </w:r>
      <w:r w:rsidR="00E23F31" w:rsidRPr="007C534C">
        <w:rPr>
          <w:rFonts w:ascii="Helvetica" w:hAnsi="Helvetica"/>
          <w:sz w:val="22"/>
          <w:szCs w:val="22"/>
        </w:rPr>
      </w:r>
      <w:r w:rsidR="00E23F31" w:rsidRPr="007C534C">
        <w:rPr>
          <w:rFonts w:ascii="Helvetica" w:hAnsi="Helvetica"/>
          <w:sz w:val="22"/>
          <w:szCs w:val="22"/>
        </w:rPr>
        <w:fldChar w:fldCharType="separate"/>
      </w:r>
      <w:r w:rsidR="00AF164B" w:rsidRPr="007C534C">
        <w:rPr>
          <w:rFonts w:ascii="Helvetica" w:hAnsi="Helvetica"/>
          <w:noProof/>
          <w:sz w:val="22"/>
          <w:szCs w:val="22"/>
          <w:vertAlign w:val="superscript"/>
        </w:rPr>
        <w:t>97</w:t>
      </w:r>
      <w:r w:rsidR="00E23F31" w:rsidRPr="007C534C">
        <w:rPr>
          <w:rFonts w:ascii="Helvetica" w:hAnsi="Helvetica"/>
          <w:sz w:val="22"/>
          <w:szCs w:val="22"/>
        </w:rPr>
        <w:fldChar w:fldCharType="end"/>
      </w:r>
      <w:r w:rsidR="00E23F31" w:rsidRPr="007C534C">
        <w:rPr>
          <w:rFonts w:ascii="Helvetica" w:hAnsi="Helvetica"/>
          <w:sz w:val="22"/>
          <w:szCs w:val="22"/>
        </w:rPr>
        <w:t xml:space="preserve">, and </w:t>
      </w:r>
      <w:r w:rsidR="00541715" w:rsidRPr="007C534C">
        <w:rPr>
          <w:rFonts w:ascii="Helvetica" w:hAnsi="Helvetica"/>
          <w:sz w:val="22"/>
          <w:szCs w:val="22"/>
        </w:rPr>
        <w:t xml:space="preserve">the development of a </w:t>
      </w:r>
      <w:r w:rsidR="008F3DDC" w:rsidRPr="007C534C">
        <w:rPr>
          <w:rFonts w:ascii="Helvetica" w:hAnsi="Helvetica"/>
          <w:sz w:val="22"/>
          <w:szCs w:val="22"/>
        </w:rPr>
        <w:t>potent and</w:t>
      </w:r>
      <w:r w:rsidR="00AE4789" w:rsidRPr="007C534C">
        <w:rPr>
          <w:rFonts w:ascii="Helvetica" w:hAnsi="Helvetica"/>
          <w:sz w:val="22"/>
          <w:szCs w:val="22"/>
        </w:rPr>
        <w:t xml:space="preserve"> specific </w:t>
      </w:r>
      <w:r w:rsidR="00541715" w:rsidRPr="007C534C">
        <w:rPr>
          <w:rFonts w:ascii="Helvetica" w:hAnsi="Helvetica"/>
          <w:sz w:val="22"/>
          <w:szCs w:val="22"/>
        </w:rPr>
        <w:t xml:space="preserve">chemical ligand for </w:t>
      </w:r>
      <w:r w:rsidR="00333B8B" w:rsidRPr="007C534C">
        <w:rPr>
          <w:rFonts w:ascii="Helvetica" w:hAnsi="Helvetica"/>
          <w:sz w:val="22"/>
          <w:szCs w:val="22"/>
        </w:rPr>
        <w:t xml:space="preserve">the E3 </w:t>
      </w:r>
      <w:r w:rsidR="00333B8B" w:rsidRPr="007C534C">
        <w:rPr>
          <w:rFonts w:ascii="Helvetica" w:hAnsi="Helvetica"/>
          <w:sz w:val="22"/>
          <w:szCs w:val="22"/>
        </w:rPr>
        <w:lastRenderedPageBreak/>
        <w:t>ligase von Hippel-</w:t>
      </w:r>
      <w:r w:rsidR="00AE4789" w:rsidRPr="007C534C">
        <w:rPr>
          <w:rFonts w:ascii="Helvetica" w:hAnsi="Helvetica"/>
          <w:sz w:val="22"/>
          <w:szCs w:val="22"/>
        </w:rPr>
        <w:t>Lindau (</w:t>
      </w:r>
      <w:r w:rsidR="00541715" w:rsidRPr="007C534C">
        <w:rPr>
          <w:rFonts w:ascii="Helvetica" w:hAnsi="Helvetica"/>
          <w:sz w:val="22"/>
          <w:szCs w:val="22"/>
        </w:rPr>
        <w:t>VHL</w:t>
      </w:r>
      <w:r w:rsidR="00AE4789" w:rsidRPr="007C534C">
        <w:rPr>
          <w:rFonts w:ascii="Helvetica" w:hAnsi="Helvetica"/>
          <w:sz w:val="22"/>
          <w:szCs w:val="22"/>
        </w:rPr>
        <w:t>)</w:t>
      </w:r>
      <w:r w:rsidR="006A0B01" w:rsidRPr="007C534C">
        <w:rPr>
          <w:rFonts w:ascii="Helvetica" w:hAnsi="Helvetica"/>
          <w:sz w:val="22"/>
          <w:szCs w:val="22"/>
        </w:rPr>
        <w:t xml:space="preserve"> in 2012</w:t>
      </w:r>
      <w:r w:rsidR="00CF2B3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dWNrbGV5PC9BdXRob3I+PFllYXI+MjAxMjwvWWVhcj48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</w:fldData>
        </w:fldChar>
      </w:r>
      <w:r w:rsidR="00AF164B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F164B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dWNrbGV5PC9BdXRob3I+PFllYXI+MjAxMjwvWWVhcj48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</w:fldData>
        </w:fldChar>
      </w:r>
      <w:r w:rsidR="00AF164B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F164B" w:rsidRPr="007C534C">
        <w:rPr>
          <w:rFonts w:ascii="Helvetica" w:hAnsi="Helvetica"/>
          <w:sz w:val="22"/>
          <w:szCs w:val="22"/>
        </w:rPr>
      </w:r>
      <w:r w:rsidR="00AF164B" w:rsidRPr="007C534C">
        <w:rPr>
          <w:rFonts w:ascii="Helvetica" w:hAnsi="Helvetica"/>
          <w:sz w:val="22"/>
          <w:szCs w:val="22"/>
        </w:rPr>
        <w:fldChar w:fldCharType="end"/>
      </w:r>
      <w:r w:rsidR="00CF2B3E" w:rsidRPr="007C534C">
        <w:rPr>
          <w:rFonts w:ascii="Helvetica" w:hAnsi="Helvetica"/>
          <w:sz w:val="22"/>
          <w:szCs w:val="22"/>
        </w:rPr>
      </w:r>
      <w:r w:rsidR="00CF2B3E" w:rsidRPr="007C534C">
        <w:rPr>
          <w:rFonts w:ascii="Helvetica" w:hAnsi="Helvetica"/>
          <w:sz w:val="22"/>
          <w:szCs w:val="22"/>
        </w:rPr>
        <w:fldChar w:fldCharType="separate"/>
      </w:r>
      <w:r w:rsidR="00AF164B" w:rsidRPr="007C534C">
        <w:rPr>
          <w:rFonts w:ascii="Helvetica" w:hAnsi="Helvetica"/>
          <w:noProof/>
          <w:sz w:val="22"/>
          <w:szCs w:val="22"/>
          <w:vertAlign w:val="superscript"/>
        </w:rPr>
        <w:t>98-100</w:t>
      </w:r>
      <w:r w:rsidR="00CF2B3E" w:rsidRPr="007C534C">
        <w:rPr>
          <w:rFonts w:ascii="Helvetica" w:hAnsi="Helvetica"/>
          <w:sz w:val="22"/>
          <w:szCs w:val="22"/>
        </w:rPr>
        <w:fldChar w:fldCharType="end"/>
      </w:r>
      <w:r w:rsidR="00541715" w:rsidRPr="007C534C">
        <w:rPr>
          <w:rFonts w:ascii="Helvetica" w:hAnsi="Helvetica"/>
          <w:sz w:val="22"/>
          <w:szCs w:val="22"/>
        </w:rPr>
        <w:t xml:space="preserve">. The </w:t>
      </w:r>
      <w:r w:rsidR="00E23F31" w:rsidRPr="007C534C">
        <w:rPr>
          <w:rFonts w:ascii="Helvetica" w:hAnsi="Helvetica"/>
          <w:sz w:val="22"/>
          <w:szCs w:val="22"/>
        </w:rPr>
        <w:t>increased drug-like</w:t>
      </w:r>
      <w:r w:rsidR="00541715" w:rsidRPr="007C534C">
        <w:rPr>
          <w:rFonts w:ascii="Helvetica" w:hAnsi="Helvetica"/>
          <w:sz w:val="22"/>
          <w:szCs w:val="22"/>
        </w:rPr>
        <w:t xml:space="preserve"> properties of these E3 ligase ligands compared with the previous versions greatly i</w:t>
      </w:r>
      <w:r w:rsidR="0047165B" w:rsidRPr="007C534C">
        <w:rPr>
          <w:rFonts w:ascii="Helvetica" w:hAnsi="Helvetica"/>
          <w:sz w:val="22"/>
          <w:szCs w:val="22"/>
        </w:rPr>
        <w:t xml:space="preserve">mproved the potency, </w:t>
      </w:r>
      <w:r w:rsidR="00541715" w:rsidRPr="007C534C">
        <w:rPr>
          <w:rFonts w:ascii="Helvetica" w:hAnsi="Helvetica"/>
          <w:sz w:val="22"/>
          <w:szCs w:val="22"/>
        </w:rPr>
        <w:t>stability</w:t>
      </w:r>
      <w:r w:rsidR="0047165B" w:rsidRPr="007C534C">
        <w:rPr>
          <w:rFonts w:ascii="Helvetica" w:hAnsi="Helvetica"/>
          <w:sz w:val="22"/>
          <w:szCs w:val="22"/>
        </w:rPr>
        <w:t xml:space="preserve"> and permeability</w:t>
      </w:r>
      <w:r w:rsidR="00541715" w:rsidRPr="007C534C">
        <w:rPr>
          <w:rFonts w:ascii="Helvetica" w:hAnsi="Helvetica"/>
          <w:sz w:val="22"/>
          <w:szCs w:val="22"/>
        </w:rPr>
        <w:t xml:space="preserve"> of the degrader molecules. </w:t>
      </w:r>
      <w:r w:rsidR="009F2B93" w:rsidRPr="007C534C">
        <w:rPr>
          <w:rFonts w:ascii="Helvetica" w:hAnsi="Helvetica"/>
          <w:sz w:val="22"/>
          <w:szCs w:val="22"/>
        </w:rPr>
        <w:t>Moreover, induced degradation was found in some cases to have more potent effects than inhibition. For example, a</w:t>
      </w:r>
      <w:r w:rsidR="00560FEF" w:rsidRPr="007C534C">
        <w:rPr>
          <w:rFonts w:ascii="Helvetica" w:hAnsi="Helvetica"/>
          <w:sz w:val="22"/>
          <w:szCs w:val="22"/>
        </w:rPr>
        <w:t xml:space="preserve"> CRBN-</w:t>
      </w:r>
      <w:r w:rsidR="00E501AA" w:rsidRPr="007C534C">
        <w:rPr>
          <w:rFonts w:ascii="Helvetica" w:hAnsi="Helvetica"/>
          <w:sz w:val="22"/>
          <w:szCs w:val="22"/>
        </w:rPr>
        <w:t>mediated</w:t>
      </w:r>
      <w:r w:rsidR="00262120" w:rsidRPr="007C534C">
        <w:rPr>
          <w:rFonts w:ascii="Helvetica" w:hAnsi="Helvetica"/>
          <w:sz w:val="22"/>
          <w:szCs w:val="22"/>
        </w:rPr>
        <w:t xml:space="preserve"> bromodomain-containing protein</w:t>
      </w:r>
      <w:r w:rsidR="00560FEF" w:rsidRPr="007C534C">
        <w:rPr>
          <w:rFonts w:ascii="Helvetica" w:hAnsi="Helvetica"/>
          <w:sz w:val="22"/>
          <w:szCs w:val="22"/>
        </w:rPr>
        <w:t xml:space="preserve"> 4 (BRD4) degrader, termed dBET</w:t>
      </w:r>
      <w:r w:rsidR="00262120" w:rsidRPr="007C534C">
        <w:rPr>
          <w:rFonts w:ascii="Helvetica" w:hAnsi="Helvetica"/>
          <w:sz w:val="22"/>
          <w:szCs w:val="22"/>
        </w:rPr>
        <w:t xml:space="preserve">1, </w:t>
      </w:r>
      <w:r w:rsidR="00560FEF" w:rsidRPr="007C534C">
        <w:rPr>
          <w:rFonts w:ascii="Helvetica" w:hAnsi="Helvetica"/>
          <w:sz w:val="22"/>
          <w:szCs w:val="22"/>
        </w:rPr>
        <w:t xml:space="preserve">outperformed its parental BRD4 inhibitor JQ1 </w:t>
      </w:r>
      <w:r w:rsidR="009F2B93" w:rsidRPr="007C534C">
        <w:rPr>
          <w:rFonts w:ascii="Helvetica" w:hAnsi="Helvetica"/>
          <w:sz w:val="22"/>
          <w:szCs w:val="22"/>
        </w:rPr>
        <w:t xml:space="preserve">in inhibiting proliferation of </w:t>
      </w:r>
      <w:r w:rsidR="00560FEF" w:rsidRPr="007C534C">
        <w:rPr>
          <w:rFonts w:ascii="Helvetica" w:hAnsi="Helvetica"/>
          <w:sz w:val="22"/>
          <w:szCs w:val="22"/>
        </w:rPr>
        <w:t xml:space="preserve">acute myeloid leukemia (AML) </w:t>
      </w:r>
      <w:r w:rsidR="008F6E5A" w:rsidRPr="007C534C">
        <w:rPr>
          <w:rFonts w:ascii="Helvetica" w:hAnsi="Helvetica"/>
          <w:sz w:val="22"/>
          <w:szCs w:val="22"/>
        </w:rPr>
        <w:t xml:space="preserve">in a disseminated </w:t>
      </w:r>
      <w:r w:rsidR="009F2B93" w:rsidRPr="007C534C">
        <w:rPr>
          <w:rFonts w:ascii="Helvetica" w:hAnsi="Helvetica"/>
          <w:sz w:val="22"/>
          <w:szCs w:val="22"/>
        </w:rPr>
        <w:t>AML</w:t>
      </w:r>
      <w:r w:rsidR="008F6E5A" w:rsidRPr="007C534C">
        <w:rPr>
          <w:rFonts w:ascii="Helvetica" w:hAnsi="Helvetica"/>
          <w:sz w:val="22"/>
          <w:szCs w:val="22"/>
        </w:rPr>
        <w:t xml:space="preserve"> model in mice</w:t>
      </w:r>
      <w:r w:rsidR="001D3C1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XaW50ZXI8L0F1dGhvcj48WWVhcj4yMDE1PC9ZZWFyPjxS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XaW50ZXI8L0F1dGhvcj48WWVhcj4yMDE1PC9ZZWFyPjxS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1D3C1E" w:rsidRPr="007C534C">
        <w:rPr>
          <w:rFonts w:ascii="Helvetica" w:hAnsi="Helvetica"/>
          <w:sz w:val="22"/>
          <w:szCs w:val="22"/>
        </w:rPr>
      </w:r>
      <w:r w:rsidR="001D3C1E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95</w:t>
      </w:r>
      <w:r w:rsidR="001D3C1E" w:rsidRPr="007C534C">
        <w:rPr>
          <w:rFonts w:ascii="Helvetica" w:hAnsi="Helvetica"/>
          <w:sz w:val="22"/>
          <w:szCs w:val="22"/>
        </w:rPr>
        <w:fldChar w:fldCharType="end"/>
      </w:r>
      <w:r w:rsidR="008F6E5A" w:rsidRPr="007C534C">
        <w:rPr>
          <w:rFonts w:ascii="Helvetica" w:hAnsi="Helvetica"/>
          <w:sz w:val="22"/>
          <w:szCs w:val="22"/>
        </w:rPr>
        <w:t>. A VHL-</w:t>
      </w:r>
      <w:r w:rsidR="00E501AA" w:rsidRPr="007C534C">
        <w:rPr>
          <w:rFonts w:ascii="Helvetica" w:hAnsi="Helvetica"/>
          <w:sz w:val="22"/>
          <w:szCs w:val="22"/>
        </w:rPr>
        <w:t>mediated</w:t>
      </w:r>
      <w:r w:rsidR="008F6E5A" w:rsidRPr="007C534C">
        <w:rPr>
          <w:rFonts w:ascii="Helvetica" w:hAnsi="Helvetica"/>
          <w:sz w:val="22"/>
          <w:szCs w:val="22"/>
        </w:rPr>
        <w:t xml:space="preserve"> </w:t>
      </w:r>
      <w:r w:rsidR="001D3C1E" w:rsidRPr="007C534C">
        <w:rPr>
          <w:rFonts w:ascii="Helvetica" w:hAnsi="Helvetica"/>
          <w:sz w:val="22"/>
          <w:szCs w:val="22"/>
        </w:rPr>
        <w:t>estrogen-related receptor alpha (</w:t>
      </w:r>
      <w:r w:rsidR="008F6E5A" w:rsidRPr="007C534C">
        <w:rPr>
          <w:rFonts w:ascii="Helvetica" w:hAnsi="Helvetica"/>
          <w:sz w:val="22"/>
          <w:szCs w:val="22"/>
        </w:rPr>
        <w:t>ERR</w:t>
      </w:r>
      <w:r w:rsidR="008F6E5A" w:rsidRPr="007C534C">
        <w:rPr>
          <w:rFonts w:ascii="Helvetica" w:hAnsi="Helvetica" w:cs="Lucida Grande"/>
          <w:color w:val="000000"/>
          <w:sz w:val="22"/>
          <w:szCs w:val="22"/>
        </w:rPr>
        <w:t>α</w:t>
      </w:r>
      <w:r w:rsidR="001D3C1E" w:rsidRPr="007C534C">
        <w:rPr>
          <w:rFonts w:ascii="Helvetica" w:hAnsi="Helvetica" w:cs="Lucida Grande"/>
          <w:color w:val="000000"/>
          <w:sz w:val="22"/>
          <w:szCs w:val="22"/>
        </w:rPr>
        <w:t>)</w:t>
      </w:r>
      <w:r w:rsidR="008F6E5A" w:rsidRPr="007C534C">
        <w:rPr>
          <w:rFonts w:ascii="Helvetica" w:hAnsi="Helvetica"/>
          <w:sz w:val="22"/>
          <w:szCs w:val="22"/>
        </w:rPr>
        <w:t xml:space="preserve"> degrader, termed PROTAC_ERR</w:t>
      </w:r>
      <w:r w:rsidR="008F6E5A" w:rsidRPr="007C534C">
        <w:rPr>
          <w:rFonts w:ascii="Helvetica" w:hAnsi="Helvetica" w:cs="Lucida Grande"/>
          <w:color w:val="000000"/>
          <w:sz w:val="22"/>
          <w:szCs w:val="22"/>
        </w:rPr>
        <w:t>α</w:t>
      </w:r>
      <w:r w:rsidR="008F6E5A" w:rsidRPr="007C534C">
        <w:rPr>
          <w:rFonts w:ascii="Helvetica" w:hAnsi="Helvetica"/>
          <w:sz w:val="22"/>
          <w:szCs w:val="22"/>
        </w:rPr>
        <w:t>, also demonstrated efficient ERR</w:t>
      </w:r>
      <w:r w:rsidR="008F6E5A" w:rsidRPr="007C534C">
        <w:rPr>
          <w:rFonts w:ascii="Helvetica" w:hAnsi="Helvetica" w:cs="Lucida Grande"/>
          <w:color w:val="000000"/>
          <w:sz w:val="22"/>
          <w:szCs w:val="22"/>
        </w:rPr>
        <w:t>α</w:t>
      </w:r>
      <w:r w:rsidR="008F6E5A" w:rsidRPr="007C534C">
        <w:rPr>
          <w:rFonts w:ascii="Helvetica" w:hAnsi="Helvetica"/>
          <w:sz w:val="22"/>
          <w:szCs w:val="22"/>
        </w:rPr>
        <w:t xml:space="preserve"> degradation in </w:t>
      </w:r>
      <w:r w:rsidR="006A1B20" w:rsidRPr="007C534C">
        <w:rPr>
          <w:rFonts w:ascii="Helvetica" w:hAnsi="Helvetica"/>
          <w:sz w:val="22"/>
          <w:szCs w:val="22"/>
        </w:rPr>
        <w:t xml:space="preserve">mouse </w:t>
      </w:r>
      <w:r w:rsidR="008F6E5A" w:rsidRPr="007C534C">
        <w:rPr>
          <w:rFonts w:ascii="Helvetica" w:hAnsi="Helvetica"/>
          <w:sz w:val="22"/>
          <w:szCs w:val="22"/>
        </w:rPr>
        <w:t>heart and kidney</w:t>
      </w:r>
      <w:r w:rsidR="009F2B93" w:rsidRPr="007C534C">
        <w:rPr>
          <w:rFonts w:ascii="Helvetica" w:hAnsi="Helvetica"/>
          <w:sz w:val="22"/>
          <w:szCs w:val="22"/>
        </w:rPr>
        <w:t>,</w:t>
      </w:r>
      <w:r w:rsidR="008F6E5A" w:rsidRPr="007C534C">
        <w:rPr>
          <w:rFonts w:ascii="Helvetica" w:hAnsi="Helvetica"/>
          <w:sz w:val="22"/>
          <w:szCs w:val="22"/>
        </w:rPr>
        <w:t xml:space="preserve"> an</w:t>
      </w:r>
      <w:r w:rsidR="006A1B20" w:rsidRPr="007C534C">
        <w:rPr>
          <w:rFonts w:ascii="Helvetica" w:hAnsi="Helvetica"/>
          <w:sz w:val="22"/>
          <w:szCs w:val="22"/>
        </w:rPr>
        <w:t xml:space="preserve">d </w:t>
      </w:r>
      <w:r w:rsidR="009F2B93" w:rsidRPr="007C534C">
        <w:rPr>
          <w:rFonts w:ascii="Helvetica" w:hAnsi="Helvetica"/>
          <w:sz w:val="22"/>
          <w:szCs w:val="22"/>
        </w:rPr>
        <w:t xml:space="preserve">in </w:t>
      </w:r>
      <w:r w:rsidR="006A1B20" w:rsidRPr="007C534C">
        <w:rPr>
          <w:rFonts w:ascii="Helvetica" w:hAnsi="Helvetica"/>
          <w:sz w:val="22"/>
          <w:szCs w:val="22"/>
        </w:rPr>
        <w:t>xenographic MDA-MB-231 tumors</w:t>
      </w:r>
      <w:r w:rsidR="001D3C1E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b25kZXNvbjwvQXV0aG9yPjxZZWFyPjIwMTU8L1llYXI+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b25kZXNvbjwvQXV0aG9yPjxZZWFyPjIwMTU8L1llYXI+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1D3C1E" w:rsidRPr="007C534C">
        <w:rPr>
          <w:rFonts w:ascii="Helvetica" w:hAnsi="Helvetica"/>
          <w:sz w:val="22"/>
          <w:szCs w:val="22"/>
        </w:rPr>
      </w:r>
      <w:r w:rsidR="001D3C1E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93</w:t>
      </w:r>
      <w:r w:rsidR="001D3C1E" w:rsidRPr="007C534C">
        <w:rPr>
          <w:rFonts w:ascii="Helvetica" w:hAnsi="Helvetica"/>
          <w:sz w:val="22"/>
          <w:szCs w:val="22"/>
        </w:rPr>
        <w:fldChar w:fldCharType="end"/>
      </w:r>
      <w:r w:rsidR="00333B8B" w:rsidRPr="007C534C">
        <w:rPr>
          <w:rFonts w:ascii="Helvetica" w:hAnsi="Helvetica"/>
          <w:sz w:val="22"/>
          <w:szCs w:val="22"/>
        </w:rPr>
        <w:t xml:space="preserve">. These promising pre-clinical results spurred the founding of </w:t>
      </w:r>
      <w:r w:rsidR="009F2B93" w:rsidRPr="007C534C">
        <w:rPr>
          <w:rFonts w:ascii="Helvetica" w:hAnsi="Helvetica"/>
          <w:sz w:val="22"/>
          <w:szCs w:val="22"/>
        </w:rPr>
        <w:t xml:space="preserve">Arvinas (New Haven, Connecticut; 2013) and </w:t>
      </w:r>
      <w:r w:rsidR="00333B8B" w:rsidRPr="007C534C">
        <w:rPr>
          <w:rFonts w:ascii="Helvetica" w:hAnsi="Helvetica"/>
          <w:sz w:val="22"/>
          <w:szCs w:val="22"/>
        </w:rPr>
        <w:t>C4</w:t>
      </w:r>
      <w:r w:rsidR="006A1B20" w:rsidRPr="007C534C">
        <w:rPr>
          <w:rFonts w:ascii="Helvetica" w:hAnsi="Helvetica"/>
          <w:sz w:val="22"/>
          <w:szCs w:val="22"/>
        </w:rPr>
        <w:t xml:space="preserve"> Therapeutics (Cambri</w:t>
      </w:r>
      <w:r w:rsidR="00490ABE" w:rsidRPr="007C534C">
        <w:rPr>
          <w:rFonts w:ascii="Helvetica" w:hAnsi="Helvetica"/>
          <w:sz w:val="22"/>
          <w:szCs w:val="22"/>
        </w:rPr>
        <w:t>d</w:t>
      </w:r>
      <w:r w:rsidR="006A1B20" w:rsidRPr="007C534C">
        <w:rPr>
          <w:rFonts w:ascii="Helvetica" w:hAnsi="Helvetica"/>
          <w:sz w:val="22"/>
          <w:szCs w:val="22"/>
        </w:rPr>
        <w:t xml:space="preserve">ge, Massachusetts; 2015), </w:t>
      </w:r>
      <w:r w:rsidR="009F2B93" w:rsidRPr="007C534C">
        <w:rPr>
          <w:rFonts w:ascii="Helvetica" w:hAnsi="Helvetica"/>
          <w:sz w:val="22"/>
          <w:szCs w:val="22"/>
        </w:rPr>
        <w:t xml:space="preserve">both of </w:t>
      </w:r>
      <w:r w:rsidR="00333B8B" w:rsidRPr="007C534C">
        <w:rPr>
          <w:rFonts w:ascii="Helvetica" w:hAnsi="Helvetica"/>
          <w:sz w:val="22"/>
          <w:szCs w:val="22"/>
        </w:rPr>
        <w:t xml:space="preserve">which focus on </w:t>
      </w:r>
      <w:r w:rsidR="009F2B93" w:rsidRPr="007C534C">
        <w:rPr>
          <w:rFonts w:ascii="Helvetica" w:hAnsi="Helvetica"/>
          <w:sz w:val="22"/>
          <w:szCs w:val="22"/>
        </w:rPr>
        <w:t>hijacking</w:t>
      </w:r>
      <w:r w:rsidR="00333B8B" w:rsidRPr="007C534C">
        <w:rPr>
          <w:rFonts w:ascii="Helvetica" w:hAnsi="Helvetica"/>
          <w:sz w:val="22"/>
          <w:szCs w:val="22"/>
        </w:rPr>
        <w:t xml:space="preserve"> the </w:t>
      </w:r>
      <w:r w:rsidR="0047165B" w:rsidRPr="007C534C">
        <w:rPr>
          <w:rFonts w:ascii="Helvetica" w:hAnsi="Helvetica"/>
          <w:sz w:val="22"/>
          <w:szCs w:val="22"/>
        </w:rPr>
        <w:t>ubiquitin proteosome system</w:t>
      </w:r>
      <w:r w:rsidR="00333B8B" w:rsidRPr="007C534C">
        <w:rPr>
          <w:rFonts w:ascii="Helvetica" w:hAnsi="Helvetica"/>
          <w:sz w:val="22"/>
          <w:szCs w:val="22"/>
        </w:rPr>
        <w:t xml:space="preserve"> for therapeutic benefits.</w:t>
      </w:r>
    </w:p>
    <w:p w14:paraId="533C429C" w14:textId="064C6E3E" w:rsidR="00BD0BF8" w:rsidRPr="007C534C" w:rsidRDefault="00ED43E4" w:rsidP="006E20AE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 xml:space="preserve">Despite the </w:t>
      </w:r>
      <w:r w:rsidR="009F2B93" w:rsidRPr="007C534C">
        <w:rPr>
          <w:rFonts w:ascii="Helvetica" w:hAnsi="Helvetica"/>
          <w:sz w:val="22"/>
          <w:szCs w:val="22"/>
        </w:rPr>
        <w:t>clear potential of</w:t>
      </w:r>
      <w:r w:rsidRPr="007C534C">
        <w:rPr>
          <w:rFonts w:ascii="Helvetica" w:hAnsi="Helvetica"/>
          <w:sz w:val="22"/>
          <w:szCs w:val="22"/>
        </w:rPr>
        <w:t xml:space="preserve"> bivalent degrader drug</w:t>
      </w:r>
      <w:r w:rsidR="009F2B93" w:rsidRPr="007C534C">
        <w:rPr>
          <w:rFonts w:ascii="Helvetica" w:hAnsi="Helvetica"/>
          <w:sz w:val="22"/>
          <w:szCs w:val="22"/>
        </w:rPr>
        <w:t xml:space="preserve">s, this class of compounds </w:t>
      </w:r>
      <w:r w:rsidRPr="007C534C">
        <w:rPr>
          <w:rFonts w:ascii="Helvetica" w:hAnsi="Helvetica"/>
          <w:sz w:val="22"/>
          <w:szCs w:val="22"/>
        </w:rPr>
        <w:t>faces several challenges. First of all, despite improvement</w:t>
      </w:r>
      <w:r w:rsidR="009F2B93" w:rsidRPr="007C534C">
        <w:rPr>
          <w:rFonts w:ascii="Helvetica" w:hAnsi="Helvetica"/>
          <w:sz w:val="22"/>
          <w:szCs w:val="22"/>
        </w:rPr>
        <w:t>s</w:t>
      </w:r>
      <w:r w:rsidRPr="007C534C">
        <w:rPr>
          <w:rFonts w:ascii="Helvetica" w:hAnsi="Helvetica"/>
          <w:sz w:val="22"/>
          <w:szCs w:val="22"/>
        </w:rPr>
        <w:t xml:space="preserve"> </w:t>
      </w:r>
      <w:r w:rsidR="009F2B93" w:rsidRPr="007C534C">
        <w:rPr>
          <w:rFonts w:ascii="Helvetica" w:hAnsi="Helvetica"/>
          <w:sz w:val="22"/>
          <w:szCs w:val="22"/>
        </w:rPr>
        <w:t>on</w:t>
      </w:r>
      <w:r w:rsidRPr="007C534C">
        <w:rPr>
          <w:rFonts w:ascii="Helvetica" w:hAnsi="Helvetica"/>
          <w:sz w:val="22"/>
          <w:szCs w:val="22"/>
        </w:rPr>
        <w:t xml:space="preserve"> </w:t>
      </w:r>
      <w:r w:rsidR="00D83DFE" w:rsidRPr="007C534C">
        <w:rPr>
          <w:rFonts w:ascii="Helvetica" w:hAnsi="Helvetica"/>
          <w:sz w:val="22"/>
          <w:szCs w:val="22"/>
        </w:rPr>
        <w:t xml:space="preserve">the </w:t>
      </w:r>
      <w:r w:rsidRPr="007C534C">
        <w:rPr>
          <w:rFonts w:ascii="Helvetica" w:hAnsi="Helvetica"/>
          <w:sz w:val="22"/>
          <w:szCs w:val="22"/>
        </w:rPr>
        <w:t>cell penetration properties</w:t>
      </w:r>
      <w:r w:rsidR="00D83DFE" w:rsidRPr="007C534C">
        <w:rPr>
          <w:rFonts w:ascii="Helvetica" w:hAnsi="Helvetica"/>
          <w:sz w:val="22"/>
          <w:szCs w:val="22"/>
        </w:rPr>
        <w:t>, poor cellular uptake remains an issue</w:t>
      </w:r>
      <w:r w:rsidRPr="007C534C">
        <w:rPr>
          <w:rFonts w:ascii="Helvetica" w:hAnsi="Helvetica"/>
          <w:sz w:val="22"/>
          <w:szCs w:val="22"/>
        </w:rPr>
        <w:t xml:space="preserve"> for the deg</w:t>
      </w:r>
      <w:r w:rsidR="00D83DFE" w:rsidRPr="007C534C">
        <w:rPr>
          <w:rFonts w:ascii="Helvetica" w:hAnsi="Helvetica"/>
          <w:sz w:val="22"/>
          <w:szCs w:val="22"/>
        </w:rPr>
        <w:t>raders</w:t>
      </w:r>
      <w:r w:rsidR="00650F6F" w:rsidRPr="007C534C">
        <w:rPr>
          <w:rFonts w:ascii="Helvetica" w:hAnsi="Helvetica"/>
          <w:sz w:val="22"/>
          <w:szCs w:val="22"/>
        </w:rPr>
        <w:t xml:space="preserve">, which will </w:t>
      </w:r>
      <w:r w:rsidR="006A0B01" w:rsidRPr="007C534C">
        <w:rPr>
          <w:rFonts w:ascii="Helvetica" w:hAnsi="Helvetica"/>
          <w:sz w:val="22"/>
          <w:szCs w:val="22"/>
        </w:rPr>
        <w:t>be even more challenging</w:t>
      </w:r>
      <w:r w:rsidR="00650F6F" w:rsidRPr="007C534C">
        <w:rPr>
          <w:rFonts w:ascii="Helvetica" w:hAnsi="Helvetica"/>
          <w:sz w:val="22"/>
          <w:szCs w:val="22"/>
        </w:rPr>
        <w:t xml:space="preserve"> for clinical translation.</w:t>
      </w:r>
      <w:r w:rsidRPr="007C534C">
        <w:rPr>
          <w:rFonts w:ascii="Helvetica" w:hAnsi="Helvetica"/>
          <w:sz w:val="22"/>
          <w:szCs w:val="22"/>
        </w:rPr>
        <w:t xml:space="preserve"> Second, </w:t>
      </w:r>
      <w:r w:rsidR="00D83DFE" w:rsidRPr="007C534C">
        <w:rPr>
          <w:rFonts w:ascii="Helvetica" w:hAnsi="Helvetica"/>
          <w:sz w:val="22"/>
          <w:szCs w:val="22"/>
        </w:rPr>
        <w:t xml:space="preserve">the </w:t>
      </w:r>
      <w:r w:rsidR="00634FE3" w:rsidRPr="007C534C">
        <w:rPr>
          <w:rFonts w:ascii="Helvetica" w:hAnsi="Helvetica"/>
          <w:sz w:val="22"/>
          <w:szCs w:val="22"/>
        </w:rPr>
        <w:t>str</w:t>
      </w:r>
      <w:r w:rsidR="00D83DFE" w:rsidRPr="007C534C">
        <w:rPr>
          <w:rFonts w:ascii="Helvetica" w:hAnsi="Helvetica"/>
          <w:sz w:val="22"/>
          <w:szCs w:val="22"/>
        </w:rPr>
        <w:t>ucture activity</w:t>
      </w:r>
      <w:r w:rsidR="00650F6F" w:rsidRPr="007C534C">
        <w:rPr>
          <w:rFonts w:ascii="Helvetica" w:hAnsi="Helvetica"/>
          <w:sz w:val="22"/>
          <w:szCs w:val="22"/>
        </w:rPr>
        <w:t xml:space="preserve"> relationship for linker length and</w:t>
      </w:r>
      <w:r w:rsidR="00D83DFE" w:rsidRPr="007C534C">
        <w:rPr>
          <w:rFonts w:ascii="Helvetica" w:hAnsi="Helvetica"/>
          <w:sz w:val="22"/>
          <w:szCs w:val="22"/>
        </w:rPr>
        <w:t xml:space="preserve"> lin</w:t>
      </w:r>
      <w:r w:rsidR="00650F6F" w:rsidRPr="007C534C">
        <w:rPr>
          <w:rFonts w:ascii="Helvetica" w:hAnsi="Helvetica"/>
          <w:sz w:val="22"/>
          <w:szCs w:val="22"/>
        </w:rPr>
        <w:t xml:space="preserve">ker chemistry </w:t>
      </w:r>
      <w:r w:rsidR="00D83DFE" w:rsidRPr="007C534C">
        <w:rPr>
          <w:rFonts w:ascii="Helvetica" w:hAnsi="Helvetica"/>
          <w:sz w:val="22"/>
          <w:szCs w:val="22"/>
        </w:rPr>
        <w:t xml:space="preserve">is not well </w:t>
      </w:r>
      <w:r w:rsidR="00634FE3" w:rsidRPr="007C534C">
        <w:rPr>
          <w:rFonts w:ascii="Helvetica" w:hAnsi="Helvetica"/>
          <w:sz w:val="22"/>
          <w:szCs w:val="22"/>
        </w:rPr>
        <w:t>understoo</w:t>
      </w:r>
      <w:r w:rsidR="00D83DFE" w:rsidRPr="007C534C">
        <w:rPr>
          <w:rFonts w:ascii="Helvetica" w:hAnsi="Helvetica"/>
          <w:sz w:val="22"/>
          <w:szCs w:val="22"/>
        </w:rPr>
        <w:t>d, partly due to the infancy of the field.</w:t>
      </w:r>
      <w:r w:rsidR="00634FE3" w:rsidRPr="007C534C">
        <w:rPr>
          <w:rFonts w:ascii="Helvetica" w:hAnsi="Helvetica"/>
          <w:sz w:val="22"/>
          <w:szCs w:val="22"/>
        </w:rPr>
        <w:t xml:space="preserve"> While it is not difficult to imagine that an optimal length of linkers should exist that will mediate the target-E3 ligase interactions optimally, linkers may fold and be involved in the indu</w:t>
      </w:r>
      <w:r w:rsidR="006D7241" w:rsidRPr="007C534C">
        <w:rPr>
          <w:rFonts w:ascii="Helvetica" w:hAnsi="Helvetica"/>
          <w:sz w:val="22"/>
          <w:szCs w:val="22"/>
        </w:rPr>
        <w:t>ced protein-pr</w:t>
      </w:r>
      <w:r w:rsidR="00650F6F" w:rsidRPr="007C534C">
        <w:rPr>
          <w:rFonts w:ascii="Helvetica" w:hAnsi="Helvetica"/>
          <w:sz w:val="22"/>
          <w:szCs w:val="22"/>
        </w:rPr>
        <w:t>otein interaction</w:t>
      </w:r>
      <w:r w:rsidR="00982352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YWRkPC9BdXRob3I+PFllYXI+MjAxNzwvWWVhcj48UmVj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HYWRkPC9BdXRob3I+PFllYXI+MjAxNzwvWWVhcj48UmVj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982352" w:rsidRPr="007C534C">
        <w:rPr>
          <w:rFonts w:ascii="Helvetica" w:hAnsi="Helvetica"/>
          <w:sz w:val="22"/>
          <w:szCs w:val="22"/>
        </w:rPr>
      </w:r>
      <w:r w:rsidR="00982352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101</w:t>
      </w:r>
      <w:r w:rsidR="00982352" w:rsidRPr="007C534C">
        <w:rPr>
          <w:rFonts w:ascii="Helvetica" w:hAnsi="Helvetica"/>
          <w:sz w:val="22"/>
          <w:szCs w:val="22"/>
        </w:rPr>
        <w:fldChar w:fldCharType="end"/>
      </w:r>
      <w:r w:rsidR="00650F6F" w:rsidRPr="007C534C">
        <w:rPr>
          <w:rFonts w:ascii="Helvetica" w:hAnsi="Helvetica"/>
          <w:sz w:val="22"/>
          <w:szCs w:val="22"/>
        </w:rPr>
        <w:t xml:space="preserve">. Adding </w:t>
      </w:r>
      <w:r w:rsidR="009F2B93" w:rsidRPr="007C534C">
        <w:rPr>
          <w:rFonts w:ascii="Helvetica" w:hAnsi="Helvetica"/>
          <w:sz w:val="22"/>
          <w:szCs w:val="22"/>
        </w:rPr>
        <w:t xml:space="preserve">in </w:t>
      </w:r>
      <w:r w:rsidR="006D7241" w:rsidRPr="007C534C">
        <w:rPr>
          <w:rFonts w:ascii="Helvetica" w:hAnsi="Helvetica"/>
          <w:sz w:val="22"/>
          <w:szCs w:val="22"/>
        </w:rPr>
        <w:t>the possibilities of changing the atomic composition and the rigidity of the linkers</w:t>
      </w:r>
      <w:r w:rsidR="00D83DFE" w:rsidRPr="007C534C">
        <w:rPr>
          <w:rFonts w:ascii="Helvetica" w:hAnsi="Helvetica"/>
          <w:sz w:val="22"/>
          <w:szCs w:val="22"/>
        </w:rPr>
        <w:t xml:space="preserve"> to improve </w:t>
      </w:r>
      <w:r w:rsidR="00650F6F" w:rsidRPr="007C534C">
        <w:rPr>
          <w:rFonts w:ascii="Helvetica" w:hAnsi="Helvetica"/>
          <w:sz w:val="22"/>
          <w:szCs w:val="22"/>
        </w:rPr>
        <w:t xml:space="preserve">the </w:t>
      </w:r>
      <w:r w:rsidR="00D83DFE" w:rsidRPr="007C534C">
        <w:rPr>
          <w:rFonts w:ascii="Helvetica" w:hAnsi="Helvetica"/>
          <w:sz w:val="22"/>
          <w:szCs w:val="22"/>
        </w:rPr>
        <w:t>pharmacokinetic and pharmacodynamic properties</w:t>
      </w:r>
      <w:r w:rsidR="006D7241" w:rsidRPr="007C534C">
        <w:rPr>
          <w:rFonts w:ascii="Helvetica" w:hAnsi="Helvetica"/>
          <w:sz w:val="22"/>
          <w:szCs w:val="22"/>
        </w:rPr>
        <w:t>, linker design becomes</w:t>
      </w:r>
      <w:r w:rsidR="00634FE3" w:rsidRPr="007C534C">
        <w:rPr>
          <w:rFonts w:ascii="Helvetica" w:hAnsi="Helvetica"/>
          <w:sz w:val="22"/>
          <w:szCs w:val="22"/>
        </w:rPr>
        <w:t xml:space="preserve"> a </w:t>
      </w:r>
      <w:r w:rsidR="006D7241" w:rsidRPr="007C534C">
        <w:rPr>
          <w:rFonts w:ascii="Helvetica" w:hAnsi="Helvetica"/>
          <w:sz w:val="22"/>
          <w:szCs w:val="22"/>
        </w:rPr>
        <w:t>heavily empirical step.</w:t>
      </w:r>
      <w:r w:rsidR="00634FE3" w:rsidRPr="007C534C">
        <w:rPr>
          <w:rFonts w:ascii="Helvetica" w:hAnsi="Helvetica"/>
          <w:sz w:val="22"/>
          <w:szCs w:val="22"/>
        </w:rPr>
        <w:t xml:space="preserve"> Third, </w:t>
      </w:r>
      <w:r w:rsidR="00650F6F" w:rsidRPr="007C534C">
        <w:rPr>
          <w:rFonts w:ascii="Helvetica" w:hAnsi="Helvetica"/>
          <w:sz w:val="22"/>
          <w:szCs w:val="22"/>
        </w:rPr>
        <w:t xml:space="preserve">reports have described widely divergent degradation </w:t>
      </w:r>
      <w:r w:rsidR="006E20AE" w:rsidRPr="007C534C">
        <w:rPr>
          <w:rFonts w:ascii="Helvetica" w:hAnsi="Helvetica"/>
          <w:sz w:val="22"/>
          <w:szCs w:val="22"/>
        </w:rPr>
        <w:t>efficiencies against</w:t>
      </w:r>
      <w:r w:rsidR="00650F6F" w:rsidRPr="007C534C">
        <w:rPr>
          <w:rFonts w:ascii="Helvetica" w:hAnsi="Helvetica"/>
          <w:sz w:val="22"/>
          <w:szCs w:val="22"/>
        </w:rPr>
        <w:t xml:space="preserve"> BCR-ABL when different </w:t>
      </w:r>
      <w:r w:rsidR="006E20AE" w:rsidRPr="007C534C">
        <w:rPr>
          <w:rFonts w:ascii="Helvetica" w:hAnsi="Helvetica"/>
          <w:sz w:val="22"/>
          <w:szCs w:val="22"/>
        </w:rPr>
        <w:t>ABL</w:t>
      </w:r>
      <w:r w:rsidR="00650F6F" w:rsidRPr="007C534C">
        <w:rPr>
          <w:rFonts w:ascii="Helvetica" w:hAnsi="Helvetica"/>
          <w:sz w:val="22"/>
          <w:szCs w:val="22"/>
        </w:rPr>
        <w:t>-targeting ligands and E3 ligase-re</w:t>
      </w:r>
      <w:r w:rsidR="006A0B01" w:rsidRPr="007C534C">
        <w:rPr>
          <w:rFonts w:ascii="Helvetica" w:hAnsi="Helvetica"/>
          <w:sz w:val="22"/>
          <w:szCs w:val="22"/>
        </w:rPr>
        <w:t>cruiting ligands were combined</w:t>
      </w:r>
      <w:r w:rsidR="00982352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YWk8L0F1dGhvcj48WWVhcj4yMDE2PC9ZZWFyPjxSZWNO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MYWk8L0F1dGhvcj48WWVhcj4yMDE2PC9ZZWFyPjxSZWNO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982352" w:rsidRPr="007C534C">
        <w:rPr>
          <w:rFonts w:ascii="Helvetica" w:hAnsi="Helvetica"/>
          <w:sz w:val="22"/>
          <w:szCs w:val="22"/>
        </w:rPr>
      </w:r>
      <w:r w:rsidR="00982352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87, 102</w:t>
      </w:r>
      <w:r w:rsidR="00982352" w:rsidRPr="007C534C">
        <w:rPr>
          <w:rFonts w:ascii="Helvetica" w:hAnsi="Helvetica"/>
          <w:sz w:val="22"/>
          <w:szCs w:val="22"/>
        </w:rPr>
        <w:fldChar w:fldCharType="end"/>
      </w:r>
      <w:r w:rsidR="006A0B01" w:rsidRPr="007C534C">
        <w:rPr>
          <w:rFonts w:ascii="Helvetica" w:hAnsi="Helvetica"/>
          <w:sz w:val="22"/>
          <w:szCs w:val="22"/>
        </w:rPr>
        <w:t xml:space="preserve">. </w:t>
      </w:r>
      <w:r w:rsidR="006E20AE" w:rsidRPr="007C534C">
        <w:rPr>
          <w:rFonts w:ascii="Helvetica" w:hAnsi="Helvetica"/>
          <w:sz w:val="22"/>
          <w:szCs w:val="22"/>
        </w:rPr>
        <w:t xml:space="preserve">Those results informed the need to survey variations in both ends </w:t>
      </w:r>
      <w:r w:rsidR="006E20AE" w:rsidRPr="007C534C">
        <w:rPr>
          <w:rFonts w:ascii="Helvetica" w:hAnsi="Helvetica"/>
          <w:sz w:val="22"/>
          <w:szCs w:val="22"/>
        </w:rPr>
        <w:lastRenderedPageBreak/>
        <w:t>of a degrader molecule; however, there is limited molecular understanding of the degrader system to explain and predict outcome</w:t>
      </w:r>
      <w:r w:rsidR="009F2B93" w:rsidRPr="007C534C">
        <w:rPr>
          <w:rFonts w:ascii="Helvetica" w:hAnsi="Helvetica"/>
          <w:sz w:val="22"/>
          <w:szCs w:val="22"/>
        </w:rPr>
        <w:t>s</w:t>
      </w:r>
      <w:r w:rsidR="006E20AE" w:rsidRPr="007C534C">
        <w:rPr>
          <w:rFonts w:ascii="Helvetica" w:hAnsi="Helvetica"/>
          <w:sz w:val="22"/>
          <w:szCs w:val="22"/>
        </w:rPr>
        <w:t xml:space="preserve">. </w:t>
      </w:r>
    </w:p>
    <w:p w14:paraId="59C1A189" w14:textId="71C3E7F2" w:rsidR="00634FE3" w:rsidRPr="007C534C" w:rsidRDefault="006E20AE" w:rsidP="00A11CC8">
      <w:pPr>
        <w:spacing w:line="480" w:lineRule="auto"/>
        <w:ind w:firstLine="720"/>
        <w:jc w:val="both"/>
        <w:rPr>
          <w:rFonts w:ascii="Helvetica" w:hAnsi="Helvetica"/>
          <w:sz w:val="22"/>
          <w:szCs w:val="22"/>
        </w:rPr>
      </w:pPr>
      <w:r w:rsidRPr="007C534C">
        <w:rPr>
          <w:rFonts w:ascii="Helvetica" w:hAnsi="Helvetica"/>
          <w:sz w:val="22"/>
          <w:szCs w:val="22"/>
        </w:rPr>
        <w:t xml:space="preserve">The third point contributes </w:t>
      </w:r>
      <w:r w:rsidR="00BD0BF8" w:rsidRPr="007C534C">
        <w:rPr>
          <w:rFonts w:ascii="Helvetica" w:hAnsi="Helvetica"/>
          <w:sz w:val="22"/>
          <w:szCs w:val="22"/>
        </w:rPr>
        <w:t xml:space="preserve">to this last question, which is </w:t>
      </w:r>
      <w:r w:rsidR="00634FE3" w:rsidRPr="007C534C">
        <w:rPr>
          <w:rFonts w:ascii="Helvetica" w:hAnsi="Helvetica"/>
          <w:sz w:val="22"/>
          <w:szCs w:val="22"/>
        </w:rPr>
        <w:t>whether the degrader strategy is simply modular</w:t>
      </w:r>
      <w:r w:rsidR="00DD79BC" w:rsidRPr="007C534C">
        <w:rPr>
          <w:rFonts w:ascii="Helvetica" w:hAnsi="Helvetica"/>
          <w:sz w:val="22"/>
          <w:szCs w:val="22"/>
        </w:rPr>
        <w:t xml:space="preserve"> and applic</w:t>
      </w:r>
      <w:r w:rsidR="00BD0BF8" w:rsidRPr="007C534C">
        <w:rPr>
          <w:rFonts w:ascii="Helvetica" w:hAnsi="Helvetica"/>
          <w:sz w:val="22"/>
          <w:szCs w:val="22"/>
        </w:rPr>
        <w:t xml:space="preserve">able to all “ligandable” targets. In other words, are all targets amenable to degradation as long as we can design a degrader that can </w:t>
      </w:r>
      <w:r w:rsidR="009F2B93" w:rsidRPr="007C534C">
        <w:rPr>
          <w:rFonts w:ascii="Helvetica" w:hAnsi="Helvetica"/>
          <w:sz w:val="22"/>
          <w:szCs w:val="22"/>
        </w:rPr>
        <w:t>bind</w:t>
      </w:r>
      <w:r w:rsidR="00BD0BF8" w:rsidRPr="007C534C">
        <w:rPr>
          <w:rFonts w:ascii="Helvetica" w:hAnsi="Helvetica"/>
          <w:sz w:val="22"/>
          <w:szCs w:val="22"/>
        </w:rPr>
        <w:t xml:space="preserve"> the respective ends? </w:t>
      </w:r>
      <w:r w:rsidR="00A11CC8" w:rsidRPr="007C534C">
        <w:rPr>
          <w:rFonts w:ascii="Helvetica" w:hAnsi="Helvetica"/>
          <w:sz w:val="22"/>
          <w:szCs w:val="22"/>
        </w:rPr>
        <w:t xml:space="preserve">The answer is likely no, as several reports </w:t>
      </w:r>
      <w:r w:rsidR="009F2B93" w:rsidRPr="007C534C">
        <w:rPr>
          <w:rFonts w:ascii="Helvetica" w:hAnsi="Helvetica"/>
          <w:sz w:val="22"/>
          <w:szCs w:val="22"/>
        </w:rPr>
        <w:t>have demonstrated that converting an inhibitor into a degrader improves selectivity</w:t>
      </w:r>
      <w:r w:rsidR="00877C3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b25kZXNvbjwvQXV0aG9yPjxZZWFyPjIwMTU8L1llYXI+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 </w:instrText>
      </w:r>
      <w:r w:rsidR="00A90686" w:rsidRPr="007C534C">
        <w:rPr>
          <w:rFonts w:ascii="Helvetica" w:hAnsi="Helvetica"/>
          <w:sz w:val="22"/>
          <w:szCs w:val="22"/>
        </w:rPr>
        <w:fldChar w:fldCharType="begin">
          <w:fldData xml:space="preserve">PEVuZE5vdGU+PENpdGU+PEF1dGhvcj5Cb25kZXNvbjwvQXV0aG9yPjxZZWFyPjIwMTU8L1llYXI+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</w:fldData>
        </w:fldChar>
      </w:r>
      <w:r w:rsidR="00A90686" w:rsidRPr="007C534C">
        <w:rPr>
          <w:rFonts w:ascii="Helvetica" w:hAnsi="Helvetica"/>
          <w:sz w:val="22"/>
          <w:szCs w:val="22"/>
        </w:rPr>
        <w:instrText xml:space="preserve"> ADDIN EN.CITE.DATA </w:instrText>
      </w:r>
      <w:r w:rsidR="00A90686" w:rsidRPr="007C534C">
        <w:rPr>
          <w:rFonts w:ascii="Helvetica" w:hAnsi="Helvetica"/>
          <w:sz w:val="22"/>
          <w:szCs w:val="22"/>
        </w:rPr>
      </w:r>
      <w:r w:rsidR="00A90686" w:rsidRPr="007C534C">
        <w:rPr>
          <w:rFonts w:ascii="Helvetica" w:hAnsi="Helvetica"/>
          <w:sz w:val="22"/>
          <w:szCs w:val="22"/>
        </w:rPr>
        <w:fldChar w:fldCharType="end"/>
      </w:r>
      <w:r w:rsidR="00877C36" w:rsidRPr="007C534C">
        <w:rPr>
          <w:rFonts w:ascii="Helvetica" w:hAnsi="Helvetica"/>
          <w:sz w:val="22"/>
          <w:szCs w:val="22"/>
        </w:rPr>
      </w:r>
      <w:r w:rsidR="00877C36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93, 96, 102</w:t>
      </w:r>
      <w:r w:rsidR="00877C36" w:rsidRPr="007C534C">
        <w:rPr>
          <w:rFonts w:ascii="Helvetica" w:hAnsi="Helvetica"/>
          <w:sz w:val="22"/>
          <w:szCs w:val="22"/>
        </w:rPr>
        <w:fldChar w:fldCharType="end"/>
      </w:r>
      <w:r w:rsidR="00A11CC8" w:rsidRPr="007C534C">
        <w:rPr>
          <w:rFonts w:ascii="Helvetica" w:hAnsi="Helvetica"/>
          <w:sz w:val="22"/>
          <w:szCs w:val="22"/>
        </w:rPr>
        <w:t>. For example</w:t>
      </w:r>
      <w:r w:rsidR="00801DEA" w:rsidRPr="007C534C">
        <w:rPr>
          <w:rFonts w:ascii="Helvetica" w:hAnsi="Helvetica"/>
          <w:sz w:val="22"/>
          <w:szCs w:val="22"/>
        </w:rPr>
        <w:t xml:space="preserve">, </w:t>
      </w:r>
      <w:r w:rsidR="009F2B93" w:rsidRPr="007C534C">
        <w:rPr>
          <w:rFonts w:ascii="Helvetica" w:hAnsi="Helvetica"/>
          <w:sz w:val="22"/>
          <w:szCs w:val="22"/>
        </w:rPr>
        <w:t>the</w:t>
      </w:r>
      <w:r w:rsidR="00A11CC8" w:rsidRPr="007C534C">
        <w:rPr>
          <w:rFonts w:ascii="Helvetica" w:hAnsi="Helvetica"/>
          <w:sz w:val="22"/>
          <w:szCs w:val="22"/>
        </w:rPr>
        <w:t xml:space="preserve"> VHL-</w:t>
      </w:r>
      <w:r w:rsidR="00E501AA" w:rsidRPr="007C534C">
        <w:rPr>
          <w:rFonts w:ascii="Helvetica" w:hAnsi="Helvetica"/>
          <w:sz w:val="22"/>
          <w:szCs w:val="22"/>
        </w:rPr>
        <w:t>mediated</w:t>
      </w:r>
      <w:r w:rsidR="00A11CC8" w:rsidRPr="007C534C">
        <w:rPr>
          <w:rFonts w:ascii="Helvetica" w:hAnsi="Helvetica"/>
          <w:sz w:val="22"/>
          <w:szCs w:val="22"/>
        </w:rPr>
        <w:t xml:space="preserve"> </w:t>
      </w:r>
      <w:r w:rsidR="00983A19" w:rsidRPr="007C534C">
        <w:rPr>
          <w:rFonts w:ascii="Helvetica" w:hAnsi="Helvetica"/>
          <w:sz w:val="22"/>
          <w:szCs w:val="22"/>
        </w:rPr>
        <w:t>BRD</w:t>
      </w:r>
      <w:r w:rsidR="00801DEA" w:rsidRPr="007C534C">
        <w:rPr>
          <w:rFonts w:ascii="Helvetica" w:hAnsi="Helvetica"/>
          <w:sz w:val="22"/>
          <w:szCs w:val="22"/>
        </w:rPr>
        <w:t xml:space="preserve"> degrad</w:t>
      </w:r>
      <w:r w:rsidR="009F2B93" w:rsidRPr="007C534C">
        <w:rPr>
          <w:rFonts w:ascii="Helvetica" w:hAnsi="Helvetica"/>
          <w:sz w:val="22"/>
          <w:szCs w:val="22"/>
        </w:rPr>
        <w:t>er MZ1 preferentially degraded</w:t>
      </w:r>
      <w:r w:rsidR="00801DEA" w:rsidRPr="007C534C">
        <w:rPr>
          <w:rFonts w:ascii="Helvetica" w:hAnsi="Helvetica"/>
          <w:sz w:val="22"/>
          <w:szCs w:val="22"/>
        </w:rPr>
        <w:t xml:space="preserve"> BRD4 over BRD2 and BRD3</w:t>
      </w:r>
      <w:r w:rsidR="003662E6" w:rsidRPr="007C534C">
        <w:rPr>
          <w:rFonts w:ascii="Helvetica" w:hAnsi="Helvetica"/>
          <w:sz w:val="22"/>
          <w:szCs w:val="22"/>
        </w:rPr>
        <w:t xml:space="preserve"> despite </w:t>
      </w:r>
      <w:r w:rsidR="005B53B0" w:rsidRPr="007C534C">
        <w:rPr>
          <w:rFonts w:ascii="Helvetica" w:hAnsi="Helvetica"/>
          <w:sz w:val="22"/>
          <w:szCs w:val="22"/>
        </w:rPr>
        <w:t xml:space="preserve">comparable affinities for the bromodomains of </w:t>
      </w:r>
      <w:r w:rsidR="003662E6" w:rsidRPr="007C534C">
        <w:rPr>
          <w:rFonts w:ascii="Helvetica" w:hAnsi="Helvetica"/>
          <w:sz w:val="22"/>
          <w:szCs w:val="22"/>
        </w:rPr>
        <w:t>all three proteins</w:t>
      </w:r>
      <w:r w:rsidR="00983A19" w:rsidRPr="007C534C">
        <w:rPr>
          <w:rFonts w:ascii="Helvetica" w:hAnsi="Helvetica"/>
          <w:sz w:val="22"/>
          <w:szCs w:val="22"/>
        </w:rPr>
        <w:t>, and the selectivity was attributed</w:t>
      </w:r>
      <w:r w:rsidR="003662E6" w:rsidRPr="007C534C">
        <w:rPr>
          <w:rFonts w:ascii="Helvetica" w:hAnsi="Helvetica"/>
          <w:sz w:val="22"/>
          <w:szCs w:val="22"/>
        </w:rPr>
        <w:t xml:space="preserve"> the differential cooperativity for complex formation</w:t>
      </w:r>
      <w:r w:rsidR="00983A19" w:rsidRPr="007C534C">
        <w:rPr>
          <w:rFonts w:ascii="Helvetica" w:hAnsi="Helvetica"/>
          <w:sz w:val="22"/>
          <w:szCs w:val="22"/>
        </w:rPr>
        <w:t xml:space="preserve"> be</w:t>
      </w:r>
      <w:r w:rsidR="004F1F4E" w:rsidRPr="007C534C">
        <w:rPr>
          <w:rFonts w:ascii="Helvetica" w:hAnsi="Helvetica"/>
          <w:sz w:val="22"/>
          <w:szCs w:val="22"/>
        </w:rPr>
        <w:t>tween the VHL complex a</w:t>
      </w:r>
      <w:r w:rsidR="00983A19" w:rsidRPr="007C534C">
        <w:rPr>
          <w:rFonts w:ascii="Helvetica" w:hAnsi="Helvetica"/>
          <w:sz w:val="22"/>
          <w:szCs w:val="22"/>
        </w:rPr>
        <w:t xml:space="preserve">nd the </w:t>
      </w:r>
      <w:r w:rsidR="005B53B0" w:rsidRPr="007C534C">
        <w:rPr>
          <w:rFonts w:ascii="Helvetica" w:hAnsi="Helvetica"/>
          <w:sz w:val="22"/>
          <w:szCs w:val="22"/>
        </w:rPr>
        <w:t>different bromodomains</w:t>
      </w:r>
      <w:r w:rsidR="00877C36" w:rsidRPr="007C534C">
        <w:rPr>
          <w:rFonts w:ascii="Helvetica" w:hAnsi="Helvetica"/>
          <w:sz w:val="22"/>
          <w:szCs w:val="22"/>
        </w:rPr>
        <w:fldChar w:fldCharType="begin"/>
      </w:r>
      <w:r w:rsidR="00A90686" w:rsidRPr="007C534C">
        <w:rPr>
          <w:rFonts w:ascii="Helvetica" w:hAnsi="Helvetica"/>
          <w:sz w:val="22"/>
          <w:szCs w:val="22"/>
        </w:rPr>
        <w:instrText xml:space="preserve"> ADDIN EN.CITE &lt;EndNote&gt;&lt;Cite&gt;&lt;Author&gt;Zengerle&lt;/Author&gt;&lt;Year&gt;2015&lt;/Year&gt;&lt;RecNum&gt;83&lt;/RecNum&gt;&lt;DisplayText&gt;&lt;style face="superscript"&gt;96&lt;/style&gt;&lt;/DisplayText&gt;&lt;record&gt;&lt;rec-number&gt;83&lt;/rec-number&gt;&lt;foreign-keys&gt;&lt;key app="EN" db-id="a5afzapwgvd9fjewwew5zwvrxe09td5edw5r" timestamp="1502651683"&gt;83&lt;/key&gt;&lt;/foreign-keys&gt;&lt;ref-type name="Journal Article"&gt;17&lt;/ref-type&gt;&lt;contributors&gt;&lt;authors&gt;&lt;author&gt;Zengerle, M.&lt;/author&gt;&lt;author&gt;Chan, K. H.&lt;/author&gt;&lt;author&gt;Ciulli, A.&lt;/author&gt;&lt;/authors&gt;&lt;/contributors&gt;&lt;auth-address&gt;College of Life Sciences, Division of Biological Chemistry and Drug Discovery, University of Dundee, James Black Centre, Dow Street, Dundee, DD1 5EH, United Kingdom.&lt;/auth-address&gt;&lt;titles&gt;&lt;title&gt;Selective Small Molecule Induced Degradation of the BET Bromodomain Protein BRD4&lt;/title&gt;&lt;secondary-title&gt;ACS Chem Biol&lt;/secondary-title&gt;&lt;/titles&gt;&lt;periodical&gt;&lt;full-title&gt;ACS Chem Biol&lt;/full-title&gt;&lt;/periodical&gt;&lt;pages&gt;1770-7&lt;/pages&gt;&lt;volume&gt;10&lt;/volume&gt;&lt;number&gt;8&lt;/number&gt;&lt;keywords&gt;&lt;keyword&gt;Dipeptides/chemistry/pharmacology&lt;/keyword&gt;&lt;keyword&gt;Drug Design&lt;/keyword&gt;&lt;keyword&gt;Gene Expression Regulation, Neoplastic/drug effects&lt;/keyword&gt;&lt;keyword&gt;HeLa Cells&lt;/keyword&gt;&lt;keyword&gt;Heterocyclic Compounds, 3-Ring/chemistry/pharmacology&lt;/keyword&gt;&lt;keyword&gt;Humans&lt;/keyword&gt;&lt;keyword&gt;Neoplasms/drug therapy/genetics/metabolism&lt;/keyword&gt;&lt;keyword&gt;Nuclear Proteins/*metabolism&lt;/keyword&gt;&lt;keyword&gt;Proteolysis/*drug effects&lt;/keyword&gt;&lt;keyword&gt;Small Molecule Libraries/*chemistry/*pharmacology&lt;/keyword&gt;&lt;keyword&gt;Transcription Factors/*metabolism&lt;/keyword&gt;&lt;keyword&gt;Ubiquitin-Protein Ligases/metabolism&lt;/keyword&gt;&lt;keyword&gt;Von Hippel-Lindau Tumor Suppressor Protein/metabolism&lt;/keyword&gt;&lt;/keywords&gt;&lt;dates&gt;&lt;year&gt;2015&lt;/year&gt;&lt;pub-dates&gt;&lt;date&gt;Aug 21&lt;/date&gt;&lt;/pub-dates&gt;&lt;/dates&gt;&lt;isbn&gt;1554-8937 (Electronic)&amp;#xD;1554-8929 (Linking)&lt;/isbn&gt;&lt;accession-num&gt;26035625&lt;/accession-num&gt;&lt;urls&gt;&lt;related-urls&gt;&lt;url&gt;https://www.ncbi.nlm.nih.gov/pubmed/26035625&lt;/url&gt;&lt;/related-urls&gt;&lt;/urls&gt;&lt;custom2&gt;PMC4548256&lt;/custom2&gt;&lt;electronic-resource-num&gt;10.1021/acschembio.5b00216&lt;/electronic-resource-num&gt;&lt;/record&gt;&lt;/Cite&gt;&lt;/EndNote&gt;</w:instrText>
      </w:r>
      <w:r w:rsidR="00877C36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96</w:t>
      </w:r>
      <w:r w:rsidR="00877C36" w:rsidRPr="007C534C">
        <w:rPr>
          <w:rFonts w:ascii="Helvetica" w:hAnsi="Helvetica"/>
          <w:sz w:val="22"/>
          <w:szCs w:val="22"/>
        </w:rPr>
        <w:fldChar w:fldCharType="end"/>
      </w:r>
      <w:r w:rsidR="00983A19" w:rsidRPr="007C534C">
        <w:rPr>
          <w:rFonts w:ascii="Helvetica" w:hAnsi="Helvetica"/>
          <w:sz w:val="22"/>
          <w:szCs w:val="22"/>
        </w:rPr>
        <w:t>.</w:t>
      </w:r>
      <w:r w:rsidR="00877C36" w:rsidRPr="007C534C">
        <w:rPr>
          <w:rFonts w:ascii="Helvetica" w:hAnsi="Helvetica"/>
          <w:sz w:val="22"/>
          <w:szCs w:val="22"/>
        </w:rPr>
        <w:t xml:space="preserve"> In addition, BCR</w:t>
      </w:r>
      <w:r w:rsidR="004F1F4E" w:rsidRPr="007C534C">
        <w:rPr>
          <w:rFonts w:ascii="Helvetica" w:hAnsi="Helvetica"/>
          <w:sz w:val="22"/>
          <w:szCs w:val="22"/>
        </w:rPr>
        <w:t>-ABL is readily degraded by CRBN-</w:t>
      </w:r>
      <w:r w:rsidR="00E501AA" w:rsidRPr="007C534C">
        <w:rPr>
          <w:rFonts w:ascii="Helvetica" w:hAnsi="Helvetica"/>
          <w:sz w:val="22"/>
          <w:szCs w:val="22"/>
        </w:rPr>
        <w:t>mediated</w:t>
      </w:r>
      <w:r w:rsidR="004F1F4E" w:rsidRPr="007C534C">
        <w:rPr>
          <w:rFonts w:ascii="Helvetica" w:hAnsi="Helvetica"/>
          <w:sz w:val="22"/>
          <w:szCs w:val="22"/>
        </w:rPr>
        <w:t xml:space="preserve"> but not VHL-</w:t>
      </w:r>
      <w:r w:rsidR="00E501AA" w:rsidRPr="007C534C">
        <w:rPr>
          <w:rFonts w:ascii="Helvetica" w:hAnsi="Helvetica"/>
          <w:sz w:val="22"/>
          <w:szCs w:val="22"/>
        </w:rPr>
        <w:t>mediated</w:t>
      </w:r>
      <w:r w:rsidR="004F1F4E" w:rsidRPr="007C534C">
        <w:rPr>
          <w:rFonts w:ascii="Helvetica" w:hAnsi="Helvetica"/>
          <w:sz w:val="22"/>
          <w:szCs w:val="22"/>
        </w:rPr>
        <w:t xml:space="preserve"> degraders, signifying that different E3 ligases exhibit different abilities to degrade </w:t>
      </w:r>
      <w:r w:rsidR="004F1F4E" w:rsidRPr="007C534C">
        <w:rPr>
          <w:rFonts w:ascii="Helvetica" w:hAnsi="Helvetica"/>
          <w:i/>
          <w:sz w:val="22"/>
          <w:szCs w:val="22"/>
        </w:rPr>
        <w:t>de novo</w:t>
      </w:r>
      <w:r w:rsidR="004F1F4E" w:rsidRPr="007C534C">
        <w:rPr>
          <w:rFonts w:ascii="Helvetica" w:hAnsi="Helvetica"/>
          <w:sz w:val="22"/>
          <w:szCs w:val="22"/>
        </w:rPr>
        <w:t xml:space="preserve"> substrates</w:t>
      </w:r>
      <w:r w:rsidR="00877C36" w:rsidRPr="007C534C">
        <w:rPr>
          <w:rFonts w:ascii="Helvetica" w:hAnsi="Helvetica"/>
          <w:sz w:val="22"/>
          <w:szCs w:val="22"/>
        </w:rPr>
        <w:fldChar w:fldCharType="begin"/>
      </w:r>
      <w:r w:rsidR="00A90686" w:rsidRPr="007C534C">
        <w:rPr>
          <w:rFonts w:ascii="Helvetica" w:hAnsi="Helvetica"/>
          <w:sz w:val="22"/>
          <w:szCs w:val="22"/>
        </w:rPr>
        <w:instrText xml:space="preserve"> ADDIN EN.CITE &lt;EndNote&gt;&lt;Cite&gt;&lt;Author&gt;Lai&lt;/Author&gt;&lt;Year&gt;2016&lt;/Year&gt;&lt;RecNum&gt;86&lt;/RecNum&gt;&lt;DisplayText&gt;&lt;style face="superscript"&gt;102&lt;/style&gt;&lt;/DisplayText&gt;&lt;record&gt;&lt;rec-number&gt;86&lt;/rec-number&gt;&lt;foreign-keys&gt;&lt;key app="EN" db-id="a5afzapwgvd9fjewwew5zwvrxe09td5edw5r" timestamp="1502653078"&gt;86&lt;/key&gt;&lt;/foreign-keys&gt;&lt;ref-type name="Journal Article"&gt;17&lt;/ref-type&gt;&lt;contributors&gt;&lt;authors&gt;&lt;author&gt;Lai, A. C.&lt;/author&gt;&lt;author&gt;Toure, M.&lt;/author&gt;&lt;author&gt;Hellerschmied, D.&lt;/author&gt;&lt;author&gt;Salami, J.&lt;/author&gt;&lt;author&gt;Jaime-Figueroa, S.&lt;/author&gt;&lt;author&gt;Ko, E.&lt;/author&gt;&lt;author&gt;Hines, J.&lt;/author&gt;&lt;author&gt;Crews, C. M.&lt;/author&gt;&lt;/authors&gt;&lt;/contributors&gt;&lt;auth-address&gt;Departments of Chemistry; Molecular, Cellular &amp;amp; Developmental Biology; Pharmacology, Yale University, New Haven, CT 06511 (USA).&amp;#xD;Departments of Chemistry; Molecular, Cellular &amp;amp; Developmental Biology; Pharmacology, Yale University, New Haven, CT 06511 (USA). craig.crews@yale.edu.&lt;/auth-address&gt;&lt;titles&gt;&lt;title&gt;Modular PROTAC Design for the Degradation of Oncogenic BCR-ABL&lt;/title&gt;&lt;secondary-title&gt;Angew Chem Int Ed Engl&lt;/secondary-title&gt;&lt;/titles&gt;&lt;periodical&gt;&lt;full-title&gt;Angew Chem Int Ed Engl&lt;/full-title&gt;&lt;/periodical&gt;&lt;pages&gt;807-10&lt;/pages&gt;&lt;volume&gt;55&lt;/volume&gt;&lt;number&gt;2&lt;/number&gt;&lt;keywords&gt;&lt;keyword&gt;Cell Line&lt;/keyword&gt;&lt;keyword&gt;Cell Line, Tumor&lt;/keyword&gt;&lt;keyword&gt;Fusion Proteins, bcr-abl/*metabolism&lt;/keyword&gt;&lt;keyword&gt;Humans&lt;/keyword&gt;&lt;keyword&gt;Proteolysis&lt;/keyword&gt;&lt;keyword&gt;E3 ubiquitin ligases&lt;/keyword&gt;&lt;keyword&gt;cancer&lt;/keyword&gt;&lt;keyword&gt;drug design&lt;/keyword&gt;&lt;keyword&gt;inhibitors&lt;/keyword&gt;&lt;keyword&gt;protein degradation&lt;/keyword&gt;&lt;/keywords&gt;&lt;dates&gt;&lt;year&gt;2016&lt;/year&gt;&lt;pub-dates&gt;&lt;date&gt;Jan 11&lt;/date&gt;&lt;/pub-dates&gt;&lt;/dates&gt;&lt;isbn&gt;1521-3773 (Electronic)&amp;#xD;1433-7851 (Linking)&lt;/isbn&gt;&lt;accession-num&gt;26593377&lt;/accession-num&gt;&lt;urls&gt;&lt;related-urls&gt;&lt;url&gt;https://www.ncbi.nlm.nih.gov/pubmed/26593377&lt;/url&gt;&lt;/related-urls&gt;&lt;/urls&gt;&lt;custom2&gt;PMC4733637&lt;/custom2&gt;&lt;electronic-resource-num&gt;10.1002/anie.201507634&lt;/electronic-resource-num&gt;&lt;/record&gt;&lt;/Cite&gt;&lt;/EndNote&gt;</w:instrText>
      </w:r>
      <w:r w:rsidR="00877C36" w:rsidRPr="007C534C">
        <w:rPr>
          <w:rFonts w:ascii="Helvetica" w:hAnsi="Helvetica"/>
          <w:sz w:val="22"/>
          <w:szCs w:val="22"/>
        </w:rPr>
        <w:fldChar w:fldCharType="separate"/>
      </w:r>
      <w:r w:rsidR="00A90686" w:rsidRPr="007C534C">
        <w:rPr>
          <w:rFonts w:ascii="Helvetica" w:hAnsi="Helvetica"/>
          <w:noProof/>
          <w:sz w:val="22"/>
          <w:szCs w:val="22"/>
          <w:vertAlign w:val="superscript"/>
        </w:rPr>
        <w:t>102</w:t>
      </w:r>
      <w:r w:rsidR="00877C36" w:rsidRPr="007C534C">
        <w:rPr>
          <w:rFonts w:ascii="Helvetica" w:hAnsi="Helvetica"/>
          <w:sz w:val="22"/>
          <w:szCs w:val="22"/>
        </w:rPr>
        <w:fldChar w:fldCharType="end"/>
      </w:r>
      <w:r w:rsidR="004F1F4E" w:rsidRPr="007C534C">
        <w:rPr>
          <w:rFonts w:ascii="Helvetica" w:hAnsi="Helvetica"/>
          <w:sz w:val="22"/>
          <w:szCs w:val="22"/>
        </w:rPr>
        <w:t xml:space="preserve">. To systematically investigate </w:t>
      </w:r>
      <w:r w:rsidR="004232D5" w:rsidRPr="007C534C">
        <w:rPr>
          <w:rFonts w:ascii="Helvetica" w:hAnsi="Helvetica"/>
          <w:sz w:val="22"/>
          <w:szCs w:val="22"/>
        </w:rPr>
        <w:t xml:space="preserve">if </w:t>
      </w:r>
      <w:r w:rsidR="006171E7" w:rsidRPr="007C534C">
        <w:rPr>
          <w:rFonts w:ascii="Helvetica" w:hAnsi="Helvetica"/>
          <w:sz w:val="22"/>
          <w:szCs w:val="22"/>
        </w:rPr>
        <w:t xml:space="preserve">some targets are more tractable to the degrader strategy than others, </w:t>
      </w:r>
      <w:r w:rsidR="006D7241" w:rsidRPr="007C534C">
        <w:rPr>
          <w:rFonts w:ascii="Helvetica" w:hAnsi="Helvetica"/>
          <w:sz w:val="22"/>
          <w:szCs w:val="22"/>
        </w:rPr>
        <w:t xml:space="preserve">in </w:t>
      </w:r>
      <w:r w:rsidR="006D7241" w:rsidRPr="007C534C">
        <w:rPr>
          <w:rFonts w:ascii="Helvetica" w:hAnsi="Helvetica"/>
          <w:b/>
          <w:sz w:val="22"/>
          <w:szCs w:val="22"/>
        </w:rPr>
        <w:t>Chapter 3</w:t>
      </w:r>
      <w:r w:rsidR="006D7241" w:rsidRPr="007C534C">
        <w:rPr>
          <w:rFonts w:ascii="Helvetica" w:hAnsi="Helvetica"/>
          <w:sz w:val="22"/>
          <w:szCs w:val="22"/>
        </w:rPr>
        <w:t xml:space="preserve">, we used a </w:t>
      </w:r>
      <w:r w:rsidR="006171E7" w:rsidRPr="007C534C">
        <w:rPr>
          <w:rFonts w:ascii="Helvetica" w:hAnsi="Helvetica"/>
          <w:sz w:val="22"/>
          <w:szCs w:val="22"/>
        </w:rPr>
        <w:t xml:space="preserve">multiplexed quantitative </w:t>
      </w:r>
      <w:r w:rsidR="006D7241" w:rsidRPr="007C534C">
        <w:rPr>
          <w:rFonts w:ascii="Helvetica" w:hAnsi="Helvetica"/>
          <w:sz w:val="22"/>
          <w:szCs w:val="22"/>
        </w:rPr>
        <w:t>pr</w:t>
      </w:r>
      <w:r w:rsidR="006171E7" w:rsidRPr="007C534C">
        <w:rPr>
          <w:rFonts w:ascii="Helvetica" w:hAnsi="Helvetica"/>
          <w:sz w:val="22"/>
          <w:szCs w:val="22"/>
        </w:rPr>
        <w:t>oteomic method in combination with</w:t>
      </w:r>
      <w:r w:rsidR="006D7241" w:rsidRPr="007C534C">
        <w:rPr>
          <w:rFonts w:ascii="Helvetica" w:hAnsi="Helvetica"/>
          <w:sz w:val="22"/>
          <w:szCs w:val="22"/>
        </w:rPr>
        <w:t xml:space="preserve"> a multi-kinase degrader </w:t>
      </w:r>
      <w:r w:rsidR="006171E7" w:rsidRPr="007C534C">
        <w:rPr>
          <w:rFonts w:ascii="Helvetica" w:hAnsi="Helvetica"/>
          <w:sz w:val="22"/>
          <w:szCs w:val="22"/>
        </w:rPr>
        <w:t>to survey the degradable kinome.</w:t>
      </w:r>
      <w:r w:rsidR="0047165B" w:rsidRPr="007C534C">
        <w:rPr>
          <w:rFonts w:ascii="Helvetica" w:hAnsi="Helvetica"/>
          <w:sz w:val="22"/>
          <w:szCs w:val="22"/>
        </w:rPr>
        <w:t xml:space="preserve"> </w:t>
      </w:r>
      <w:r w:rsidR="00112C21" w:rsidRPr="007C534C">
        <w:rPr>
          <w:rFonts w:ascii="Helvetica" w:hAnsi="Helvetica"/>
          <w:sz w:val="22"/>
          <w:szCs w:val="22"/>
        </w:rPr>
        <w:t xml:space="preserve">The </w:t>
      </w:r>
      <w:r w:rsidR="00142D42" w:rsidRPr="007C534C">
        <w:rPr>
          <w:rFonts w:ascii="Helvetica" w:hAnsi="Helvetica"/>
          <w:sz w:val="22"/>
          <w:szCs w:val="22"/>
        </w:rPr>
        <w:t xml:space="preserve">goals of this study were </w:t>
      </w:r>
      <w:r w:rsidR="00112C21" w:rsidRPr="007C534C">
        <w:rPr>
          <w:rFonts w:ascii="Helvetica" w:hAnsi="Helvetica"/>
          <w:sz w:val="22"/>
          <w:szCs w:val="22"/>
        </w:rPr>
        <w:t xml:space="preserve">to </w:t>
      </w:r>
      <w:r w:rsidR="00142D42" w:rsidRPr="007C534C">
        <w:rPr>
          <w:rFonts w:ascii="Helvetica" w:hAnsi="Helvetica"/>
          <w:sz w:val="22"/>
          <w:szCs w:val="22"/>
        </w:rPr>
        <w:t>broaden our understanding of small molecule</w:t>
      </w:r>
      <w:r w:rsidR="00112C21" w:rsidRPr="007C534C">
        <w:rPr>
          <w:rFonts w:ascii="Helvetica" w:hAnsi="Helvetica"/>
          <w:sz w:val="22"/>
          <w:szCs w:val="22"/>
        </w:rPr>
        <w:t xml:space="preserve"> degrader</w:t>
      </w:r>
      <w:r w:rsidR="005B53B0" w:rsidRPr="007C534C">
        <w:rPr>
          <w:rFonts w:ascii="Helvetica" w:hAnsi="Helvetica"/>
          <w:sz w:val="22"/>
          <w:szCs w:val="22"/>
        </w:rPr>
        <w:t>s</w:t>
      </w:r>
      <w:r w:rsidR="00112C21" w:rsidRPr="007C534C">
        <w:rPr>
          <w:rFonts w:ascii="Helvetica" w:hAnsi="Helvetica"/>
          <w:sz w:val="22"/>
          <w:szCs w:val="22"/>
        </w:rPr>
        <w:t xml:space="preserve"> </w:t>
      </w:r>
      <w:r w:rsidR="005B53B0" w:rsidRPr="007C534C">
        <w:rPr>
          <w:rFonts w:ascii="Helvetica" w:hAnsi="Helvetica"/>
          <w:sz w:val="22"/>
          <w:szCs w:val="22"/>
        </w:rPr>
        <w:t>as a drug class</w:t>
      </w:r>
      <w:r w:rsidR="00112C21" w:rsidRPr="007C534C">
        <w:rPr>
          <w:rFonts w:ascii="Helvetica" w:hAnsi="Helvetica"/>
          <w:sz w:val="22"/>
          <w:szCs w:val="22"/>
        </w:rPr>
        <w:t xml:space="preserve"> and to rapidly </w:t>
      </w:r>
      <w:r w:rsidR="005B53B0" w:rsidRPr="007C534C">
        <w:rPr>
          <w:rFonts w:ascii="Helvetica" w:hAnsi="Helvetica"/>
          <w:sz w:val="22"/>
          <w:szCs w:val="22"/>
        </w:rPr>
        <w:t xml:space="preserve">identify degradable kinases in order to </w:t>
      </w:r>
      <w:r w:rsidR="00112C21" w:rsidRPr="007C534C">
        <w:rPr>
          <w:rFonts w:ascii="Helvetica" w:hAnsi="Helvetica"/>
          <w:sz w:val="22"/>
          <w:szCs w:val="22"/>
        </w:rPr>
        <w:t xml:space="preserve">prioritize </w:t>
      </w:r>
      <w:r w:rsidR="005B53B0" w:rsidRPr="007C534C">
        <w:rPr>
          <w:rFonts w:ascii="Helvetica" w:hAnsi="Helvetica"/>
          <w:sz w:val="22"/>
          <w:szCs w:val="22"/>
        </w:rPr>
        <w:t>medicinal chemistry efforts for those</w:t>
      </w:r>
      <w:r w:rsidR="00112C21" w:rsidRPr="007C534C">
        <w:rPr>
          <w:rFonts w:ascii="Helvetica" w:hAnsi="Helvetica"/>
          <w:sz w:val="22"/>
          <w:szCs w:val="22"/>
        </w:rPr>
        <w:t xml:space="preserve"> with clear therapeutic implications</w:t>
      </w:r>
      <w:r w:rsidR="005B53B0" w:rsidRPr="007C534C">
        <w:rPr>
          <w:rFonts w:ascii="Helvetica" w:hAnsi="Helvetica"/>
          <w:sz w:val="22"/>
          <w:szCs w:val="22"/>
        </w:rPr>
        <w:t>.</w:t>
      </w:r>
    </w:p>
    <w:p w14:paraId="3D1BF5B4" w14:textId="2BEF27F6" w:rsidR="008F5B8D" w:rsidRPr="007C534C" w:rsidRDefault="008F5B8D" w:rsidP="008F5B8D">
      <w:pPr>
        <w:spacing w:line="480" w:lineRule="auto"/>
        <w:jc w:val="both"/>
        <w:rPr>
          <w:rFonts w:ascii="Helvetica" w:hAnsi="Helvetica"/>
          <w:sz w:val="22"/>
          <w:szCs w:val="22"/>
        </w:rPr>
      </w:pPr>
    </w:p>
    <w:p w14:paraId="5700EE0C" w14:textId="57353982" w:rsidR="00E6609C" w:rsidRPr="007C534C" w:rsidRDefault="003A59CF" w:rsidP="00E6609C">
      <w:pPr>
        <w:pStyle w:val="ListParagraph"/>
        <w:numPr>
          <w:ilvl w:val="1"/>
          <w:numId w:val="1"/>
        </w:numPr>
        <w:spacing w:line="480" w:lineRule="auto"/>
        <w:rPr>
          <w:rFonts w:ascii="Helvetica" w:hAnsi="Helvetica"/>
          <w:b/>
          <w:sz w:val="22"/>
          <w:szCs w:val="22"/>
        </w:rPr>
      </w:pPr>
      <w:r w:rsidRPr="007C534C">
        <w:rPr>
          <w:rFonts w:ascii="Helvetica" w:hAnsi="Helvetica"/>
          <w:b/>
          <w:sz w:val="22"/>
          <w:szCs w:val="22"/>
        </w:rPr>
        <w:t>References</w:t>
      </w:r>
    </w:p>
    <w:p w14:paraId="5FEE0BC0" w14:textId="77777777" w:rsidR="007C534C" w:rsidRPr="007C534C" w:rsidRDefault="00E6609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sz w:val="22"/>
        </w:rPr>
        <w:fldChar w:fldCharType="begin"/>
      </w:r>
      <w:r w:rsidRPr="007C534C">
        <w:instrText xml:space="preserve"> ADDIN EN.REFLIST </w:instrText>
      </w:r>
      <w:r w:rsidRPr="007C534C">
        <w:rPr>
          <w:sz w:val="22"/>
        </w:rPr>
        <w:fldChar w:fldCharType="separate"/>
      </w:r>
      <w:r w:rsidR="007C534C" w:rsidRPr="007C534C">
        <w:rPr>
          <w:noProof/>
        </w:rPr>
        <w:t>1.</w:t>
      </w:r>
      <w:r w:rsidR="007C534C" w:rsidRPr="007C534C">
        <w:rPr>
          <w:noProof/>
        </w:rPr>
        <w:tab/>
        <w:t xml:space="preserve">Fischer, E.H. &amp; Krebs, E.G. Conversion of phosphorylase b to phosphorylase a in muscle extracts. </w:t>
      </w:r>
      <w:r w:rsidR="007C534C" w:rsidRPr="007C534C">
        <w:rPr>
          <w:i/>
          <w:noProof/>
        </w:rPr>
        <w:t>J Biol Chem</w:t>
      </w:r>
      <w:r w:rsidR="007C534C" w:rsidRPr="007C534C">
        <w:rPr>
          <w:noProof/>
        </w:rPr>
        <w:t xml:space="preserve"> </w:t>
      </w:r>
      <w:r w:rsidR="007C534C" w:rsidRPr="007C534C">
        <w:rPr>
          <w:b/>
          <w:noProof/>
        </w:rPr>
        <w:t>216</w:t>
      </w:r>
      <w:r w:rsidR="007C534C" w:rsidRPr="007C534C">
        <w:rPr>
          <w:noProof/>
        </w:rPr>
        <w:t>, 121-132 (1955).</w:t>
      </w:r>
    </w:p>
    <w:p w14:paraId="6E012015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.</w:t>
      </w:r>
      <w:r w:rsidRPr="007C534C">
        <w:rPr>
          <w:noProof/>
        </w:rPr>
        <w:tab/>
        <w:t xml:space="preserve">Sutherland, E.W., Jr. &amp; Wosilait, W.D. Inactivation and activation of liver phosphorylase. </w:t>
      </w:r>
      <w:r w:rsidRPr="007C534C">
        <w:rPr>
          <w:i/>
          <w:noProof/>
        </w:rPr>
        <w:t>Natur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75</w:t>
      </w:r>
      <w:r w:rsidRPr="007C534C">
        <w:rPr>
          <w:noProof/>
        </w:rPr>
        <w:t>, 169-170 (1955).</w:t>
      </w:r>
    </w:p>
    <w:p w14:paraId="673B8305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.</w:t>
      </w:r>
      <w:r w:rsidRPr="007C534C">
        <w:rPr>
          <w:noProof/>
        </w:rPr>
        <w:tab/>
        <w:t xml:space="preserve">Cohen, P. The origins of protein phosphorylation. </w:t>
      </w:r>
      <w:r w:rsidRPr="007C534C">
        <w:rPr>
          <w:i/>
          <w:noProof/>
        </w:rPr>
        <w:t>Nat Cell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4</w:t>
      </w:r>
      <w:r w:rsidRPr="007C534C">
        <w:rPr>
          <w:noProof/>
        </w:rPr>
        <w:t>, E127-130 (2002).</w:t>
      </w:r>
    </w:p>
    <w:p w14:paraId="31F4E3E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lastRenderedPageBreak/>
        <w:t>4.</w:t>
      </w:r>
      <w:r w:rsidRPr="007C534C">
        <w:rPr>
          <w:noProof/>
        </w:rPr>
        <w:tab/>
        <w:t xml:space="preserve">Collett, M.S. &amp; Erikson, R.L. Protein kinase activity associated with the avian sarcoma virus src gene product. </w:t>
      </w:r>
      <w:r w:rsidRPr="007C534C">
        <w:rPr>
          <w:i/>
          <w:noProof/>
        </w:rPr>
        <w:t>Proc Natl Acad Sci U S A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75</w:t>
      </w:r>
      <w:r w:rsidRPr="007C534C">
        <w:rPr>
          <w:noProof/>
        </w:rPr>
        <w:t>, 2021-2024 (1978).</w:t>
      </w:r>
    </w:p>
    <w:p w14:paraId="48CA80E2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.</w:t>
      </w:r>
      <w:r w:rsidRPr="007C534C">
        <w:rPr>
          <w:noProof/>
        </w:rPr>
        <w:tab/>
        <w:t xml:space="preserve">Ushiro, H. &amp; Cohen, S. Identification of phosphotyrosine as a product of epidermal growth factor-activated protein kinase in A-431 cell membranes. </w:t>
      </w:r>
      <w:r w:rsidRPr="007C534C">
        <w:rPr>
          <w:i/>
          <w:noProof/>
        </w:rPr>
        <w:t>J Biol Chem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55</w:t>
      </w:r>
      <w:r w:rsidRPr="007C534C">
        <w:rPr>
          <w:noProof/>
        </w:rPr>
        <w:t>, 8363-8365 (1980).</w:t>
      </w:r>
    </w:p>
    <w:p w14:paraId="0418DBA5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.</w:t>
      </w:r>
      <w:r w:rsidRPr="007C534C">
        <w:rPr>
          <w:noProof/>
        </w:rPr>
        <w:tab/>
        <w:t xml:space="preserve">Lapenna, S. &amp; Giordano, A. Cell cycle kinases as therapeutic targets for cancer. </w:t>
      </w:r>
      <w:r w:rsidRPr="007C534C">
        <w:rPr>
          <w:i/>
          <w:noProof/>
        </w:rPr>
        <w:t>Nat Rev Drug Discov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8</w:t>
      </w:r>
      <w:r w:rsidRPr="007C534C">
        <w:rPr>
          <w:noProof/>
        </w:rPr>
        <w:t>, 547-566 (2009).</w:t>
      </w:r>
    </w:p>
    <w:p w14:paraId="7C38E4F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.</w:t>
      </w:r>
      <w:r w:rsidRPr="007C534C">
        <w:rPr>
          <w:noProof/>
        </w:rPr>
        <w:tab/>
        <w:t xml:space="preserve">Kinch, M.S. An analysis of FDA-approved drugs for oncology. </w:t>
      </w:r>
      <w:r w:rsidRPr="007C534C">
        <w:rPr>
          <w:i/>
          <w:noProof/>
        </w:rPr>
        <w:t>Drug Discov Today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9</w:t>
      </w:r>
      <w:r w:rsidRPr="007C534C">
        <w:rPr>
          <w:noProof/>
        </w:rPr>
        <w:t>, 1831-1835 (2014).</w:t>
      </w:r>
    </w:p>
    <w:p w14:paraId="792C6759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.</w:t>
      </w:r>
      <w:r w:rsidRPr="007C534C">
        <w:rPr>
          <w:noProof/>
        </w:rPr>
        <w:tab/>
        <w:t>Druker, B.J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Efficacy and safety of a specific inhibitor of the BCR-ABL tyrosine kinase in chronic myeloid leukemia. </w:t>
      </w:r>
      <w:r w:rsidRPr="007C534C">
        <w:rPr>
          <w:i/>
          <w:noProof/>
        </w:rPr>
        <w:t>N Engl J Med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44</w:t>
      </w:r>
      <w:r w:rsidRPr="007C534C">
        <w:rPr>
          <w:noProof/>
        </w:rPr>
        <w:t>, 1031-1037 (2001).</w:t>
      </w:r>
    </w:p>
    <w:p w14:paraId="21DCF0D4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.</w:t>
      </w:r>
      <w:r w:rsidRPr="007C534C">
        <w:rPr>
          <w:noProof/>
        </w:rPr>
        <w:tab/>
        <w:t xml:space="preserve">Wu, P., Nielsen, T.E. &amp; Clausen, M.H. FDA-approved small-molecule kinase inhibitors. </w:t>
      </w:r>
      <w:r w:rsidRPr="007C534C">
        <w:rPr>
          <w:i/>
          <w:noProof/>
        </w:rPr>
        <w:t>Trends Pharmacol Sci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6</w:t>
      </w:r>
      <w:r w:rsidRPr="007C534C">
        <w:rPr>
          <w:noProof/>
        </w:rPr>
        <w:t>, 422-439 (2015).</w:t>
      </w:r>
    </w:p>
    <w:p w14:paraId="39F6C2FC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0.</w:t>
      </w:r>
      <w:r w:rsidRPr="007C534C">
        <w:rPr>
          <w:noProof/>
        </w:rPr>
        <w:tab/>
        <w:t xml:space="preserve">Biankin, A.V., Piantadosi, S. &amp; Hollingsworth, S.J. Patient-centric trials for therapeutic development in precision oncology. </w:t>
      </w:r>
      <w:r w:rsidRPr="007C534C">
        <w:rPr>
          <w:i/>
          <w:noProof/>
        </w:rPr>
        <w:t>Natur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526</w:t>
      </w:r>
      <w:r w:rsidRPr="007C534C">
        <w:rPr>
          <w:noProof/>
        </w:rPr>
        <w:t>, 361-370 (2015).</w:t>
      </w:r>
    </w:p>
    <w:p w14:paraId="45E8CD6A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1.</w:t>
      </w:r>
      <w:r w:rsidRPr="007C534C">
        <w:rPr>
          <w:noProof/>
        </w:rPr>
        <w:tab/>
        <w:t xml:space="preserve">Kesselheim, A.S., Wang, B., Franklin, J.M. &amp; Darrow, J.J. Trends in utilization of FDA expedited drug development and approval programs, 1987-2014: cohort study. </w:t>
      </w:r>
      <w:r w:rsidRPr="007C534C">
        <w:rPr>
          <w:i/>
          <w:noProof/>
        </w:rPr>
        <w:t>BMJ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51</w:t>
      </w:r>
      <w:r w:rsidRPr="007C534C">
        <w:rPr>
          <w:noProof/>
        </w:rPr>
        <w:t>, h4633 (2015).</w:t>
      </w:r>
    </w:p>
    <w:p w14:paraId="70211727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2.</w:t>
      </w:r>
      <w:r w:rsidRPr="007C534C">
        <w:rPr>
          <w:noProof/>
        </w:rPr>
        <w:tab/>
        <w:t>Shea, M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Regulatory Watch: Impact of breakthrough therapy designation on cancer drug development. </w:t>
      </w:r>
      <w:r w:rsidRPr="007C534C">
        <w:rPr>
          <w:i/>
          <w:noProof/>
        </w:rPr>
        <w:t>Nat Rev Drug Discov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5</w:t>
      </w:r>
      <w:r w:rsidRPr="007C534C">
        <w:rPr>
          <w:noProof/>
        </w:rPr>
        <w:t>, 152 (2016).</w:t>
      </w:r>
    </w:p>
    <w:p w14:paraId="79FAA42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3.</w:t>
      </w:r>
      <w:r w:rsidRPr="007C534C">
        <w:rPr>
          <w:noProof/>
        </w:rPr>
        <w:tab/>
        <w:t>Li, Y.H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The Human Kinome Targeted by FDA Approved Multi-Target Drugs and Combination Products: A Comparative Study from the Drug-Target Interaction Network Perspective. </w:t>
      </w:r>
      <w:r w:rsidRPr="007C534C">
        <w:rPr>
          <w:i/>
          <w:noProof/>
        </w:rPr>
        <w:t>PLoS On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1</w:t>
      </w:r>
      <w:r w:rsidRPr="007C534C">
        <w:rPr>
          <w:noProof/>
        </w:rPr>
        <w:t>, e0165737 (2016).</w:t>
      </w:r>
    </w:p>
    <w:p w14:paraId="0562F357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4.</w:t>
      </w:r>
      <w:r w:rsidRPr="007C534C">
        <w:rPr>
          <w:noProof/>
        </w:rPr>
        <w:tab/>
        <w:t xml:space="preserve">Manning, G., Whyte, D.B., Martinez, R., Hunter, T. &amp; Sudarsanam, S. The protein kinase complement of the human genome. </w:t>
      </w:r>
      <w:r w:rsidRPr="007C534C">
        <w:rPr>
          <w:i/>
          <w:noProof/>
        </w:rPr>
        <w:t>Scienc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98</w:t>
      </w:r>
      <w:r w:rsidRPr="007C534C">
        <w:rPr>
          <w:noProof/>
        </w:rPr>
        <w:t>, 1912-1934 (2002).</w:t>
      </w:r>
    </w:p>
    <w:p w14:paraId="587E8318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5.</w:t>
      </w:r>
      <w:r w:rsidRPr="007C534C">
        <w:rPr>
          <w:noProof/>
        </w:rPr>
        <w:tab/>
        <w:t xml:space="preserve">Zhang, J., Yang, P.L. &amp; Gray, N.S. Targeting cancer with small molecule kinase inhibitors. </w:t>
      </w:r>
      <w:r w:rsidRPr="007C534C">
        <w:rPr>
          <w:i/>
          <w:noProof/>
        </w:rPr>
        <w:t>Nat Rev Cancer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9</w:t>
      </w:r>
      <w:r w:rsidRPr="007C534C">
        <w:rPr>
          <w:noProof/>
        </w:rPr>
        <w:t>, 28-39 (2009).</w:t>
      </w:r>
    </w:p>
    <w:p w14:paraId="4DFF4AF2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6.</w:t>
      </w:r>
      <w:r w:rsidRPr="007C534C">
        <w:rPr>
          <w:noProof/>
        </w:rPr>
        <w:tab/>
        <w:t xml:space="preserve">Gross, S., Rahal, R., Stransky, N., Lengauer, C. &amp; Hoeflich, K.P. Targeting cancer with kinase inhibitors. </w:t>
      </w:r>
      <w:r w:rsidRPr="007C534C">
        <w:rPr>
          <w:i/>
          <w:noProof/>
        </w:rPr>
        <w:t>J Clin Invest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25</w:t>
      </w:r>
      <w:r w:rsidRPr="007C534C">
        <w:rPr>
          <w:noProof/>
        </w:rPr>
        <w:t>, 1780-1789 (2015).</w:t>
      </w:r>
    </w:p>
    <w:p w14:paraId="361161E1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7.</w:t>
      </w:r>
      <w:r w:rsidRPr="007C534C">
        <w:rPr>
          <w:noProof/>
        </w:rPr>
        <w:tab/>
        <w:t>de Klein, A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A cellular oncogene is translocated to the Philadelphia chromosome in chronic myelocytic leukaemia. </w:t>
      </w:r>
      <w:r w:rsidRPr="007C534C">
        <w:rPr>
          <w:i/>
          <w:noProof/>
        </w:rPr>
        <w:t>Natur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00</w:t>
      </w:r>
      <w:r w:rsidRPr="007C534C">
        <w:rPr>
          <w:noProof/>
        </w:rPr>
        <w:t>, 765-767 (1982).</w:t>
      </w:r>
    </w:p>
    <w:p w14:paraId="72DED374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8.</w:t>
      </w:r>
      <w:r w:rsidRPr="007C534C">
        <w:rPr>
          <w:noProof/>
        </w:rPr>
        <w:tab/>
        <w:t xml:space="preserve">de Larco, J.E. &amp; Todaro, G.J. Growth factors from murine sarcoma virus-transformed cells. </w:t>
      </w:r>
      <w:r w:rsidRPr="007C534C">
        <w:rPr>
          <w:i/>
          <w:noProof/>
        </w:rPr>
        <w:t>Proc Natl Acad Sci U S A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75</w:t>
      </w:r>
      <w:r w:rsidRPr="007C534C">
        <w:rPr>
          <w:noProof/>
        </w:rPr>
        <w:t>, 4001-4005 (1978).</w:t>
      </w:r>
    </w:p>
    <w:p w14:paraId="1337371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9.</w:t>
      </w:r>
      <w:r w:rsidRPr="007C534C">
        <w:rPr>
          <w:noProof/>
        </w:rPr>
        <w:tab/>
        <w:t xml:space="preserve">Toyooka, S., Kiura, K. &amp; Mitsudomi, T. EGFR mutation and response of lung cancer to gefitinib. </w:t>
      </w:r>
      <w:r w:rsidRPr="007C534C">
        <w:rPr>
          <w:i/>
          <w:noProof/>
        </w:rPr>
        <w:t>N Engl J Med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52</w:t>
      </w:r>
      <w:r w:rsidRPr="007C534C">
        <w:rPr>
          <w:noProof/>
        </w:rPr>
        <w:t>, 2136; author reply 2136 (2005).</w:t>
      </w:r>
    </w:p>
    <w:p w14:paraId="6E4303B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0.</w:t>
      </w:r>
      <w:r w:rsidRPr="007C534C">
        <w:rPr>
          <w:noProof/>
        </w:rPr>
        <w:tab/>
        <w:t>Gorre, M.E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Clinical resistance to STI-571 cancer therapy caused by BCR-ABL gene mutation or amplification. </w:t>
      </w:r>
      <w:r w:rsidRPr="007C534C">
        <w:rPr>
          <w:i/>
          <w:noProof/>
        </w:rPr>
        <w:t>Scienc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93</w:t>
      </w:r>
      <w:r w:rsidRPr="007C534C">
        <w:rPr>
          <w:noProof/>
        </w:rPr>
        <w:t>, 876-880 (2001).</w:t>
      </w:r>
    </w:p>
    <w:p w14:paraId="60E3FB0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1.</w:t>
      </w:r>
      <w:r w:rsidRPr="007C534C">
        <w:rPr>
          <w:noProof/>
        </w:rPr>
        <w:tab/>
        <w:t xml:space="preserve">Hanahan, D. &amp; Weinberg, R.A. The hallmarks of cancer. </w:t>
      </w:r>
      <w:r w:rsidRPr="007C534C">
        <w:rPr>
          <w:i/>
          <w:noProof/>
        </w:rPr>
        <w:t>Cel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00</w:t>
      </w:r>
      <w:r w:rsidRPr="007C534C">
        <w:rPr>
          <w:noProof/>
        </w:rPr>
        <w:t>, 57-70 (2000).</w:t>
      </w:r>
    </w:p>
    <w:p w14:paraId="2A5AA0D8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lastRenderedPageBreak/>
        <w:t>22.</w:t>
      </w:r>
      <w:r w:rsidRPr="007C534C">
        <w:rPr>
          <w:noProof/>
        </w:rPr>
        <w:tab/>
        <w:t xml:space="preserve">Hanahan, D. &amp; Weinberg, R.A. Hallmarks of cancer: the next generation. </w:t>
      </w:r>
      <w:r w:rsidRPr="007C534C">
        <w:rPr>
          <w:i/>
          <w:noProof/>
        </w:rPr>
        <w:t>Cel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44</w:t>
      </w:r>
      <w:r w:rsidRPr="007C534C">
        <w:rPr>
          <w:noProof/>
        </w:rPr>
        <w:t>, 646-674 (2011).</w:t>
      </w:r>
    </w:p>
    <w:p w14:paraId="36FE8453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3.</w:t>
      </w:r>
      <w:r w:rsidRPr="007C534C">
        <w:rPr>
          <w:noProof/>
        </w:rPr>
        <w:tab/>
        <w:t>Long, G.V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Combined BRAF and MEK inhibition versus BRAF inhibition alone in melanoma. </w:t>
      </w:r>
      <w:r w:rsidRPr="007C534C">
        <w:rPr>
          <w:i/>
          <w:noProof/>
        </w:rPr>
        <w:t>N Engl J Med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71</w:t>
      </w:r>
      <w:r w:rsidRPr="007C534C">
        <w:rPr>
          <w:noProof/>
        </w:rPr>
        <w:t>, 1877-1888 (2014).</w:t>
      </w:r>
    </w:p>
    <w:p w14:paraId="6C034F9C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4.</w:t>
      </w:r>
      <w:r w:rsidRPr="007C534C">
        <w:rPr>
          <w:noProof/>
        </w:rPr>
        <w:tab/>
        <w:t>Flaherty, K.T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Improved survival with MEK inhibition in BRAF-mutated melanoma. </w:t>
      </w:r>
      <w:r w:rsidRPr="007C534C">
        <w:rPr>
          <w:i/>
          <w:noProof/>
        </w:rPr>
        <w:t>N Engl J Med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67</w:t>
      </w:r>
      <w:r w:rsidRPr="007C534C">
        <w:rPr>
          <w:noProof/>
        </w:rPr>
        <w:t>, 107-114 (2012).</w:t>
      </w:r>
    </w:p>
    <w:p w14:paraId="0E4F2D0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5.</w:t>
      </w:r>
      <w:r w:rsidRPr="007C534C">
        <w:rPr>
          <w:noProof/>
        </w:rPr>
        <w:tab/>
        <w:t xml:space="preserve">O'Connor, M.J. Targeting the DNA Damage Response in Cancer. </w:t>
      </w:r>
      <w:r w:rsidRPr="007C534C">
        <w:rPr>
          <w:i/>
          <w:noProof/>
        </w:rPr>
        <w:t>Mol Cel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60</w:t>
      </w:r>
      <w:r w:rsidRPr="007C534C">
        <w:rPr>
          <w:noProof/>
        </w:rPr>
        <w:t>, 547-560 (2015).</w:t>
      </w:r>
    </w:p>
    <w:p w14:paraId="39D36A50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6.</w:t>
      </w:r>
      <w:r w:rsidRPr="007C534C">
        <w:rPr>
          <w:noProof/>
        </w:rPr>
        <w:tab/>
        <w:t xml:space="preserve">Malumbres, M. &amp; Barbacid, M. Cell cycle kinases in cancer. </w:t>
      </w:r>
      <w:r w:rsidRPr="007C534C">
        <w:rPr>
          <w:i/>
          <w:noProof/>
        </w:rPr>
        <w:t>Curr Opin Genet Dev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7</w:t>
      </w:r>
      <w:r w:rsidRPr="007C534C">
        <w:rPr>
          <w:noProof/>
        </w:rPr>
        <w:t>, 60-65 (2007).</w:t>
      </w:r>
    </w:p>
    <w:p w14:paraId="083FB5A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7.</w:t>
      </w:r>
      <w:r w:rsidRPr="007C534C">
        <w:rPr>
          <w:noProof/>
        </w:rPr>
        <w:tab/>
        <w:t xml:space="preserve">Bright, N.J., Thornton, C. &amp; Carling, D. The regulation and function of mammalian AMPK-related kinases. </w:t>
      </w:r>
      <w:r w:rsidRPr="007C534C">
        <w:rPr>
          <w:i/>
          <w:noProof/>
        </w:rPr>
        <w:t>Acta Physiol (Oxf)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96</w:t>
      </w:r>
      <w:r w:rsidRPr="007C534C">
        <w:rPr>
          <w:noProof/>
        </w:rPr>
        <w:t>, 15-26 (2009).</w:t>
      </w:r>
    </w:p>
    <w:p w14:paraId="5DEBFA51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8.</w:t>
      </w:r>
      <w:r w:rsidRPr="007C534C">
        <w:rPr>
          <w:noProof/>
        </w:rPr>
        <w:tab/>
        <w:t xml:space="preserve">Garcia, D. &amp; Shaw, R.J. AMPK: Mechanisms of Cellular Energy Sensing and Restoration of Metabolic Balance. </w:t>
      </w:r>
      <w:r w:rsidRPr="007C534C">
        <w:rPr>
          <w:i/>
          <w:noProof/>
        </w:rPr>
        <w:t>Mol Cel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66</w:t>
      </w:r>
      <w:r w:rsidRPr="007C534C">
        <w:rPr>
          <w:noProof/>
        </w:rPr>
        <w:t>, 789-800 (2017).</w:t>
      </w:r>
    </w:p>
    <w:p w14:paraId="2891875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29.</w:t>
      </w:r>
      <w:r w:rsidRPr="007C534C">
        <w:rPr>
          <w:noProof/>
        </w:rPr>
        <w:tab/>
        <w:t>Lizcano, J.M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LKB1 is a master kinase that activates 13 kinases of the AMPK subfamily, including MARK/PAR-1. </w:t>
      </w:r>
      <w:r w:rsidRPr="007C534C">
        <w:rPr>
          <w:i/>
          <w:noProof/>
        </w:rPr>
        <w:t>EMBO J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3</w:t>
      </w:r>
      <w:r w:rsidRPr="007C534C">
        <w:rPr>
          <w:noProof/>
        </w:rPr>
        <w:t>, 833-843 (2004).</w:t>
      </w:r>
    </w:p>
    <w:p w14:paraId="5ADB6093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0.</w:t>
      </w:r>
      <w:r w:rsidRPr="007C534C">
        <w:rPr>
          <w:noProof/>
        </w:rPr>
        <w:tab/>
        <w:t>Jaleel, M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The ubiquitin-associated domain of AMPK-related kinases regulates conformation and LKB1-mediated phosphorylation and activation. </w:t>
      </w:r>
      <w:r w:rsidRPr="007C534C">
        <w:rPr>
          <w:i/>
          <w:noProof/>
        </w:rPr>
        <w:t>Biochem J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94</w:t>
      </w:r>
      <w:r w:rsidRPr="007C534C">
        <w:rPr>
          <w:noProof/>
        </w:rPr>
        <w:t>, 545-555 (2006).</w:t>
      </w:r>
    </w:p>
    <w:p w14:paraId="4749A29C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1.</w:t>
      </w:r>
      <w:r w:rsidRPr="007C534C">
        <w:rPr>
          <w:noProof/>
        </w:rPr>
        <w:tab/>
        <w:t xml:space="preserve">Drewes, G., Ebneth, A., Preuss, U., Mandelkow, E.M. &amp; Mandelkow, E. MARK, a novel family of protein kinases that phosphorylate microtubule-associated proteins and trigger microtubule disruption. </w:t>
      </w:r>
      <w:r w:rsidRPr="007C534C">
        <w:rPr>
          <w:i/>
          <w:noProof/>
        </w:rPr>
        <w:t>Cel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89</w:t>
      </w:r>
      <w:r w:rsidRPr="007C534C">
        <w:rPr>
          <w:noProof/>
        </w:rPr>
        <w:t>, 297-308 (1997).</w:t>
      </w:r>
    </w:p>
    <w:p w14:paraId="5D1BA010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2.</w:t>
      </w:r>
      <w:r w:rsidRPr="007C534C">
        <w:rPr>
          <w:noProof/>
        </w:rPr>
        <w:tab/>
        <w:t xml:space="preserve">Schaar, B.T., Kinoshita, K. &amp; McConnell, S.K. Doublecortin microtubule affinity is regulated by a balance of kinase and phosphatase activity at the leading edge of migrating neurons. </w:t>
      </w:r>
      <w:r w:rsidRPr="007C534C">
        <w:rPr>
          <w:i/>
          <w:noProof/>
        </w:rPr>
        <w:t>Neuron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41</w:t>
      </w:r>
      <w:r w:rsidRPr="007C534C">
        <w:rPr>
          <w:noProof/>
        </w:rPr>
        <w:t>, 203-213 (2004).</w:t>
      </w:r>
    </w:p>
    <w:p w14:paraId="143BEB70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3.</w:t>
      </w:r>
      <w:r w:rsidRPr="007C534C">
        <w:rPr>
          <w:noProof/>
        </w:rPr>
        <w:tab/>
        <w:t xml:space="preserve">Mandelkow, E.M., Thies, E., Trinczek, B., Biernat, J. &amp; Mandelkow, E. MARK/PAR1 kinase is a regulator of microtubule-dependent transport in axons. </w:t>
      </w:r>
      <w:r w:rsidRPr="007C534C">
        <w:rPr>
          <w:i/>
          <w:noProof/>
        </w:rPr>
        <w:t>J Cell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67</w:t>
      </w:r>
      <w:r w:rsidRPr="007C534C">
        <w:rPr>
          <w:noProof/>
        </w:rPr>
        <w:t>, 99-110 (2004).</w:t>
      </w:r>
    </w:p>
    <w:p w14:paraId="361E116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4.</w:t>
      </w:r>
      <w:r w:rsidRPr="007C534C">
        <w:rPr>
          <w:noProof/>
        </w:rPr>
        <w:tab/>
        <w:t>Biernat, J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Protein kinase MARK/PAR-1 is required for neurite outgrowth and establishment of neuronal polarity. </w:t>
      </w:r>
      <w:r w:rsidRPr="007C534C">
        <w:rPr>
          <w:i/>
          <w:noProof/>
        </w:rPr>
        <w:t>Mol Biol Cel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3</w:t>
      </w:r>
      <w:r w:rsidRPr="007C534C">
        <w:rPr>
          <w:noProof/>
        </w:rPr>
        <w:t>, 4013-4028 (2002).</w:t>
      </w:r>
    </w:p>
    <w:p w14:paraId="673CA4A5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5.</w:t>
      </w:r>
      <w:r w:rsidRPr="007C534C">
        <w:rPr>
          <w:noProof/>
        </w:rPr>
        <w:tab/>
        <w:t xml:space="preserve">Bohm, H., Brinkmann, V., Drab, M., Henske, A. &amp; Kurzchalia, T.V. Mammalian homologues of C. elegans PAR-1 are asymmetrically localized in epithelial cells and may influence their polarity. </w:t>
      </w:r>
      <w:r w:rsidRPr="007C534C">
        <w:rPr>
          <w:i/>
          <w:noProof/>
        </w:rPr>
        <w:t>Curr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7</w:t>
      </w:r>
      <w:r w:rsidRPr="007C534C">
        <w:rPr>
          <w:noProof/>
        </w:rPr>
        <w:t>, 603-606 (1997).</w:t>
      </w:r>
    </w:p>
    <w:p w14:paraId="7901CF1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6.</w:t>
      </w:r>
      <w:r w:rsidRPr="007C534C">
        <w:rPr>
          <w:noProof/>
        </w:rPr>
        <w:tab/>
        <w:t xml:space="preserve">Kemphues, K.J., Priess, J.R., Morton, D.G. &amp; Cheng, N.S. Identification of genes required for cytoplasmic localization in early C. elegans embryos. </w:t>
      </w:r>
      <w:r w:rsidRPr="007C534C">
        <w:rPr>
          <w:i/>
          <w:noProof/>
        </w:rPr>
        <w:t>Cel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52</w:t>
      </w:r>
      <w:r w:rsidRPr="007C534C">
        <w:rPr>
          <w:noProof/>
        </w:rPr>
        <w:t>, 311-320 (1988).</w:t>
      </w:r>
    </w:p>
    <w:p w14:paraId="21E0116F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7.</w:t>
      </w:r>
      <w:r w:rsidRPr="007C534C">
        <w:rPr>
          <w:noProof/>
        </w:rPr>
        <w:tab/>
        <w:t>Peng, C.Y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C-TAK1 protein kinase phosphorylates human Cdc25C on serine 216 and promotes 14-3-3 protein binding. </w:t>
      </w:r>
      <w:r w:rsidRPr="007C534C">
        <w:rPr>
          <w:i/>
          <w:noProof/>
        </w:rPr>
        <w:t>Cell Growth Differ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9</w:t>
      </w:r>
      <w:r w:rsidRPr="007C534C">
        <w:rPr>
          <w:noProof/>
        </w:rPr>
        <w:t>, 197-208 (1998).</w:t>
      </w:r>
    </w:p>
    <w:p w14:paraId="0A4109A4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38.</w:t>
      </w:r>
      <w:r w:rsidRPr="007C534C">
        <w:rPr>
          <w:noProof/>
        </w:rPr>
        <w:tab/>
        <w:t>Barnes, A.P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LKB1 and SAD kinases define a pathway required for the polarization of cortical neurons. </w:t>
      </w:r>
      <w:r w:rsidRPr="007C534C">
        <w:rPr>
          <w:i/>
          <w:noProof/>
        </w:rPr>
        <w:t>Cel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29</w:t>
      </w:r>
      <w:r w:rsidRPr="007C534C">
        <w:rPr>
          <w:noProof/>
        </w:rPr>
        <w:t>, 549-563 (2007).</w:t>
      </w:r>
    </w:p>
    <w:p w14:paraId="49993295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lastRenderedPageBreak/>
        <w:t>39.</w:t>
      </w:r>
      <w:r w:rsidRPr="007C534C">
        <w:rPr>
          <w:noProof/>
        </w:rPr>
        <w:tab/>
        <w:t xml:space="preserve">Kishi, M., Pan, Y.A., Crump, J.G. &amp; Sanes, J.R. Mammalian SAD kinases are required for neuronal polarization. </w:t>
      </w:r>
      <w:r w:rsidRPr="007C534C">
        <w:rPr>
          <w:i/>
          <w:noProof/>
        </w:rPr>
        <w:t>Scienc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07</w:t>
      </w:r>
      <w:r w:rsidRPr="007C534C">
        <w:rPr>
          <w:noProof/>
        </w:rPr>
        <w:t>, 929-932 (2005).</w:t>
      </w:r>
    </w:p>
    <w:p w14:paraId="477B5979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0.</w:t>
      </w:r>
      <w:r w:rsidRPr="007C534C">
        <w:rPr>
          <w:noProof/>
        </w:rPr>
        <w:tab/>
        <w:t>Clark, K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Phosphorylation of CRTC3 by the salt-inducible kinases controls the interconversion of classically activated and regulatory macrophages. </w:t>
      </w:r>
      <w:r w:rsidRPr="007C534C">
        <w:rPr>
          <w:i/>
          <w:noProof/>
        </w:rPr>
        <w:t>Proc Natl Acad Sci U S A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09</w:t>
      </w:r>
      <w:r w:rsidRPr="007C534C">
        <w:rPr>
          <w:noProof/>
        </w:rPr>
        <w:t>, 16986-16991 (2012).</w:t>
      </w:r>
    </w:p>
    <w:p w14:paraId="1BC4E260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1.</w:t>
      </w:r>
      <w:r w:rsidRPr="007C534C">
        <w:rPr>
          <w:noProof/>
        </w:rPr>
        <w:tab/>
        <w:t>Sundberg, T.B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Development of Chemical Probes for Investigation of Salt-Inducible Kinase Function in Vivo. </w:t>
      </w:r>
      <w:r w:rsidRPr="007C534C">
        <w:rPr>
          <w:i/>
          <w:noProof/>
        </w:rPr>
        <w:t>ACS Chem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1</w:t>
      </w:r>
      <w:r w:rsidRPr="007C534C">
        <w:rPr>
          <w:noProof/>
        </w:rPr>
        <w:t>, 2105-2111 (2016).</w:t>
      </w:r>
    </w:p>
    <w:p w14:paraId="3FE3FB8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2.</w:t>
      </w:r>
      <w:r w:rsidRPr="007C534C">
        <w:rPr>
          <w:noProof/>
        </w:rPr>
        <w:tab/>
        <w:t>MacKenzie, K.F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PGE(2) induces macrophage IL-10 production and a regulatory-like phenotype via a protein kinase A-SIK-CRTC3 pathway. </w:t>
      </w:r>
      <w:r w:rsidRPr="007C534C">
        <w:rPr>
          <w:i/>
          <w:noProof/>
        </w:rPr>
        <w:t>J Immun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90</w:t>
      </w:r>
      <w:r w:rsidRPr="007C534C">
        <w:rPr>
          <w:noProof/>
        </w:rPr>
        <w:t>, 565-577 (2013).</w:t>
      </w:r>
    </w:p>
    <w:p w14:paraId="08BF804C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3.</w:t>
      </w:r>
      <w:r w:rsidRPr="007C534C">
        <w:rPr>
          <w:noProof/>
        </w:rPr>
        <w:tab/>
        <w:t xml:space="preserve">Lombardi, M.S., Gillieron, C., Dietrich, D. &amp; Gabay, C. SIK inhibition in human myeloid cells modulates TLR and IL-1R signaling and induces an anti-inflammatory phenotype. </w:t>
      </w:r>
      <w:r w:rsidRPr="007C534C">
        <w:rPr>
          <w:i/>
          <w:noProof/>
        </w:rPr>
        <w:t>J Leukoc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99</w:t>
      </w:r>
      <w:r w:rsidRPr="007C534C">
        <w:rPr>
          <w:noProof/>
        </w:rPr>
        <w:t>, 711-721 (2016).</w:t>
      </w:r>
    </w:p>
    <w:p w14:paraId="20E9C719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4.</w:t>
      </w:r>
      <w:r w:rsidRPr="007C534C">
        <w:rPr>
          <w:noProof/>
        </w:rPr>
        <w:tab/>
        <w:t>Henriksson, E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SIK2 regulates CRTCs, HDAC4 and glucose uptake in adipocytes. </w:t>
      </w:r>
      <w:r w:rsidRPr="007C534C">
        <w:rPr>
          <w:i/>
          <w:noProof/>
        </w:rPr>
        <w:t>J Cell Sci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28</w:t>
      </w:r>
      <w:r w:rsidRPr="007C534C">
        <w:rPr>
          <w:noProof/>
        </w:rPr>
        <w:t>, 472-486 (2015).</w:t>
      </w:r>
    </w:p>
    <w:p w14:paraId="4E25F314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5.</w:t>
      </w:r>
      <w:r w:rsidRPr="007C534C">
        <w:rPr>
          <w:noProof/>
        </w:rPr>
        <w:tab/>
        <w:t>Itoh, Y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Salt-inducible Kinase 3 Signaling Is Important for the Gluconeogenic Programs in Mouse Hepatocytes. </w:t>
      </w:r>
      <w:r w:rsidRPr="007C534C">
        <w:rPr>
          <w:i/>
          <w:noProof/>
        </w:rPr>
        <w:t>J Biol Chem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90</w:t>
      </w:r>
      <w:r w:rsidRPr="007C534C">
        <w:rPr>
          <w:noProof/>
        </w:rPr>
        <w:t>, 17879-17893 (2015).</w:t>
      </w:r>
    </w:p>
    <w:p w14:paraId="78E6E434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6.</w:t>
      </w:r>
      <w:r w:rsidRPr="007C534C">
        <w:rPr>
          <w:noProof/>
        </w:rPr>
        <w:tab/>
        <w:t>Park, J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SIK2 is critical in the regulation of lipid homeostasis and adipogenesis in vivo. </w:t>
      </w:r>
      <w:r w:rsidRPr="007C534C">
        <w:rPr>
          <w:i/>
          <w:noProof/>
        </w:rPr>
        <w:t>Diabetes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63</w:t>
      </w:r>
      <w:r w:rsidRPr="007C534C">
        <w:rPr>
          <w:noProof/>
        </w:rPr>
        <w:t>, 3659-3673 (2014).</w:t>
      </w:r>
    </w:p>
    <w:p w14:paraId="08F55B1B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7.</w:t>
      </w:r>
      <w:r w:rsidRPr="007C534C">
        <w:rPr>
          <w:noProof/>
        </w:rPr>
        <w:tab/>
        <w:t>Patel, K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The LKB1-salt-inducible kinase pathway functions as a key gluconeogenic suppressor in the liver. </w:t>
      </w:r>
      <w:r w:rsidRPr="007C534C">
        <w:rPr>
          <w:i/>
          <w:noProof/>
        </w:rPr>
        <w:t>Nat Commun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5</w:t>
      </w:r>
      <w:r w:rsidRPr="007C534C">
        <w:rPr>
          <w:noProof/>
        </w:rPr>
        <w:t>, 4535 (2014).</w:t>
      </w:r>
    </w:p>
    <w:p w14:paraId="6EB99FE4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8.</w:t>
      </w:r>
      <w:r w:rsidRPr="007C534C">
        <w:rPr>
          <w:noProof/>
        </w:rPr>
        <w:tab/>
        <w:t>Mujahid, N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A UV-Independent Topical Small-Molecule Approach for Melanin Production in Human Skin. </w:t>
      </w:r>
      <w:r w:rsidRPr="007C534C">
        <w:rPr>
          <w:i/>
          <w:noProof/>
        </w:rPr>
        <w:t>Cell Rep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9</w:t>
      </w:r>
      <w:r w:rsidRPr="007C534C">
        <w:rPr>
          <w:noProof/>
        </w:rPr>
        <w:t>, 2177-2184 (2017).</w:t>
      </w:r>
    </w:p>
    <w:p w14:paraId="793D0142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49.</w:t>
      </w:r>
      <w:r w:rsidRPr="007C534C">
        <w:rPr>
          <w:noProof/>
        </w:rPr>
        <w:tab/>
        <w:t>Walkinshaw, D.R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The tumor suppressor kinase LKB1 activates the downstream kinases SIK2 and SIK3 to stimulate nuclear export of class IIa histone deacetylases. </w:t>
      </w:r>
      <w:r w:rsidRPr="007C534C">
        <w:rPr>
          <w:i/>
          <w:noProof/>
        </w:rPr>
        <w:t>J Biol Chem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88</w:t>
      </w:r>
      <w:r w:rsidRPr="007C534C">
        <w:rPr>
          <w:noProof/>
        </w:rPr>
        <w:t>, 9345-9362 (2013).</w:t>
      </w:r>
    </w:p>
    <w:p w14:paraId="51D993B7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0.</w:t>
      </w:r>
      <w:r w:rsidRPr="007C534C">
        <w:rPr>
          <w:noProof/>
        </w:rPr>
        <w:tab/>
        <w:t>Zagorska, A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New roles for the LKB1-NUAK pathway in controlling myosin phosphatase complexes and cell adhesion. </w:t>
      </w:r>
      <w:r w:rsidRPr="007C534C">
        <w:rPr>
          <w:i/>
          <w:noProof/>
        </w:rPr>
        <w:t>Sci Signa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</w:t>
      </w:r>
      <w:r w:rsidRPr="007C534C">
        <w:rPr>
          <w:noProof/>
        </w:rPr>
        <w:t>, ra25 (2010).</w:t>
      </w:r>
    </w:p>
    <w:p w14:paraId="0ED3A8B8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1.</w:t>
      </w:r>
      <w:r w:rsidRPr="007C534C">
        <w:rPr>
          <w:noProof/>
        </w:rPr>
        <w:tab/>
        <w:t xml:space="preserve">Ohmura, T., Shioi, G., Hirano, M. &amp; Aizawa, S. Neural tube defects by NUAK1 and NUAK2 double mutation. </w:t>
      </w:r>
      <w:r w:rsidRPr="007C534C">
        <w:rPr>
          <w:i/>
          <w:noProof/>
        </w:rPr>
        <w:t>Dev Dyn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41</w:t>
      </w:r>
      <w:r w:rsidRPr="007C534C">
        <w:rPr>
          <w:noProof/>
        </w:rPr>
        <w:t>, 1350-1364 (2012).</w:t>
      </w:r>
    </w:p>
    <w:p w14:paraId="35E7885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2.</w:t>
      </w:r>
      <w:r w:rsidRPr="007C534C">
        <w:rPr>
          <w:noProof/>
        </w:rPr>
        <w:tab/>
        <w:t>Courchet, J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Terminal axon branching is regulated by the LKB1-NUAK1 kinase pathway via presynaptic mitochondrial capture. </w:t>
      </w:r>
      <w:r w:rsidRPr="007C534C">
        <w:rPr>
          <w:i/>
          <w:noProof/>
        </w:rPr>
        <w:t>Cel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53</w:t>
      </w:r>
      <w:r w:rsidRPr="007C534C">
        <w:rPr>
          <w:noProof/>
        </w:rPr>
        <w:t>, 1510-1525 (2013).</w:t>
      </w:r>
    </w:p>
    <w:p w14:paraId="38DEC4FC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3.</w:t>
      </w:r>
      <w:r w:rsidRPr="007C534C">
        <w:rPr>
          <w:noProof/>
        </w:rPr>
        <w:tab/>
        <w:t>Suzuki, A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ARK5 suppresses the cell death induced by nutrient starvation and death receptors via inhibition of caspase 8 activation, but not by chemotherapeutic agents or UV irradiation. </w:t>
      </w:r>
      <w:r w:rsidRPr="007C534C">
        <w:rPr>
          <w:i/>
          <w:noProof/>
        </w:rPr>
        <w:t>Oncogen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2</w:t>
      </w:r>
      <w:r w:rsidRPr="007C534C">
        <w:rPr>
          <w:noProof/>
        </w:rPr>
        <w:t>, 6177-6182 (2003).</w:t>
      </w:r>
    </w:p>
    <w:p w14:paraId="498D1F92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4.</w:t>
      </w:r>
      <w:r w:rsidRPr="007C534C">
        <w:rPr>
          <w:noProof/>
        </w:rPr>
        <w:tab/>
        <w:t>Liu, L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Deregulated MYC expression induces dependence upon AMPK-related kinase 5. </w:t>
      </w:r>
      <w:r w:rsidRPr="007C534C">
        <w:rPr>
          <w:i/>
          <w:noProof/>
        </w:rPr>
        <w:t>Natur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483</w:t>
      </w:r>
      <w:r w:rsidRPr="007C534C">
        <w:rPr>
          <w:noProof/>
        </w:rPr>
        <w:t>, 608-612 (2012).</w:t>
      </w:r>
    </w:p>
    <w:p w14:paraId="2E801944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5.</w:t>
      </w:r>
      <w:r w:rsidRPr="007C534C">
        <w:rPr>
          <w:noProof/>
        </w:rPr>
        <w:tab/>
        <w:t>Xu, T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ARK5 promotes doxorubicin resistance in hepatocellular carcinoma via epithelial-mesenchymal transition. </w:t>
      </w:r>
      <w:r w:rsidRPr="007C534C">
        <w:rPr>
          <w:i/>
          <w:noProof/>
        </w:rPr>
        <w:t>Cancer Lett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77</w:t>
      </w:r>
      <w:r w:rsidRPr="007C534C">
        <w:rPr>
          <w:noProof/>
        </w:rPr>
        <w:t>, 140-148 (2016).</w:t>
      </w:r>
    </w:p>
    <w:p w14:paraId="129C83D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6.</w:t>
      </w:r>
      <w:r w:rsidRPr="007C534C">
        <w:rPr>
          <w:noProof/>
        </w:rPr>
        <w:tab/>
        <w:t>Obayashi, M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microRNA-203 suppresses invasion and epithelial-mesenchymal transition induction via targeting NUAK1 in head and neck cancer. </w:t>
      </w:r>
      <w:r w:rsidRPr="007C534C">
        <w:rPr>
          <w:i/>
          <w:noProof/>
        </w:rPr>
        <w:t>Oncotarget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7</w:t>
      </w:r>
      <w:r w:rsidRPr="007C534C">
        <w:rPr>
          <w:noProof/>
        </w:rPr>
        <w:t>, 8223-8239 (2016).</w:t>
      </w:r>
    </w:p>
    <w:p w14:paraId="559EA2F0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7.</w:t>
      </w:r>
      <w:r w:rsidRPr="007C534C">
        <w:rPr>
          <w:noProof/>
        </w:rPr>
        <w:tab/>
        <w:t xml:space="preserve">Kusakai, G., Suzuki, A., Ogura, T., Kaminishi, M. &amp; Esumi, H. Strong association of ARK5 with tumor invasion and metastasis. </w:t>
      </w:r>
      <w:r w:rsidRPr="007C534C">
        <w:rPr>
          <w:i/>
          <w:noProof/>
        </w:rPr>
        <w:t>J Exp Clin Cancer Res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3</w:t>
      </w:r>
      <w:r w:rsidRPr="007C534C">
        <w:rPr>
          <w:noProof/>
        </w:rPr>
        <w:t>, 263-268 (2004).</w:t>
      </w:r>
    </w:p>
    <w:p w14:paraId="7AFE91CB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8.</w:t>
      </w:r>
      <w:r w:rsidRPr="007C534C">
        <w:rPr>
          <w:noProof/>
        </w:rPr>
        <w:tab/>
        <w:t>Suzuki, A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ARK5 is transcriptionally regulated by the Large-MAF family and mediates IGF-1-induced cell invasion in multiple myeloma: ARK5 as a new molecular determinant of malignant multiple myeloma. </w:t>
      </w:r>
      <w:r w:rsidRPr="007C534C">
        <w:rPr>
          <w:i/>
          <w:noProof/>
        </w:rPr>
        <w:t>Oncogen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4</w:t>
      </w:r>
      <w:r w:rsidRPr="007C534C">
        <w:rPr>
          <w:noProof/>
        </w:rPr>
        <w:t>, 6936-6944 (2005).</w:t>
      </w:r>
    </w:p>
    <w:p w14:paraId="1CBD7FE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59.</w:t>
      </w:r>
      <w:r w:rsidRPr="007C534C">
        <w:rPr>
          <w:noProof/>
        </w:rPr>
        <w:tab/>
        <w:t xml:space="preserve">Heyer, B.S., Kochanowski, H. &amp; Solter, D. Expression of Melk, a new protein kinase, during early mouse development. </w:t>
      </w:r>
      <w:r w:rsidRPr="007C534C">
        <w:rPr>
          <w:i/>
          <w:noProof/>
        </w:rPr>
        <w:t>Dev Dyn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15</w:t>
      </w:r>
      <w:r w:rsidRPr="007C534C">
        <w:rPr>
          <w:noProof/>
        </w:rPr>
        <w:t>, 344-351 (1999).</w:t>
      </w:r>
    </w:p>
    <w:p w14:paraId="06BD5C58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0.</w:t>
      </w:r>
      <w:r w:rsidRPr="007C534C">
        <w:rPr>
          <w:noProof/>
        </w:rPr>
        <w:tab/>
        <w:t xml:space="preserve">Heyer, B.S., Warsowe, J., Solter, D., Knowles, B.B. &amp; Ackerman, S.L. New member of the Snf1/AMPK kinase family, Melk, is expressed in the mouse egg and preimplantation embryo. </w:t>
      </w:r>
      <w:r w:rsidRPr="007C534C">
        <w:rPr>
          <w:i/>
          <w:noProof/>
        </w:rPr>
        <w:t>Mol Reprod Dev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47</w:t>
      </w:r>
      <w:r w:rsidRPr="007C534C">
        <w:rPr>
          <w:noProof/>
        </w:rPr>
        <w:t>, 148-156 (1997).</w:t>
      </w:r>
    </w:p>
    <w:p w14:paraId="6E33D191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1.</w:t>
      </w:r>
      <w:r w:rsidRPr="007C534C">
        <w:rPr>
          <w:noProof/>
        </w:rPr>
        <w:tab/>
        <w:t>Chung, C.H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Maternal embryonic leucine zipper kinase regulates pancreatic ductal, but not beta-cell, regeneration. </w:t>
      </w:r>
      <w:r w:rsidRPr="007C534C">
        <w:rPr>
          <w:i/>
          <w:noProof/>
        </w:rPr>
        <w:t>Physiol Rep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</w:t>
      </w:r>
      <w:r w:rsidRPr="007C534C">
        <w:rPr>
          <w:noProof/>
        </w:rPr>
        <w:t xml:space="preserve"> (2014).</w:t>
      </w:r>
    </w:p>
    <w:p w14:paraId="52873563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2.</w:t>
      </w:r>
      <w:r w:rsidRPr="007C534C">
        <w:rPr>
          <w:noProof/>
        </w:rPr>
        <w:tab/>
        <w:t>Wang, Y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MELK is an oncogenic kinase essential for mitotic progression in basal-like breast cancer cells. </w:t>
      </w:r>
      <w:r w:rsidRPr="007C534C">
        <w:rPr>
          <w:i/>
          <w:noProof/>
        </w:rPr>
        <w:t>Elif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</w:t>
      </w:r>
      <w:r w:rsidRPr="007C534C">
        <w:rPr>
          <w:noProof/>
        </w:rPr>
        <w:t>, e01763 (2014).</w:t>
      </w:r>
    </w:p>
    <w:p w14:paraId="2CBD5D4C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3.</w:t>
      </w:r>
      <w:r w:rsidRPr="007C534C">
        <w:rPr>
          <w:noProof/>
        </w:rPr>
        <w:tab/>
        <w:t xml:space="preserve">Gil, M., Yang, Y., Lee, Y., Choi, I. &amp; Ha, H. Cloning and expression of a cDNA encoding a novel protein serine/threonine kinase predominantly expressed in hematopoietic cells. </w:t>
      </w:r>
      <w:r w:rsidRPr="007C534C">
        <w:rPr>
          <w:i/>
          <w:noProof/>
        </w:rPr>
        <w:t>Gen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95</w:t>
      </w:r>
      <w:r w:rsidRPr="007C534C">
        <w:rPr>
          <w:noProof/>
        </w:rPr>
        <w:t>, 295-301 (1997).</w:t>
      </w:r>
    </w:p>
    <w:p w14:paraId="3046229F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4.</w:t>
      </w:r>
      <w:r w:rsidRPr="007C534C">
        <w:rPr>
          <w:noProof/>
        </w:rPr>
        <w:tab/>
        <w:t xml:space="preserve">Lin, M.L., Park, J.H., Nishidate, T., Nakamura, Y. &amp; Katagiri, T. Involvement of maternal embryonic leucine zipper kinase (MELK) in mammary carcinogenesis through interaction with Bcl-G, a pro-apoptotic member of the Bcl-2 family. </w:t>
      </w:r>
      <w:r w:rsidRPr="007C534C">
        <w:rPr>
          <w:i/>
          <w:noProof/>
        </w:rPr>
        <w:t>Breast Cancer Res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9</w:t>
      </w:r>
      <w:r w:rsidRPr="007C534C">
        <w:rPr>
          <w:noProof/>
        </w:rPr>
        <w:t>, R17 (2007).</w:t>
      </w:r>
    </w:p>
    <w:p w14:paraId="1740B0F7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5.</w:t>
      </w:r>
      <w:r w:rsidRPr="007C534C">
        <w:rPr>
          <w:noProof/>
        </w:rPr>
        <w:tab/>
        <w:t>Nakano, I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Maternal embryonic leucine zipper kinase (MELK) regulates multipotent neural progenitor proliferation. </w:t>
      </w:r>
      <w:r w:rsidRPr="007C534C">
        <w:rPr>
          <w:i/>
          <w:noProof/>
        </w:rPr>
        <w:t>J Cell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70</w:t>
      </w:r>
      <w:r w:rsidRPr="007C534C">
        <w:rPr>
          <w:noProof/>
        </w:rPr>
        <w:t>, 413-427 (2005).</w:t>
      </w:r>
    </w:p>
    <w:p w14:paraId="48EE3C4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6.</w:t>
      </w:r>
      <w:r w:rsidRPr="007C534C">
        <w:rPr>
          <w:noProof/>
        </w:rPr>
        <w:tab/>
        <w:t xml:space="preserve">Saito, R., Nakauchi, H. &amp; Watanabe, S. Serine/threonine kinase, Melk, regulates proliferation and glial differentiation of retinal progenitor cells. </w:t>
      </w:r>
      <w:r w:rsidRPr="007C534C">
        <w:rPr>
          <w:i/>
          <w:noProof/>
        </w:rPr>
        <w:t>Cancer Sci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03</w:t>
      </w:r>
      <w:r w:rsidRPr="007C534C">
        <w:rPr>
          <w:noProof/>
        </w:rPr>
        <w:t>, 42-49 (2012).</w:t>
      </w:r>
    </w:p>
    <w:p w14:paraId="7A74F758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7.</w:t>
      </w:r>
      <w:r w:rsidRPr="007C534C">
        <w:rPr>
          <w:noProof/>
        </w:rPr>
        <w:tab/>
        <w:t>Gray, D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Maternal embryonic leucine zipper kinase/murine protein serine-threonine kinase 38 is a promising therapeutic target for multiple cancers. </w:t>
      </w:r>
      <w:r w:rsidRPr="007C534C">
        <w:rPr>
          <w:i/>
          <w:noProof/>
        </w:rPr>
        <w:t>Cancer Res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65</w:t>
      </w:r>
      <w:r w:rsidRPr="007C534C">
        <w:rPr>
          <w:noProof/>
        </w:rPr>
        <w:t>, 9751-9761 (2005).</w:t>
      </w:r>
    </w:p>
    <w:p w14:paraId="33BF0C0E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8.</w:t>
      </w:r>
      <w:r w:rsidRPr="007C534C">
        <w:rPr>
          <w:noProof/>
        </w:rPr>
        <w:tab/>
        <w:t>Kuner, R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The maternal embryonic leucine zipper kinase (MELK) is upregulated in high-grade prostate cancer. </w:t>
      </w:r>
      <w:r w:rsidRPr="007C534C">
        <w:rPr>
          <w:i/>
          <w:noProof/>
        </w:rPr>
        <w:t>J Mol Med (Berl)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91</w:t>
      </w:r>
      <w:r w:rsidRPr="007C534C">
        <w:rPr>
          <w:noProof/>
        </w:rPr>
        <w:t>, 237-248 (2013).</w:t>
      </w:r>
    </w:p>
    <w:p w14:paraId="40268D2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69.</w:t>
      </w:r>
      <w:r w:rsidRPr="007C534C">
        <w:rPr>
          <w:noProof/>
        </w:rPr>
        <w:tab/>
        <w:t>Li, S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Maternal embryonic leucine zipper kinase serves as a poor prognosis marker and therapeutic target in gastric cancer. </w:t>
      </w:r>
      <w:r w:rsidRPr="007C534C">
        <w:rPr>
          <w:i/>
          <w:noProof/>
        </w:rPr>
        <w:t>Oncotarget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7</w:t>
      </w:r>
      <w:r w:rsidRPr="007C534C">
        <w:rPr>
          <w:noProof/>
        </w:rPr>
        <w:t>, 6266-6280 (2016).</w:t>
      </w:r>
    </w:p>
    <w:p w14:paraId="6136EF13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0.</w:t>
      </w:r>
      <w:r w:rsidRPr="007C534C">
        <w:rPr>
          <w:noProof/>
        </w:rPr>
        <w:tab/>
        <w:t>Nakano, I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Maternal embryonic leucine zipper kinase is a key regulator of the proliferation of malignant brain tumors, including brain tumor stem cells. </w:t>
      </w:r>
      <w:r w:rsidRPr="007C534C">
        <w:rPr>
          <w:i/>
          <w:noProof/>
        </w:rPr>
        <w:t>J Neurosci Res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86</w:t>
      </w:r>
      <w:r w:rsidRPr="007C534C">
        <w:rPr>
          <w:noProof/>
        </w:rPr>
        <w:t>, 48-60 (2008).</w:t>
      </w:r>
    </w:p>
    <w:p w14:paraId="79D221D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1.</w:t>
      </w:r>
      <w:r w:rsidRPr="007C534C">
        <w:rPr>
          <w:noProof/>
        </w:rPr>
        <w:tab/>
        <w:t xml:space="preserve">Davezac, N., Baldin, V., Blot, J., Ducommun, B. &amp; Tassan, J.P. Human pEg3 kinase associates with and phosphorylates CDC25B phosphatase: a potential role for pEg3 in cell cycle regulation. </w:t>
      </w:r>
      <w:r w:rsidRPr="007C534C">
        <w:rPr>
          <w:i/>
          <w:noProof/>
        </w:rPr>
        <w:t>Oncogen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1</w:t>
      </w:r>
      <w:r w:rsidRPr="007C534C">
        <w:rPr>
          <w:noProof/>
        </w:rPr>
        <w:t>, 7630-7641 (2002).</w:t>
      </w:r>
    </w:p>
    <w:p w14:paraId="117FD77E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2.</w:t>
      </w:r>
      <w:r w:rsidRPr="007C534C">
        <w:rPr>
          <w:noProof/>
        </w:rPr>
        <w:tab/>
        <w:t xml:space="preserve">Jung, H., Seong, H.A. &amp; Ha, H. Murine protein serine/threonine kinase 38 activates apoptosis signal-regulating kinase 1 via Thr 838 phosphorylation. </w:t>
      </w:r>
      <w:r w:rsidRPr="007C534C">
        <w:rPr>
          <w:i/>
          <w:noProof/>
        </w:rPr>
        <w:t>J Biol Chem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83</w:t>
      </w:r>
      <w:r w:rsidRPr="007C534C">
        <w:rPr>
          <w:noProof/>
        </w:rPr>
        <w:t>, 34541-34553 (2008).</w:t>
      </w:r>
    </w:p>
    <w:p w14:paraId="097D89DA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3.</w:t>
      </w:r>
      <w:r w:rsidRPr="007C534C">
        <w:rPr>
          <w:noProof/>
        </w:rPr>
        <w:tab/>
        <w:t xml:space="preserve">Seong, H.A., Gil, M., Kim, K.T., Kim, S.J. &amp; Ha, H. Phosphorylation of a novel zinc-finger-like protein, ZPR9, by murine protein serine/threonine kinase 38 (MPK38). </w:t>
      </w:r>
      <w:r w:rsidRPr="007C534C">
        <w:rPr>
          <w:i/>
          <w:noProof/>
        </w:rPr>
        <w:t>Biochem J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61</w:t>
      </w:r>
      <w:r w:rsidRPr="007C534C">
        <w:rPr>
          <w:noProof/>
        </w:rPr>
        <w:t>, 597-604 (2002).</w:t>
      </w:r>
    </w:p>
    <w:p w14:paraId="10ACDF41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4.</w:t>
      </w:r>
      <w:r w:rsidRPr="007C534C">
        <w:rPr>
          <w:noProof/>
        </w:rPr>
        <w:tab/>
        <w:t xml:space="preserve">Seong, H.A., Kim, K.T. &amp; Ha, H. Enhancement of B-MYB transcriptional activity by ZPR9, a novel zinc finger protein. </w:t>
      </w:r>
      <w:r w:rsidRPr="007C534C">
        <w:rPr>
          <w:i/>
          <w:noProof/>
        </w:rPr>
        <w:t>J Biol Chem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78</w:t>
      </w:r>
      <w:r w:rsidRPr="007C534C">
        <w:rPr>
          <w:noProof/>
        </w:rPr>
        <w:t>, 9655-9662 (2003).</w:t>
      </w:r>
    </w:p>
    <w:p w14:paraId="24111C82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5.</w:t>
      </w:r>
      <w:r w:rsidRPr="007C534C">
        <w:rPr>
          <w:noProof/>
        </w:rPr>
        <w:tab/>
        <w:t>Wang, Y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Mitotic MELK-eIF4B signaling controls protein synthesis and tumor cell survival. </w:t>
      </w:r>
      <w:r w:rsidRPr="007C534C">
        <w:rPr>
          <w:i/>
          <w:noProof/>
        </w:rPr>
        <w:t>Proc Natl Acad Sci U S A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13</w:t>
      </w:r>
      <w:r w:rsidRPr="007C534C">
        <w:rPr>
          <w:noProof/>
        </w:rPr>
        <w:t>, 9810-9815 (2016).</w:t>
      </w:r>
    </w:p>
    <w:p w14:paraId="1714970B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6.</w:t>
      </w:r>
      <w:r w:rsidRPr="007C534C">
        <w:rPr>
          <w:noProof/>
        </w:rPr>
        <w:tab/>
        <w:t>Jenne, D.E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Peutz-Jeghers syndrome is caused by mutations in a novel serine threonine kinase. </w:t>
      </w:r>
      <w:r w:rsidRPr="007C534C">
        <w:rPr>
          <w:i/>
          <w:noProof/>
        </w:rPr>
        <w:t>Nat Genet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8</w:t>
      </w:r>
      <w:r w:rsidRPr="007C534C">
        <w:rPr>
          <w:noProof/>
        </w:rPr>
        <w:t>, 38-43 (1998).</w:t>
      </w:r>
    </w:p>
    <w:p w14:paraId="62031E22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7.</w:t>
      </w:r>
      <w:r w:rsidRPr="007C534C">
        <w:rPr>
          <w:noProof/>
        </w:rPr>
        <w:tab/>
        <w:t>Mehenni, H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Loss of LKB1 kinase activity in Peutz-Jeghers syndrome, and evidence for allelic and locus heterogeneity. </w:t>
      </w:r>
      <w:r w:rsidRPr="007C534C">
        <w:rPr>
          <w:i/>
          <w:noProof/>
        </w:rPr>
        <w:t>Am J Hum Genet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63</w:t>
      </w:r>
      <w:r w:rsidRPr="007C534C">
        <w:rPr>
          <w:noProof/>
        </w:rPr>
        <w:t>, 1641-1650 (1998).</w:t>
      </w:r>
    </w:p>
    <w:p w14:paraId="424DD13C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8.</w:t>
      </w:r>
      <w:r w:rsidRPr="007C534C">
        <w:rPr>
          <w:noProof/>
        </w:rPr>
        <w:tab/>
        <w:t xml:space="preserve">Deshaies, R.J. Protein degradation: Prime time for PROTACs. </w:t>
      </w:r>
      <w:r w:rsidRPr="007C534C">
        <w:rPr>
          <w:i/>
          <w:noProof/>
        </w:rPr>
        <w:t>Nat Chem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1</w:t>
      </w:r>
      <w:r w:rsidRPr="007C534C">
        <w:rPr>
          <w:noProof/>
        </w:rPr>
        <w:t>, 634-635 (2015).</w:t>
      </w:r>
    </w:p>
    <w:p w14:paraId="7C515255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79.</w:t>
      </w:r>
      <w:r w:rsidRPr="007C534C">
        <w:rPr>
          <w:noProof/>
        </w:rPr>
        <w:tab/>
        <w:t xml:space="preserve">Lai, A.C. &amp; Crews, C.M. Induced protein degradation: an emerging drug discovery paradigm. </w:t>
      </w:r>
      <w:r w:rsidRPr="007C534C">
        <w:rPr>
          <w:i/>
          <w:noProof/>
        </w:rPr>
        <w:t>Nat Rev Drug Discov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6</w:t>
      </w:r>
      <w:r w:rsidRPr="007C534C">
        <w:rPr>
          <w:noProof/>
        </w:rPr>
        <w:t>, 101-114 (2017).</w:t>
      </w:r>
    </w:p>
    <w:p w14:paraId="1EC5DC9E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0.</w:t>
      </w:r>
      <w:r w:rsidRPr="007C534C">
        <w:rPr>
          <w:noProof/>
        </w:rPr>
        <w:tab/>
        <w:t>Sakamoto, K.M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Protacs: chimeric molecules that target proteins to the Skp1-Cullin-F box complex for ubiquitination and degradation. </w:t>
      </w:r>
      <w:r w:rsidRPr="007C534C">
        <w:rPr>
          <w:i/>
          <w:noProof/>
        </w:rPr>
        <w:t>Proc Natl Acad Sci U S A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98</w:t>
      </w:r>
      <w:r w:rsidRPr="007C534C">
        <w:rPr>
          <w:noProof/>
        </w:rPr>
        <w:t>, 8554-8559 (2001).</w:t>
      </w:r>
    </w:p>
    <w:p w14:paraId="083B0099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1.</w:t>
      </w:r>
      <w:r w:rsidRPr="007C534C">
        <w:rPr>
          <w:noProof/>
        </w:rPr>
        <w:tab/>
        <w:t xml:space="preserve">Itoh, Y., Kitaguchi, R., Ishikawa, M., Naito, M. &amp; Hashimoto, Y. Design, synthesis and biological evaluation of nuclear receptor-degradation inducers. </w:t>
      </w:r>
      <w:r w:rsidRPr="007C534C">
        <w:rPr>
          <w:i/>
          <w:noProof/>
        </w:rPr>
        <w:t>Bioorg Med Chem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9</w:t>
      </w:r>
      <w:r w:rsidRPr="007C534C">
        <w:rPr>
          <w:noProof/>
        </w:rPr>
        <w:t>, 6768-6778 (2011).</w:t>
      </w:r>
    </w:p>
    <w:p w14:paraId="469E2998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2.</w:t>
      </w:r>
      <w:r w:rsidRPr="007C534C">
        <w:rPr>
          <w:noProof/>
        </w:rPr>
        <w:tab/>
        <w:t xml:space="preserve">Schneekloth, A.R., Pucheault, M., Tae, H.S. &amp; Crews, C.M. Targeted intracellular protein degradation induced by a small molecule: En route to chemical proteomics. </w:t>
      </w:r>
      <w:r w:rsidRPr="007C534C">
        <w:rPr>
          <w:i/>
          <w:noProof/>
        </w:rPr>
        <w:t>Bioorg Med Chem Lett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8</w:t>
      </w:r>
      <w:r w:rsidRPr="007C534C">
        <w:rPr>
          <w:noProof/>
        </w:rPr>
        <w:t>, 5904-5908 (2008).</w:t>
      </w:r>
    </w:p>
    <w:p w14:paraId="0A3446D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3.</w:t>
      </w:r>
      <w:r w:rsidRPr="007C534C">
        <w:rPr>
          <w:noProof/>
        </w:rPr>
        <w:tab/>
        <w:t xml:space="preserve">Itoh, Y., Ishikawa, M., Naito, M. &amp; Hashimoto, Y. Protein knockdown using methyl bestatin-ligand hybrid molecules: design and synthesis of inducers of ubiquitination-mediated degradation of cellular retinoic acid-binding proteins. </w:t>
      </w:r>
      <w:r w:rsidRPr="007C534C">
        <w:rPr>
          <w:i/>
          <w:noProof/>
        </w:rPr>
        <w:t>J Am Chem Soc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32</w:t>
      </w:r>
      <w:r w:rsidRPr="007C534C">
        <w:rPr>
          <w:noProof/>
        </w:rPr>
        <w:t>, 5820-5826 (2010).</w:t>
      </w:r>
    </w:p>
    <w:p w14:paraId="394FA8F2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4.</w:t>
      </w:r>
      <w:r w:rsidRPr="007C534C">
        <w:rPr>
          <w:noProof/>
        </w:rPr>
        <w:tab/>
        <w:t xml:space="preserve">Orning, L., Krivi, G. &amp; Fitzpatrick, F.A. Leukotriene A4 hydrolase. Inhibition by bestatin and intrinsic aminopeptidase activity establish its functional resemblance to metallohydrolase enzymes. </w:t>
      </w:r>
      <w:r w:rsidRPr="007C534C">
        <w:rPr>
          <w:i/>
          <w:noProof/>
        </w:rPr>
        <w:t>J Biol Chem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66</w:t>
      </w:r>
      <w:r w:rsidRPr="007C534C">
        <w:rPr>
          <w:noProof/>
        </w:rPr>
        <w:t>, 1375-1378 (1991).</w:t>
      </w:r>
    </w:p>
    <w:p w14:paraId="6795C234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5.</w:t>
      </w:r>
      <w:r w:rsidRPr="007C534C">
        <w:rPr>
          <w:noProof/>
        </w:rPr>
        <w:tab/>
        <w:t xml:space="preserve">Umezawa, H., Aoyagi, T., Suda, H., Hamada, M. &amp; Takeuchi, T. Bestatin, an inhibitor of aminopeptidase B, produced by actinomycetes. </w:t>
      </w:r>
      <w:r w:rsidRPr="007C534C">
        <w:rPr>
          <w:i/>
          <w:noProof/>
        </w:rPr>
        <w:t>J Antibiot (Tokyo)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9</w:t>
      </w:r>
      <w:r w:rsidRPr="007C534C">
        <w:rPr>
          <w:noProof/>
        </w:rPr>
        <w:t>, 97-99 (1976).</w:t>
      </w:r>
    </w:p>
    <w:p w14:paraId="25D831B6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6.</w:t>
      </w:r>
      <w:r w:rsidRPr="007C534C">
        <w:rPr>
          <w:noProof/>
        </w:rPr>
        <w:tab/>
        <w:t>Sekine, K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Small molecules destabilize cIAP1 by activating auto-ubiquitylation. </w:t>
      </w:r>
      <w:r w:rsidRPr="007C534C">
        <w:rPr>
          <w:i/>
          <w:noProof/>
        </w:rPr>
        <w:t>J Biol Chem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83</w:t>
      </w:r>
      <w:r w:rsidRPr="007C534C">
        <w:rPr>
          <w:noProof/>
        </w:rPr>
        <w:t>, 8961-8968 (2008).</w:t>
      </w:r>
    </w:p>
    <w:p w14:paraId="01CCDC40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7.</w:t>
      </w:r>
      <w:r w:rsidRPr="007C534C">
        <w:rPr>
          <w:noProof/>
        </w:rPr>
        <w:tab/>
        <w:t>Shibata, N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Development of protein degradation inducers of oncogenic BCR-ABL protein by conjugation of ABL kinase inhibitors and IAP ligands. </w:t>
      </w:r>
      <w:r w:rsidRPr="007C534C">
        <w:rPr>
          <w:i/>
          <w:noProof/>
        </w:rPr>
        <w:t>Cancer Sci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08</w:t>
      </w:r>
      <w:r w:rsidRPr="007C534C">
        <w:rPr>
          <w:noProof/>
        </w:rPr>
        <w:t>, 1657-1666 (2017).</w:t>
      </w:r>
    </w:p>
    <w:p w14:paraId="45DDC9E4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8.</w:t>
      </w:r>
      <w:r w:rsidRPr="007C534C">
        <w:rPr>
          <w:noProof/>
        </w:rPr>
        <w:tab/>
        <w:t>Shibata, N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Development of Protein Degradation Inducers of Androgen Receptor by Conjugation of Androgen Receptor Ligands and Inhibitor of Apoptosis Protein Ligands. </w:t>
      </w:r>
      <w:r w:rsidRPr="007C534C">
        <w:rPr>
          <w:i/>
          <w:noProof/>
        </w:rPr>
        <w:t>J Med Chem</w:t>
      </w:r>
      <w:r w:rsidRPr="007C534C">
        <w:rPr>
          <w:noProof/>
        </w:rPr>
        <w:t xml:space="preserve"> (2017).</w:t>
      </w:r>
    </w:p>
    <w:p w14:paraId="5C46DD41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89.</w:t>
      </w:r>
      <w:r w:rsidRPr="007C534C">
        <w:rPr>
          <w:noProof/>
        </w:rPr>
        <w:tab/>
        <w:t>Gustafson, J.L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Small-Molecule-Mediated Degradation of the Androgen Receptor through Hydrophobic Tagging. </w:t>
      </w:r>
      <w:r w:rsidRPr="007C534C">
        <w:rPr>
          <w:i/>
          <w:noProof/>
        </w:rPr>
        <w:t>Angew Chem Int Ed Eng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54</w:t>
      </w:r>
      <w:r w:rsidRPr="007C534C">
        <w:rPr>
          <w:noProof/>
        </w:rPr>
        <w:t>, 9659-9662 (2015).</w:t>
      </w:r>
    </w:p>
    <w:p w14:paraId="759D8765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0.</w:t>
      </w:r>
      <w:r w:rsidRPr="007C534C">
        <w:rPr>
          <w:noProof/>
        </w:rPr>
        <w:tab/>
        <w:t>Neklesa, T.K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Small-molecule hydrophobic tagging-induced degradation of HaloTag fusion proteins. </w:t>
      </w:r>
      <w:r w:rsidRPr="007C534C">
        <w:rPr>
          <w:i/>
          <w:noProof/>
        </w:rPr>
        <w:t>Nat Chem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7</w:t>
      </w:r>
      <w:r w:rsidRPr="007C534C">
        <w:rPr>
          <w:noProof/>
        </w:rPr>
        <w:t>, 538-543 (2011).</w:t>
      </w:r>
    </w:p>
    <w:p w14:paraId="076FDCB3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1.</w:t>
      </w:r>
      <w:r w:rsidRPr="007C534C">
        <w:rPr>
          <w:noProof/>
        </w:rPr>
        <w:tab/>
        <w:t>Xie, T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Pharmacological targeting of the pseudokinase Her3. </w:t>
      </w:r>
      <w:r w:rsidRPr="007C534C">
        <w:rPr>
          <w:i/>
          <w:noProof/>
        </w:rPr>
        <w:t>Nat Chem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0</w:t>
      </w:r>
      <w:r w:rsidRPr="007C534C">
        <w:rPr>
          <w:noProof/>
        </w:rPr>
        <w:t>, 1006-1012 (2014).</w:t>
      </w:r>
    </w:p>
    <w:p w14:paraId="6671929A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2.</w:t>
      </w:r>
      <w:r w:rsidRPr="007C534C">
        <w:rPr>
          <w:noProof/>
        </w:rPr>
        <w:tab/>
        <w:t xml:space="preserve">Long, M.J., Gollapalli, D.R. &amp; Hedstrom, L. Inhibitor mediated protein degradation. </w:t>
      </w:r>
      <w:r w:rsidRPr="007C534C">
        <w:rPr>
          <w:i/>
          <w:noProof/>
        </w:rPr>
        <w:t>Chem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9</w:t>
      </w:r>
      <w:r w:rsidRPr="007C534C">
        <w:rPr>
          <w:noProof/>
        </w:rPr>
        <w:t>, 629-637 (2012).</w:t>
      </w:r>
    </w:p>
    <w:p w14:paraId="01683B1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3.</w:t>
      </w:r>
      <w:r w:rsidRPr="007C534C">
        <w:rPr>
          <w:noProof/>
        </w:rPr>
        <w:tab/>
        <w:t>Bondeson, D.P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Catalytic in vivo protein knockdown by small-molecule PROTACs. </w:t>
      </w:r>
      <w:r w:rsidRPr="007C534C">
        <w:rPr>
          <w:i/>
          <w:noProof/>
        </w:rPr>
        <w:t>Nat Chem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1</w:t>
      </w:r>
      <w:r w:rsidRPr="007C534C">
        <w:rPr>
          <w:noProof/>
        </w:rPr>
        <w:t>, 611-617 (2015).</w:t>
      </w:r>
    </w:p>
    <w:p w14:paraId="0CC20460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4.</w:t>
      </w:r>
      <w:r w:rsidRPr="007C534C">
        <w:rPr>
          <w:noProof/>
        </w:rPr>
        <w:tab/>
        <w:t>Lu, J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Hijacking the E3 Ubiquitin Ligase Cereblon to Efficiently Target BRD4. </w:t>
      </w:r>
      <w:r w:rsidRPr="007C534C">
        <w:rPr>
          <w:i/>
          <w:noProof/>
        </w:rPr>
        <w:t>Chem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22</w:t>
      </w:r>
      <w:r w:rsidRPr="007C534C">
        <w:rPr>
          <w:noProof/>
        </w:rPr>
        <w:t>, 755-763 (2015).</w:t>
      </w:r>
    </w:p>
    <w:p w14:paraId="05C38C47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5.</w:t>
      </w:r>
      <w:r w:rsidRPr="007C534C">
        <w:rPr>
          <w:noProof/>
        </w:rPr>
        <w:tab/>
        <w:t>Winter, G.E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DRUG DEVELOPMENT. Phthalimide conjugation as a strategy for in vivo target protein degradation. </w:t>
      </w:r>
      <w:r w:rsidRPr="007C534C">
        <w:rPr>
          <w:i/>
          <w:noProof/>
        </w:rPr>
        <w:t>Scienc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48</w:t>
      </w:r>
      <w:r w:rsidRPr="007C534C">
        <w:rPr>
          <w:noProof/>
        </w:rPr>
        <w:t>, 1376-1381 (2015).</w:t>
      </w:r>
    </w:p>
    <w:p w14:paraId="43A58120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6.</w:t>
      </w:r>
      <w:r w:rsidRPr="007C534C">
        <w:rPr>
          <w:noProof/>
        </w:rPr>
        <w:tab/>
        <w:t xml:space="preserve">Zengerle, M., Chan, K.H. &amp; Ciulli, A. Selective Small Molecule Induced Degradation of the BET Bromodomain Protein BRD4. </w:t>
      </w:r>
      <w:r w:rsidRPr="007C534C">
        <w:rPr>
          <w:i/>
          <w:noProof/>
        </w:rPr>
        <w:t>ACS Chem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0</w:t>
      </w:r>
      <w:r w:rsidRPr="007C534C">
        <w:rPr>
          <w:noProof/>
        </w:rPr>
        <w:t>, 1770-1777 (2015).</w:t>
      </w:r>
    </w:p>
    <w:p w14:paraId="2B76FDBA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7.</w:t>
      </w:r>
      <w:r w:rsidRPr="007C534C">
        <w:rPr>
          <w:noProof/>
        </w:rPr>
        <w:tab/>
        <w:t>Ito, T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Identification of a primary target of thalidomide teratogenicity. </w:t>
      </w:r>
      <w:r w:rsidRPr="007C534C">
        <w:rPr>
          <w:i/>
          <w:noProof/>
        </w:rPr>
        <w:t>Science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327</w:t>
      </w:r>
      <w:r w:rsidRPr="007C534C">
        <w:rPr>
          <w:noProof/>
        </w:rPr>
        <w:t>, 1345-1350 (2010).</w:t>
      </w:r>
    </w:p>
    <w:p w14:paraId="4042EB70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8.</w:t>
      </w:r>
      <w:r w:rsidRPr="007C534C">
        <w:rPr>
          <w:noProof/>
        </w:rPr>
        <w:tab/>
        <w:t>Buckley, D.L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Small-molecule inhibitors of the interaction between the E3 ligase VHL and HIF1alpha. </w:t>
      </w:r>
      <w:r w:rsidRPr="007C534C">
        <w:rPr>
          <w:i/>
          <w:noProof/>
        </w:rPr>
        <w:t>Angew Chem Int Ed Eng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51</w:t>
      </w:r>
      <w:r w:rsidRPr="007C534C">
        <w:rPr>
          <w:noProof/>
        </w:rPr>
        <w:t>, 11463-11467 (2012).</w:t>
      </w:r>
    </w:p>
    <w:p w14:paraId="44299717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99.</w:t>
      </w:r>
      <w:r w:rsidRPr="007C534C">
        <w:rPr>
          <w:noProof/>
        </w:rPr>
        <w:tab/>
        <w:t>Buckley, D.L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Targeting the von Hippel-Lindau E3 ubiquitin ligase using small molecules to disrupt the VHL/HIF-1alpha interaction. </w:t>
      </w:r>
      <w:r w:rsidRPr="007C534C">
        <w:rPr>
          <w:i/>
          <w:noProof/>
        </w:rPr>
        <w:t>J Am Chem Soc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34</w:t>
      </w:r>
      <w:r w:rsidRPr="007C534C">
        <w:rPr>
          <w:noProof/>
        </w:rPr>
        <w:t>, 4465-4468 (2012).</w:t>
      </w:r>
    </w:p>
    <w:p w14:paraId="2594FD2D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00.</w:t>
      </w:r>
      <w:r w:rsidRPr="007C534C">
        <w:rPr>
          <w:noProof/>
        </w:rPr>
        <w:tab/>
        <w:t>Galdeano, C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Structure-guided design and optimization of small molecules targeting the protein-protein interaction between the von Hippel-Lindau (VHL) E3 ubiquitin ligase and the hypoxia inducible factor (HIF) alpha subunit with in vitro nanomolar affinities. </w:t>
      </w:r>
      <w:r w:rsidRPr="007C534C">
        <w:rPr>
          <w:i/>
          <w:noProof/>
        </w:rPr>
        <w:t>J Med Chem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57</w:t>
      </w:r>
      <w:r w:rsidRPr="007C534C">
        <w:rPr>
          <w:noProof/>
        </w:rPr>
        <w:t>, 8657-8663 (2014).</w:t>
      </w:r>
    </w:p>
    <w:p w14:paraId="1B39D6BC" w14:textId="77777777" w:rsidR="007C534C" w:rsidRPr="007C534C" w:rsidRDefault="007C534C" w:rsidP="007C534C">
      <w:pPr>
        <w:pStyle w:val="EndNoteBibliography"/>
        <w:spacing w:after="240"/>
        <w:ind w:left="720" w:hanging="720"/>
        <w:rPr>
          <w:noProof/>
        </w:rPr>
      </w:pPr>
      <w:r w:rsidRPr="007C534C">
        <w:rPr>
          <w:noProof/>
        </w:rPr>
        <w:t>101.</w:t>
      </w:r>
      <w:r w:rsidRPr="007C534C">
        <w:rPr>
          <w:noProof/>
        </w:rPr>
        <w:tab/>
        <w:t>Gadd, M.S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Structural basis of PROTAC cooperative recognition for selective protein degradation. </w:t>
      </w:r>
      <w:r w:rsidRPr="007C534C">
        <w:rPr>
          <w:i/>
          <w:noProof/>
        </w:rPr>
        <w:t>Nat Chem Bio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13</w:t>
      </w:r>
      <w:r w:rsidRPr="007C534C">
        <w:rPr>
          <w:noProof/>
        </w:rPr>
        <w:t>, 514-521 (2017).</w:t>
      </w:r>
    </w:p>
    <w:p w14:paraId="483F5E32" w14:textId="77777777" w:rsidR="007C534C" w:rsidRPr="007C534C" w:rsidRDefault="007C534C" w:rsidP="007C534C">
      <w:pPr>
        <w:pStyle w:val="EndNoteBibliography"/>
        <w:ind w:left="720" w:hanging="720"/>
        <w:rPr>
          <w:noProof/>
        </w:rPr>
      </w:pPr>
      <w:r w:rsidRPr="007C534C">
        <w:rPr>
          <w:noProof/>
        </w:rPr>
        <w:t>102.</w:t>
      </w:r>
      <w:r w:rsidRPr="007C534C">
        <w:rPr>
          <w:noProof/>
        </w:rPr>
        <w:tab/>
        <w:t>Lai, A.C.</w:t>
      </w:r>
      <w:r w:rsidRPr="007C534C">
        <w:rPr>
          <w:i/>
          <w:noProof/>
        </w:rPr>
        <w:t xml:space="preserve"> et al.</w:t>
      </w:r>
      <w:r w:rsidRPr="007C534C">
        <w:rPr>
          <w:noProof/>
        </w:rPr>
        <w:t xml:space="preserve"> Modular PROTAC Design for the Degradation of Oncogenic BCR-ABL. </w:t>
      </w:r>
      <w:r w:rsidRPr="007C534C">
        <w:rPr>
          <w:i/>
          <w:noProof/>
        </w:rPr>
        <w:t>Angew Chem Int Ed Engl</w:t>
      </w:r>
      <w:r w:rsidRPr="007C534C">
        <w:rPr>
          <w:noProof/>
        </w:rPr>
        <w:t xml:space="preserve"> </w:t>
      </w:r>
      <w:r w:rsidRPr="007C534C">
        <w:rPr>
          <w:b/>
          <w:noProof/>
        </w:rPr>
        <w:t>55</w:t>
      </w:r>
      <w:r w:rsidRPr="007C534C">
        <w:rPr>
          <w:noProof/>
        </w:rPr>
        <w:t>, 807-810 (2016).</w:t>
      </w:r>
    </w:p>
    <w:p w14:paraId="7564DAEF" w14:textId="14EFA2A5" w:rsidR="00AF164B" w:rsidRPr="007C534C" w:rsidRDefault="00E6609C" w:rsidP="00E6609C">
      <w:pPr>
        <w:spacing w:line="480" w:lineRule="auto"/>
        <w:rPr>
          <w:rFonts w:ascii="Helvetica" w:hAnsi="Helvetica"/>
        </w:rPr>
      </w:pPr>
      <w:r w:rsidRPr="007C534C">
        <w:rPr>
          <w:rFonts w:ascii="Helvetica" w:hAnsi="Helvetica"/>
        </w:rPr>
        <w:fldChar w:fldCharType="end"/>
      </w:r>
    </w:p>
    <w:sectPr w:rsidR="00AF164B" w:rsidRPr="007C534C" w:rsidSect="00735ED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9463C5" w14:textId="77777777" w:rsidR="00735ED7" w:rsidRDefault="00735ED7" w:rsidP="007F2D5A">
      <w:r>
        <w:separator/>
      </w:r>
    </w:p>
  </w:endnote>
  <w:endnote w:type="continuationSeparator" w:id="0">
    <w:p w14:paraId="0D800BE7" w14:textId="77777777" w:rsidR="00735ED7" w:rsidRDefault="00735ED7" w:rsidP="007F2D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CDFDD56" w14:textId="77777777" w:rsidR="00735ED7" w:rsidRDefault="00735ED7" w:rsidP="007F2D5A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329FD1C" w14:textId="77777777" w:rsidR="00735ED7" w:rsidRDefault="00735ED7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3D5C95" w14:textId="77777777" w:rsidR="00735ED7" w:rsidRPr="007F2D5A" w:rsidRDefault="00735ED7" w:rsidP="007F2D5A">
    <w:pPr>
      <w:pStyle w:val="Footer"/>
      <w:framePr w:wrap="around" w:vAnchor="text" w:hAnchor="margin" w:xAlign="center" w:y="1"/>
      <w:rPr>
        <w:rStyle w:val="PageNumber"/>
        <w:rFonts w:ascii="Helvetica" w:hAnsi="Helvetica"/>
      </w:rPr>
    </w:pPr>
    <w:r w:rsidRPr="007F2D5A">
      <w:rPr>
        <w:rStyle w:val="PageNumber"/>
        <w:rFonts w:ascii="Helvetica" w:hAnsi="Helvetica"/>
      </w:rPr>
      <w:fldChar w:fldCharType="begin"/>
    </w:r>
    <w:r w:rsidRPr="007F2D5A">
      <w:rPr>
        <w:rStyle w:val="PageNumber"/>
        <w:rFonts w:ascii="Helvetica" w:hAnsi="Helvetica"/>
      </w:rPr>
      <w:instrText xml:space="preserve">PAGE  </w:instrText>
    </w:r>
    <w:r w:rsidRPr="007F2D5A">
      <w:rPr>
        <w:rStyle w:val="PageNumber"/>
        <w:rFonts w:ascii="Helvetica" w:hAnsi="Helvetica"/>
      </w:rPr>
      <w:fldChar w:fldCharType="separate"/>
    </w:r>
    <w:r w:rsidR="007C534C">
      <w:rPr>
        <w:rStyle w:val="PageNumber"/>
        <w:rFonts w:ascii="Helvetica" w:hAnsi="Helvetica"/>
        <w:noProof/>
      </w:rPr>
      <w:t>2</w:t>
    </w:r>
    <w:r w:rsidRPr="007F2D5A">
      <w:rPr>
        <w:rStyle w:val="PageNumber"/>
        <w:rFonts w:ascii="Helvetica" w:hAnsi="Helvetica"/>
      </w:rPr>
      <w:fldChar w:fldCharType="end"/>
    </w:r>
  </w:p>
  <w:p w14:paraId="16E16DC8" w14:textId="77777777" w:rsidR="00735ED7" w:rsidRPr="007F2D5A" w:rsidRDefault="00735ED7">
    <w:pPr>
      <w:pStyle w:val="Footer"/>
      <w:rPr>
        <w:rFonts w:ascii="Helvetica" w:hAnsi="Helvetica"/>
      </w:rPr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3E51330" w14:textId="77777777" w:rsidR="00735ED7" w:rsidRDefault="00735ED7" w:rsidP="007F2D5A">
      <w:r>
        <w:separator/>
      </w:r>
    </w:p>
  </w:footnote>
  <w:footnote w:type="continuationSeparator" w:id="0">
    <w:p w14:paraId="54DA2FD6" w14:textId="77777777" w:rsidR="00735ED7" w:rsidRDefault="00735ED7" w:rsidP="007F2D5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C4432C8"/>
    <w:multiLevelType w:val="multilevel"/>
    <w:tmpl w:val="0C06BFB0"/>
    <w:lvl w:ilvl="0">
      <w:start w:val="1"/>
      <w:numFmt w:val="decimal"/>
      <w:lvlText w:val="%1."/>
      <w:lvlJc w:val="left"/>
      <w:pPr>
        <w:ind w:left="460" w:hanging="4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>
    <w:nsid w:val="705F29F3"/>
    <w:multiLevelType w:val="multilevel"/>
    <w:tmpl w:val="0C06BFB0"/>
    <w:lvl w:ilvl="0">
      <w:start w:val="1"/>
      <w:numFmt w:val="decimal"/>
      <w:lvlText w:val="%1."/>
      <w:lvlJc w:val="left"/>
      <w:pPr>
        <w:ind w:left="460" w:hanging="4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Cell Biology&lt;/Style&gt;&lt;LeftDelim&gt;{&lt;/LeftDelim&gt;&lt;RightDelim&gt;}&lt;/RightDelim&gt;&lt;FontName&gt;Helvetic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00589"/>
    <w:rsid w:val="00004A35"/>
    <w:rsid w:val="00017FBF"/>
    <w:rsid w:val="00031DAE"/>
    <w:rsid w:val="00044B91"/>
    <w:rsid w:val="000454B1"/>
    <w:rsid w:val="00047084"/>
    <w:rsid w:val="000639DA"/>
    <w:rsid w:val="00072E45"/>
    <w:rsid w:val="00081CC8"/>
    <w:rsid w:val="0008362B"/>
    <w:rsid w:val="00086EA8"/>
    <w:rsid w:val="000B398F"/>
    <w:rsid w:val="000B69AA"/>
    <w:rsid w:val="000C32D8"/>
    <w:rsid w:val="000C334D"/>
    <w:rsid w:val="000D72BF"/>
    <w:rsid w:val="000E2459"/>
    <w:rsid w:val="000E413F"/>
    <w:rsid w:val="000F6913"/>
    <w:rsid w:val="00111713"/>
    <w:rsid w:val="00112C21"/>
    <w:rsid w:val="00116B5A"/>
    <w:rsid w:val="00121D57"/>
    <w:rsid w:val="001243D4"/>
    <w:rsid w:val="001259B3"/>
    <w:rsid w:val="00137CCB"/>
    <w:rsid w:val="00142D42"/>
    <w:rsid w:val="0014700E"/>
    <w:rsid w:val="0015510C"/>
    <w:rsid w:val="001603E8"/>
    <w:rsid w:val="0017009F"/>
    <w:rsid w:val="00176233"/>
    <w:rsid w:val="00183A62"/>
    <w:rsid w:val="00185710"/>
    <w:rsid w:val="00193286"/>
    <w:rsid w:val="00194EF6"/>
    <w:rsid w:val="001A247B"/>
    <w:rsid w:val="001A3360"/>
    <w:rsid w:val="001A3D43"/>
    <w:rsid w:val="001B46F0"/>
    <w:rsid w:val="001B5BA1"/>
    <w:rsid w:val="001B66F4"/>
    <w:rsid w:val="001D3C1E"/>
    <w:rsid w:val="001D5664"/>
    <w:rsid w:val="0020783D"/>
    <w:rsid w:val="002117D8"/>
    <w:rsid w:val="002340C8"/>
    <w:rsid w:val="00237190"/>
    <w:rsid w:val="00253DAA"/>
    <w:rsid w:val="00262120"/>
    <w:rsid w:val="002621E7"/>
    <w:rsid w:val="00263EFF"/>
    <w:rsid w:val="002757EA"/>
    <w:rsid w:val="00277530"/>
    <w:rsid w:val="00284066"/>
    <w:rsid w:val="002A0833"/>
    <w:rsid w:val="002A399F"/>
    <w:rsid w:val="002A69E8"/>
    <w:rsid w:val="002B6738"/>
    <w:rsid w:val="002C235E"/>
    <w:rsid w:val="002C3DF9"/>
    <w:rsid w:val="002D63A6"/>
    <w:rsid w:val="002D703D"/>
    <w:rsid w:val="002F4683"/>
    <w:rsid w:val="00307D37"/>
    <w:rsid w:val="0031164F"/>
    <w:rsid w:val="00314820"/>
    <w:rsid w:val="00317474"/>
    <w:rsid w:val="00317A69"/>
    <w:rsid w:val="00322046"/>
    <w:rsid w:val="00324A6C"/>
    <w:rsid w:val="00333B8B"/>
    <w:rsid w:val="00346CA5"/>
    <w:rsid w:val="003662E6"/>
    <w:rsid w:val="003914C1"/>
    <w:rsid w:val="003A59CF"/>
    <w:rsid w:val="003D170C"/>
    <w:rsid w:val="003D6F48"/>
    <w:rsid w:val="003E37E1"/>
    <w:rsid w:val="003F5E5C"/>
    <w:rsid w:val="0040081B"/>
    <w:rsid w:val="00412191"/>
    <w:rsid w:val="00412DFC"/>
    <w:rsid w:val="00417DD4"/>
    <w:rsid w:val="00421B17"/>
    <w:rsid w:val="004232D5"/>
    <w:rsid w:val="00433DBB"/>
    <w:rsid w:val="00457865"/>
    <w:rsid w:val="0046196A"/>
    <w:rsid w:val="004665AD"/>
    <w:rsid w:val="0047165B"/>
    <w:rsid w:val="00475A27"/>
    <w:rsid w:val="00480B14"/>
    <w:rsid w:val="00484662"/>
    <w:rsid w:val="00490ABE"/>
    <w:rsid w:val="00497358"/>
    <w:rsid w:val="004A5BCB"/>
    <w:rsid w:val="004B01E1"/>
    <w:rsid w:val="004B3962"/>
    <w:rsid w:val="004B5A3A"/>
    <w:rsid w:val="004B7336"/>
    <w:rsid w:val="004B7F03"/>
    <w:rsid w:val="004D2341"/>
    <w:rsid w:val="004E0EC2"/>
    <w:rsid w:val="004E6ADB"/>
    <w:rsid w:val="004E6C2B"/>
    <w:rsid w:val="004F0F28"/>
    <w:rsid w:val="004F1F4E"/>
    <w:rsid w:val="004F4EC9"/>
    <w:rsid w:val="004F7973"/>
    <w:rsid w:val="004F7A01"/>
    <w:rsid w:val="00500589"/>
    <w:rsid w:val="0050300A"/>
    <w:rsid w:val="00514A66"/>
    <w:rsid w:val="005248C0"/>
    <w:rsid w:val="00530DD6"/>
    <w:rsid w:val="00541715"/>
    <w:rsid w:val="00545888"/>
    <w:rsid w:val="00560FEF"/>
    <w:rsid w:val="005669DF"/>
    <w:rsid w:val="0057084B"/>
    <w:rsid w:val="00572A39"/>
    <w:rsid w:val="00574CC2"/>
    <w:rsid w:val="005B496C"/>
    <w:rsid w:val="005B53B0"/>
    <w:rsid w:val="005C45D5"/>
    <w:rsid w:val="005D0CDE"/>
    <w:rsid w:val="005D1422"/>
    <w:rsid w:val="005F49D5"/>
    <w:rsid w:val="005F696D"/>
    <w:rsid w:val="00600FA0"/>
    <w:rsid w:val="00616F11"/>
    <w:rsid w:val="006171E7"/>
    <w:rsid w:val="00634FE3"/>
    <w:rsid w:val="006364D1"/>
    <w:rsid w:val="006429CA"/>
    <w:rsid w:val="00647252"/>
    <w:rsid w:val="00650F6F"/>
    <w:rsid w:val="00652020"/>
    <w:rsid w:val="0066072C"/>
    <w:rsid w:val="00664FEB"/>
    <w:rsid w:val="00695156"/>
    <w:rsid w:val="006A0B01"/>
    <w:rsid w:val="006A1B20"/>
    <w:rsid w:val="006C7968"/>
    <w:rsid w:val="006D7241"/>
    <w:rsid w:val="006E20AE"/>
    <w:rsid w:val="006F431E"/>
    <w:rsid w:val="00717AC5"/>
    <w:rsid w:val="00735ED7"/>
    <w:rsid w:val="00736979"/>
    <w:rsid w:val="00737FB8"/>
    <w:rsid w:val="00750012"/>
    <w:rsid w:val="007500E0"/>
    <w:rsid w:val="00756089"/>
    <w:rsid w:val="00756143"/>
    <w:rsid w:val="00757936"/>
    <w:rsid w:val="00783F03"/>
    <w:rsid w:val="00793122"/>
    <w:rsid w:val="00797A2B"/>
    <w:rsid w:val="007A0D9D"/>
    <w:rsid w:val="007A42B4"/>
    <w:rsid w:val="007B4121"/>
    <w:rsid w:val="007B6114"/>
    <w:rsid w:val="007C1028"/>
    <w:rsid w:val="007C534C"/>
    <w:rsid w:val="007C6BD5"/>
    <w:rsid w:val="007D1254"/>
    <w:rsid w:val="007D1559"/>
    <w:rsid w:val="007D5DCC"/>
    <w:rsid w:val="007F2234"/>
    <w:rsid w:val="007F2D5A"/>
    <w:rsid w:val="008019CA"/>
    <w:rsid w:val="00801DEA"/>
    <w:rsid w:val="008027D5"/>
    <w:rsid w:val="008060C1"/>
    <w:rsid w:val="008069CD"/>
    <w:rsid w:val="00806E0D"/>
    <w:rsid w:val="00833B4E"/>
    <w:rsid w:val="00837E6D"/>
    <w:rsid w:val="00877C36"/>
    <w:rsid w:val="00882566"/>
    <w:rsid w:val="0089069D"/>
    <w:rsid w:val="00892554"/>
    <w:rsid w:val="00892C00"/>
    <w:rsid w:val="00893C27"/>
    <w:rsid w:val="00897F18"/>
    <w:rsid w:val="008A35D8"/>
    <w:rsid w:val="008A42B5"/>
    <w:rsid w:val="008A4E8A"/>
    <w:rsid w:val="008A7824"/>
    <w:rsid w:val="008B32BC"/>
    <w:rsid w:val="008B5832"/>
    <w:rsid w:val="008E50C3"/>
    <w:rsid w:val="008E6BF9"/>
    <w:rsid w:val="008F179E"/>
    <w:rsid w:val="008F3DDC"/>
    <w:rsid w:val="008F5B8D"/>
    <w:rsid w:val="008F6E5A"/>
    <w:rsid w:val="009057EF"/>
    <w:rsid w:val="009135B5"/>
    <w:rsid w:val="009143CE"/>
    <w:rsid w:val="009151E8"/>
    <w:rsid w:val="00922DAC"/>
    <w:rsid w:val="00925EB5"/>
    <w:rsid w:val="00927FD4"/>
    <w:rsid w:val="0093250F"/>
    <w:rsid w:val="00943A18"/>
    <w:rsid w:val="00947360"/>
    <w:rsid w:val="009522FD"/>
    <w:rsid w:val="00956C0D"/>
    <w:rsid w:val="00982352"/>
    <w:rsid w:val="00983A19"/>
    <w:rsid w:val="009861FA"/>
    <w:rsid w:val="009A04B2"/>
    <w:rsid w:val="009A36B5"/>
    <w:rsid w:val="009B434E"/>
    <w:rsid w:val="009C7A4B"/>
    <w:rsid w:val="009D665E"/>
    <w:rsid w:val="009D70CD"/>
    <w:rsid w:val="009E482B"/>
    <w:rsid w:val="009E7FA6"/>
    <w:rsid w:val="009F2B93"/>
    <w:rsid w:val="00A023C6"/>
    <w:rsid w:val="00A03E4A"/>
    <w:rsid w:val="00A065F2"/>
    <w:rsid w:val="00A11CC8"/>
    <w:rsid w:val="00A27DB0"/>
    <w:rsid w:val="00A5056E"/>
    <w:rsid w:val="00A50D80"/>
    <w:rsid w:val="00A87CC3"/>
    <w:rsid w:val="00A90518"/>
    <w:rsid w:val="00A90686"/>
    <w:rsid w:val="00AA2589"/>
    <w:rsid w:val="00AA523E"/>
    <w:rsid w:val="00AB66B3"/>
    <w:rsid w:val="00AC286A"/>
    <w:rsid w:val="00AC6825"/>
    <w:rsid w:val="00AC68A6"/>
    <w:rsid w:val="00AD0C65"/>
    <w:rsid w:val="00AD204D"/>
    <w:rsid w:val="00AD455C"/>
    <w:rsid w:val="00AE4789"/>
    <w:rsid w:val="00AF164B"/>
    <w:rsid w:val="00B021F8"/>
    <w:rsid w:val="00B07311"/>
    <w:rsid w:val="00B1505E"/>
    <w:rsid w:val="00B338CA"/>
    <w:rsid w:val="00B41265"/>
    <w:rsid w:val="00B426B5"/>
    <w:rsid w:val="00B45BA4"/>
    <w:rsid w:val="00B509DA"/>
    <w:rsid w:val="00B54E96"/>
    <w:rsid w:val="00BA084A"/>
    <w:rsid w:val="00BA66EE"/>
    <w:rsid w:val="00BC0ECD"/>
    <w:rsid w:val="00BC17C6"/>
    <w:rsid w:val="00BD0BF8"/>
    <w:rsid w:val="00BD3692"/>
    <w:rsid w:val="00BD466E"/>
    <w:rsid w:val="00BD7BA7"/>
    <w:rsid w:val="00BE717F"/>
    <w:rsid w:val="00BE7FAE"/>
    <w:rsid w:val="00BF6A38"/>
    <w:rsid w:val="00C0720E"/>
    <w:rsid w:val="00C27FEE"/>
    <w:rsid w:val="00C310A8"/>
    <w:rsid w:val="00C316B4"/>
    <w:rsid w:val="00C47A73"/>
    <w:rsid w:val="00C5255A"/>
    <w:rsid w:val="00C56F34"/>
    <w:rsid w:val="00C63168"/>
    <w:rsid w:val="00C82C2F"/>
    <w:rsid w:val="00CB0453"/>
    <w:rsid w:val="00CB4B15"/>
    <w:rsid w:val="00CC7091"/>
    <w:rsid w:val="00CD6153"/>
    <w:rsid w:val="00CE2F00"/>
    <w:rsid w:val="00CF2B3E"/>
    <w:rsid w:val="00CF76C3"/>
    <w:rsid w:val="00D03F33"/>
    <w:rsid w:val="00D11919"/>
    <w:rsid w:val="00D158E2"/>
    <w:rsid w:val="00D22410"/>
    <w:rsid w:val="00D306F3"/>
    <w:rsid w:val="00D36B5A"/>
    <w:rsid w:val="00D3744A"/>
    <w:rsid w:val="00D456B9"/>
    <w:rsid w:val="00D81B68"/>
    <w:rsid w:val="00D83DFE"/>
    <w:rsid w:val="00D91D1F"/>
    <w:rsid w:val="00D933DB"/>
    <w:rsid w:val="00DB23F1"/>
    <w:rsid w:val="00DB7C4C"/>
    <w:rsid w:val="00DD79BC"/>
    <w:rsid w:val="00DE26D8"/>
    <w:rsid w:val="00DE3A96"/>
    <w:rsid w:val="00DF46F3"/>
    <w:rsid w:val="00DF47B6"/>
    <w:rsid w:val="00DF7C8C"/>
    <w:rsid w:val="00E05BC2"/>
    <w:rsid w:val="00E10330"/>
    <w:rsid w:val="00E23F31"/>
    <w:rsid w:val="00E316B9"/>
    <w:rsid w:val="00E33AB6"/>
    <w:rsid w:val="00E42A44"/>
    <w:rsid w:val="00E501AA"/>
    <w:rsid w:val="00E5574C"/>
    <w:rsid w:val="00E62551"/>
    <w:rsid w:val="00E6609C"/>
    <w:rsid w:val="00E851BF"/>
    <w:rsid w:val="00EA0099"/>
    <w:rsid w:val="00EA2B74"/>
    <w:rsid w:val="00EB036E"/>
    <w:rsid w:val="00EB107A"/>
    <w:rsid w:val="00EB4583"/>
    <w:rsid w:val="00EC4511"/>
    <w:rsid w:val="00ED3AE0"/>
    <w:rsid w:val="00ED43E4"/>
    <w:rsid w:val="00ED734E"/>
    <w:rsid w:val="00EE2E5C"/>
    <w:rsid w:val="00EE3C83"/>
    <w:rsid w:val="00EE6771"/>
    <w:rsid w:val="00EF1D58"/>
    <w:rsid w:val="00EF6472"/>
    <w:rsid w:val="00F059F7"/>
    <w:rsid w:val="00F064D5"/>
    <w:rsid w:val="00F13EA9"/>
    <w:rsid w:val="00F25A96"/>
    <w:rsid w:val="00F309F4"/>
    <w:rsid w:val="00F53B95"/>
    <w:rsid w:val="00F56286"/>
    <w:rsid w:val="00F86AF6"/>
    <w:rsid w:val="00F95EDE"/>
    <w:rsid w:val="00FA3EE9"/>
    <w:rsid w:val="00FB6C8D"/>
    <w:rsid w:val="00FC7EC8"/>
    <w:rsid w:val="00FD5BB5"/>
    <w:rsid w:val="00FE1674"/>
    <w:rsid w:val="00FF4A71"/>
    <w:rsid w:val="00FF4E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DDCDC6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A04B2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A5056E"/>
    <w:pPr>
      <w:jc w:val="center"/>
    </w:pPr>
    <w:rPr>
      <w:rFonts w:ascii="Helvetica" w:hAnsi="Helvetica"/>
      <w:sz w:val="20"/>
    </w:rPr>
  </w:style>
  <w:style w:type="paragraph" w:customStyle="1" w:styleId="EndNoteBibliography">
    <w:name w:val="EndNote Bibliography"/>
    <w:basedOn w:val="Normal"/>
    <w:rsid w:val="00A5056E"/>
    <w:pPr>
      <w:jc w:val="both"/>
    </w:pPr>
    <w:rPr>
      <w:rFonts w:ascii="Helvetica" w:hAnsi="Helvetica"/>
      <w:sz w:val="20"/>
    </w:rPr>
  </w:style>
  <w:style w:type="paragraph" w:styleId="Footer">
    <w:name w:val="footer"/>
    <w:basedOn w:val="Normal"/>
    <w:link w:val="FooterChar"/>
    <w:uiPriority w:val="99"/>
    <w:unhideWhenUsed/>
    <w:rsid w:val="007F2D5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F2D5A"/>
  </w:style>
  <w:style w:type="character" w:styleId="PageNumber">
    <w:name w:val="page number"/>
    <w:basedOn w:val="DefaultParagraphFont"/>
    <w:uiPriority w:val="99"/>
    <w:semiHidden/>
    <w:unhideWhenUsed/>
    <w:rsid w:val="007F2D5A"/>
  </w:style>
  <w:style w:type="paragraph" w:styleId="Header">
    <w:name w:val="header"/>
    <w:basedOn w:val="Normal"/>
    <w:link w:val="HeaderChar"/>
    <w:uiPriority w:val="99"/>
    <w:unhideWhenUsed/>
    <w:rsid w:val="007F2D5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F2D5A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A04B2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A5056E"/>
    <w:pPr>
      <w:jc w:val="center"/>
    </w:pPr>
    <w:rPr>
      <w:rFonts w:ascii="Helvetica" w:hAnsi="Helvetica"/>
      <w:sz w:val="20"/>
    </w:rPr>
  </w:style>
  <w:style w:type="paragraph" w:customStyle="1" w:styleId="EndNoteBibliography">
    <w:name w:val="EndNote Bibliography"/>
    <w:basedOn w:val="Normal"/>
    <w:rsid w:val="00A5056E"/>
    <w:pPr>
      <w:jc w:val="both"/>
    </w:pPr>
    <w:rPr>
      <w:rFonts w:ascii="Helvetica" w:hAnsi="Helvetica"/>
      <w:sz w:val="20"/>
    </w:rPr>
  </w:style>
  <w:style w:type="paragraph" w:styleId="Footer">
    <w:name w:val="footer"/>
    <w:basedOn w:val="Normal"/>
    <w:link w:val="FooterChar"/>
    <w:uiPriority w:val="99"/>
    <w:unhideWhenUsed/>
    <w:rsid w:val="007F2D5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F2D5A"/>
  </w:style>
  <w:style w:type="character" w:styleId="PageNumber">
    <w:name w:val="page number"/>
    <w:basedOn w:val="DefaultParagraphFont"/>
    <w:uiPriority w:val="99"/>
    <w:semiHidden/>
    <w:unhideWhenUsed/>
    <w:rsid w:val="007F2D5A"/>
  </w:style>
  <w:style w:type="paragraph" w:styleId="Header">
    <w:name w:val="header"/>
    <w:basedOn w:val="Normal"/>
    <w:link w:val="HeaderChar"/>
    <w:uiPriority w:val="99"/>
    <w:unhideWhenUsed/>
    <w:rsid w:val="007F2D5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F2D5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171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5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96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15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13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44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2043C11-A8C2-8D43-ABA7-1F41D4D903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9</Pages>
  <Words>13526</Words>
  <Characters>77101</Characters>
  <Application>Microsoft Macintosh Word</Application>
  <DocSecurity>0</DocSecurity>
  <Lines>642</Lines>
  <Paragraphs>180</Paragraphs>
  <ScaleCrop>false</ScaleCrop>
  <Company/>
  <LinksUpToDate>false</LinksUpToDate>
  <CharactersWithSpaces>904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i-Tsang Huang</dc:creator>
  <cp:keywords/>
  <dc:description/>
  <cp:lastModifiedBy>Hai-Tsang Huang</cp:lastModifiedBy>
  <cp:revision>4</cp:revision>
  <cp:lastPrinted>2017-08-20T00:29:00Z</cp:lastPrinted>
  <dcterms:created xsi:type="dcterms:W3CDTF">2017-08-20T00:29:00Z</dcterms:created>
  <dcterms:modified xsi:type="dcterms:W3CDTF">2017-08-20T15:58:00Z</dcterms:modified>
</cp:coreProperties>
</file>